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346C79F" w14:textId="77777777" w:rsidR="00D77CFE" w:rsidRPr="0074106F" w:rsidRDefault="00D77CFE" w:rsidP="004465E1">
      <w:pPr>
        <w:adjustRightInd w:val="0"/>
        <w:snapToGrid w:val="0"/>
        <w:spacing w:line="360" w:lineRule="auto"/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</w:pPr>
      <w:r w:rsidRPr="0074106F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Name of journal: World Journal of Gastroenterology</w:t>
      </w:r>
    </w:p>
    <w:p w14:paraId="2D6504D1" w14:textId="77777777" w:rsidR="00D77CFE" w:rsidRPr="0074106F" w:rsidRDefault="00D77CFE" w:rsidP="004465E1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  <w:r w:rsidRPr="0074106F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ESPS Manuscript NO: </w:t>
      </w:r>
      <w:r w:rsidRPr="0074106F">
        <w:rPr>
          <w:rFonts w:ascii="Book Antiqua" w:eastAsia="宋体" w:hAnsi="Book Antiqua" w:cs="Arial"/>
          <w:b/>
          <w:color w:val="222222"/>
          <w:sz w:val="24"/>
          <w:szCs w:val="24"/>
          <w:shd w:val="clear" w:color="auto" w:fill="FFFFFF"/>
          <w:lang w:eastAsia="zh-CN"/>
        </w:rPr>
        <w:t>18591</w:t>
      </w:r>
    </w:p>
    <w:p w14:paraId="1776888A" w14:textId="393A16E0" w:rsidR="00D77CFE" w:rsidRPr="0074106F" w:rsidRDefault="0074106F" w:rsidP="004465E1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color w:val="222222"/>
          <w:sz w:val="24"/>
          <w:szCs w:val="24"/>
          <w:shd w:val="clear" w:color="auto" w:fill="FFFFFF"/>
          <w:lang w:eastAsia="zh-CN"/>
        </w:rPr>
      </w:pPr>
      <w:r w:rsidRPr="0074106F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>Manuscript Type:</w:t>
      </w:r>
      <w:r w:rsidR="00D77CFE" w:rsidRPr="0074106F">
        <w:rPr>
          <w:rFonts w:ascii="Book Antiqua" w:hAnsi="Book Antiqua" w:cs="Arial"/>
          <w:b/>
          <w:color w:val="222222"/>
          <w:sz w:val="24"/>
          <w:szCs w:val="24"/>
          <w:shd w:val="clear" w:color="auto" w:fill="FFFFFF"/>
        </w:rPr>
        <w:t xml:space="preserve"> </w:t>
      </w:r>
      <w:r w:rsidR="00D77CFE" w:rsidRPr="0074106F">
        <w:rPr>
          <w:rFonts w:ascii="Book Antiqua" w:hAnsi="Book Antiqua" w:cs="Arial"/>
          <w:b/>
          <w:caps/>
          <w:color w:val="222222"/>
          <w:sz w:val="24"/>
          <w:szCs w:val="24"/>
          <w:shd w:val="clear" w:color="auto" w:fill="FFFFFF"/>
        </w:rPr>
        <w:t>Topic Highlight</w:t>
      </w:r>
      <w:r w:rsidRPr="0074106F">
        <w:rPr>
          <w:rFonts w:ascii="Book Antiqua" w:eastAsia="宋体" w:hAnsi="Book Antiqua" w:cs="Arial" w:hint="eastAsia"/>
          <w:b/>
          <w:caps/>
          <w:color w:val="222222"/>
          <w:sz w:val="24"/>
          <w:szCs w:val="24"/>
          <w:shd w:val="clear" w:color="auto" w:fill="FFFFFF"/>
          <w:lang w:eastAsia="zh-CN"/>
        </w:rPr>
        <w:t>s</w:t>
      </w:r>
    </w:p>
    <w:p w14:paraId="3960DBF7" w14:textId="77777777" w:rsidR="00D77CFE" w:rsidRDefault="00D77CFE" w:rsidP="004465E1">
      <w:pPr>
        <w:adjustRightInd w:val="0"/>
        <w:snapToGrid w:val="0"/>
        <w:spacing w:line="360" w:lineRule="auto"/>
        <w:rPr>
          <w:rFonts w:ascii="Book Antiqua" w:eastAsia="宋体" w:hAnsi="Book Antiqua" w:cs="Arial"/>
          <w:sz w:val="24"/>
          <w:szCs w:val="24"/>
          <w:lang w:eastAsia="zh-CN"/>
        </w:rPr>
      </w:pPr>
    </w:p>
    <w:p w14:paraId="41239EDA" w14:textId="4F9E03F7" w:rsidR="0023351D" w:rsidRPr="0023351D" w:rsidRDefault="0023351D" w:rsidP="004465E1">
      <w:pPr>
        <w:adjustRightInd w:val="0"/>
        <w:snapToGrid w:val="0"/>
        <w:spacing w:line="360" w:lineRule="auto"/>
        <w:rPr>
          <w:rFonts w:ascii="Book Antiqua" w:eastAsia="宋体" w:hAnsi="Book Antiqua" w:cs="Arial"/>
          <w:b/>
          <w:sz w:val="24"/>
          <w:szCs w:val="24"/>
          <w:lang w:eastAsia="zh-CN"/>
        </w:rPr>
      </w:pPr>
      <w:r w:rsidRPr="0023351D">
        <w:rPr>
          <w:rFonts w:ascii="Book Antiqua" w:eastAsia="宋体" w:hAnsi="Book Antiqua" w:cs="Arial"/>
          <w:b/>
          <w:sz w:val="24"/>
          <w:szCs w:val="24"/>
          <w:lang w:eastAsia="zh-CN"/>
        </w:rPr>
        <w:t>2015 Advances in Alcoholic liver disease</w:t>
      </w:r>
    </w:p>
    <w:p w14:paraId="4C694A4C" w14:textId="77777777" w:rsidR="0023351D" w:rsidRPr="0074106F" w:rsidRDefault="0023351D" w:rsidP="004465E1">
      <w:pPr>
        <w:adjustRightInd w:val="0"/>
        <w:snapToGrid w:val="0"/>
        <w:spacing w:line="360" w:lineRule="auto"/>
        <w:rPr>
          <w:rFonts w:ascii="Book Antiqua" w:eastAsia="宋体" w:hAnsi="Book Antiqua" w:cs="Arial"/>
          <w:sz w:val="24"/>
          <w:szCs w:val="24"/>
          <w:lang w:eastAsia="zh-CN"/>
        </w:rPr>
      </w:pPr>
    </w:p>
    <w:p w14:paraId="1B16C573" w14:textId="048C598F" w:rsidR="00460ADB" w:rsidRDefault="00E47E61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74106F">
        <w:rPr>
          <w:rFonts w:ascii="Book Antiqua" w:hAnsi="Book Antiqua"/>
          <w:b/>
          <w:sz w:val="24"/>
          <w:szCs w:val="24"/>
        </w:rPr>
        <w:t>Relations</w:t>
      </w:r>
      <w:r w:rsidR="008E1710" w:rsidRPr="0074106F">
        <w:rPr>
          <w:rFonts w:ascii="Book Antiqua" w:hAnsi="Book Antiqua"/>
          <w:b/>
          <w:sz w:val="24"/>
          <w:szCs w:val="24"/>
        </w:rPr>
        <w:t>hip</w:t>
      </w:r>
      <w:r w:rsidRPr="0074106F">
        <w:rPr>
          <w:rFonts w:ascii="Book Antiqua" w:hAnsi="Book Antiqua"/>
          <w:b/>
          <w:sz w:val="24"/>
          <w:szCs w:val="24"/>
        </w:rPr>
        <w:t xml:space="preserve"> among alcoholic liver disease, antioxidants, and antioxidant enzymes</w:t>
      </w:r>
    </w:p>
    <w:p w14:paraId="53A19169" w14:textId="77777777" w:rsidR="00E47E61" w:rsidRPr="0023351D" w:rsidRDefault="00E47E61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785451AB" w14:textId="2B81F4FA" w:rsidR="00161A13" w:rsidRPr="0074106F" w:rsidRDefault="0023351D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Han 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KH </w:t>
      </w:r>
      <w:r w:rsidRPr="0023351D">
        <w:rPr>
          <w:rFonts w:ascii="Book Antiqua" w:eastAsia="宋体" w:hAnsi="Book Antiqua"/>
          <w:i/>
          <w:color w:val="000000"/>
          <w:sz w:val="24"/>
          <w:szCs w:val="24"/>
          <w:lang w:eastAsia="zh-CN"/>
        </w:rPr>
        <w:t>et al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. </w:t>
      </w:r>
      <w:r w:rsidR="00161A13" w:rsidRPr="0074106F">
        <w:rPr>
          <w:rFonts w:ascii="Book Antiqua" w:hAnsi="Book Antiqua"/>
          <w:color w:val="000000"/>
          <w:sz w:val="24"/>
          <w:szCs w:val="24"/>
        </w:rPr>
        <w:t>ALD and antioxidants</w:t>
      </w:r>
    </w:p>
    <w:p w14:paraId="55CDF5DF" w14:textId="77777777" w:rsidR="004702CF" w:rsidRPr="0074106F" w:rsidRDefault="004702CF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595E434D" w14:textId="1D4D50E9" w:rsidR="00E47E61" w:rsidRPr="0074106F" w:rsidRDefault="009D3634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Kyu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-Ho Han, Naoto Hashimoto,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Michihiro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Fukushima</w:t>
      </w:r>
    </w:p>
    <w:p w14:paraId="1048D244" w14:textId="77777777" w:rsidR="003101E3" w:rsidRPr="0074106F" w:rsidRDefault="003101E3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54B746C1" w14:textId="77777777" w:rsidR="009D3634" w:rsidRDefault="009D3634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  <w:proofErr w:type="spellStart"/>
      <w:r w:rsidRPr="0023351D">
        <w:rPr>
          <w:rFonts w:ascii="Book Antiqua" w:hAnsi="Book Antiqua"/>
          <w:b/>
          <w:color w:val="000000"/>
          <w:spacing w:val="-6"/>
          <w:sz w:val="24"/>
          <w:szCs w:val="24"/>
        </w:rPr>
        <w:t>Kyu</w:t>
      </w:r>
      <w:proofErr w:type="spellEnd"/>
      <w:r w:rsidRPr="0023351D">
        <w:rPr>
          <w:rFonts w:ascii="Book Antiqua" w:hAnsi="Book Antiqua"/>
          <w:b/>
          <w:color w:val="000000"/>
          <w:spacing w:val="-6"/>
          <w:sz w:val="24"/>
          <w:szCs w:val="24"/>
        </w:rPr>
        <w:t xml:space="preserve">-Ho Han, </w:t>
      </w:r>
      <w:proofErr w:type="spellStart"/>
      <w:r w:rsidRPr="0023351D">
        <w:rPr>
          <w:rFonts w:ascii="Book Antiqua" w:hAnsi="Book Antiqua"/>
          <w:b/>
          <w:color w:val="000000"/>
          <w:spacing w:val="-6"/>
          <w:sz w:val="24"/>
          <w:szCs w:val="24"/>
        </w:rPr>
        <w:t>Michihiro</w:t>
      </w:r>
      <w:proofErr w:type="spellEnd"/>
      <w:r w:rsidRPr="0023351D">
        <w:rPr>
          <w:rFonts w:ascii="Book Antiqua" w:hAnsi="Book Antiqua"/>
          <w:b/>
          <w:color w:val="000000"/>
          <w:spacing w:val="-6"/>
          <w:sz w:val="24"/>
          <w:szCs w:val="24"/>
        </w:rPr>
        <w:t xml:space="preserve"> Fukushima, 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 xml:space="preserve">Department of Animal Science, </w:t>
      </w:r>
      <w:proofErr w:type="spellStart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Obihiro</w:t>
      </w:r>
      <w:proofErr w:type="spellEnd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 xml:space="preserve"> University of Agriculture and Veterinary Medicine, Inada, </w:t>
      </w:r>
      <w:proofErr w:type="spellStart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Obihiro</w:t>
      </w:r>
      <w:proofErr w:type="spellEnd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, Hokkaido 080-8555, Japan</w:t>
      </w:r>
    </w:p>
    <w:p w14:paraId="2CB28C40" w14:textId="77777777" w:rsidR="0023351D" w:rsidRPr="0023351D" w:rsidRDefault="0023351D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</w:p>
    <w:p w14:paraId="162241F7" w14:textId="5FCB773D" w:rsidR="003A441E" w:rsidRDefault="003A441E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  <w:r w:rsidRPr="0023351D">
        <w:rPr>
          <w:rFonts w:ascii="Book Antiqua" w:hAnsi="Book Antiqua"/>
          <w:b/>
          <w:color w:val="000000"/>
          <w:spacing w:val="-6"/>
          <w:sz w:val="24"/>
          <w:szCs w:val="24"/>
        </w:rPr>
        <w:t>Naoto Hashimoto,</w:t>
      </w:r>
      <w:r w:rsidRPr="0074106F">
        <w:rPr>
          <w:rFonts w:ascii="Book Antiqua" w:hAnsi="Book Antiqua"/>
          <w:i/>
          <w:color w:val="000000"/>
          <w:spacing w:val="-6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>Upland Farming Resource Research Division, NARO Hokkaido Agricultural Research Center, Kasai, Hokkaido</w:t>
      </w:r>
      <w:r w:rsidR="0023351D">
        <w:rPr>
          <w:rFonts w:ascii="Book Antiqua" w:eastAsia="宋体" w:hAnsi="Book Antiqua" w:hint="eastAsia"/>
          <w:color w:val="000000"/>
          <w:spacing w:val="-6"/>
          <w:sz w:val="24"/>
          <w:szCs w:val="24"/>
          <w:lang w:eastAsia="zh-CN"/>
        </w:rPr>
        <w:t xml:space="preserve"> </w:t>
      </w:r>
      <w:r w:rsidR="0023351D" w:rsidRPr="0074106F">
        <w:rPr>
          <w:rFonts w:ascii="Book Antiqua" w:hAnsi="Book Antiqua"/>
          <w:color w:val="000000"/>
          <w:spacing w:val="-6"/>
          <w:sz w:val="24"/>
          <w:szCs w:val="24"/>
        </w:rPr>
        <w:t>082-0071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>, Japan</w:t>
      </w:r>
    </w:p>
    <w:p w14:paraId="137244B5" w14:textId="77777777" w:rsidR="0023351D" w:rsidRPr="0088452D" w:rsidRDefault="0023351D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</w:p>
    <w:p w14:paraId="0B85D502" w14:textId="64EC4E75" w:rsidR="00990532" w:rsidRPr="0074106F" w:rsidRDefault="00990532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F008CC">
        <w:rPr>
          <w:rFonts w:ascii="Book Antiqua" w:hAnsi="Book Antiqua"/>
          <w:b/>
          <w:color w:val="000000"/>
          <w:sz w:val="24"/>
          <w:szCs w:val="24"/>
        </w:rPr>
        <w:t>Author contribution</w:t>
      </w:r>
      <w:r w:rsidR="000D2926" w:rsidRPr="00F008CC">
        <w:rPr>
          <w:rFonts w:ascii="Book Antiqua" w:hAnsi="Book Antiqua"/>
          <w:b/>
          <w:color w:val="000000"/>
          <w:sz w:val="24"/>
          <w:szCs w:val="24"/>
        </w:rPr>
        <w:t>s</w:t>
      </w:r>
      <w:r w:rsidRPr="00F008CC">
        <w:rPr>
          <w:rFonts w:ascii="Book Antiqua" w:hAnsi="Book Antiqua"/>
          <w:b/>
          <w:color w:val="000000"/>
          <w:sz w:val="24"/>
          <w:szCs w:val="24"/>
        </w:rPr>
        <w:t>: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008CC" w:rsidRPr="00F008CC">
        <w:rPr>
          <w:rFonts w:ascii="Book Antiqua" w:hAnsi="Book Antiqua"/>
          <w:color w:val="000000"/>
          <w:sz w:val="24"/>
          <w:szCs w:val="24"/>
        </w:rPr>
        <w:t xml:space="preserve">Han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KH and </w:t>
      </w:r>
      <w:r w:rsidR="00F008CC" w:rsidRPr="0074106F">
        <w:rPr>
          <w:rFonts w:ascii="Book Antiqua" w:hAnsi="Book Antiqua"/>
          <w:color w:val="000000"/>
          <w:sz w:val="24"/>
          <w:szCs w:val="24"/>
        </w:rPr>
        <w:t xml:space="preserve">Hashimoto </w:t>
      </w:r>
      <w:r w:rsidRPr="0074106F">
        <w:rPr>
          <w:rFonts w:ascii="Book Antiqua" w:hAnsi="Book Antiqua"/>
          <w:color w:val="000000"/>
          <w:sz w:val="24"/>
          <w:szCs w:val="24"/>
        </w:rPr>
        <w:t>N contributed to collecting references and writing this manuscript</w:t>
      </w:r>
      <w:r w:rsidR="000939EE" w:rsidRPr="0074106F">
        <w:rPr>
          <w:rFonts w:ascii="Book Antiqua" w:hAnsi="Book Antiqua"/>
          <w:color w:val="000000"/>
          <w:sz w:val="24"/>
          <w:szCs w:val="24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008CC" w:rsidRPr="0074106F">
        <w:rPr>
          <w:rFonts w:ascii="Book Antiqua" w:hAnsi="Book Antiqua"/>
          <w:color w:val="000000"/>
          <w:sz w:val="24"/>
          <w:szCs w:val="24"/>
        </w:rPr>
        <w:t xml:space="preserve">Hashimoto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N and </w:t>
      </w:r>
      <w:r w:rsidR="00F008CC" w:rsidRPr="0074106F">
        <w:rPr>
          <w:rFonts w:ascii="Book Antiqua" w:hAnsi="Book Antiqua"/>
          <w:color w:val="000000"/>
          <w:sz w:val="24"/>
          <w:szCs w:val="24"/>
        </w:rPr>
        <w:t xml:space="preserve">Fukushima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M </w:t>
      </w:r>
      <w:r w:rsidR="006D50A4" w:rsidRPr="0074106F">
        <w:rPr>
          <w:rFonts w:ascii="Book Antiqua" w:hAnsi="Book Antiqua"/>
          <w:color w:val="000000"/>
          <w:sz w:val="24"/>
          <w:szCs w:val="24"/>
        </w:rPr>
        <w:t xml:space="preserve">considered organization of this manuscript and </w:t>
      </w:r>
      <w:r w:rsidRPr="0074106F">
        <w:rPr>
          <w:rFonts w:ascii="Book Antiqua" w:hAnsi="Book Antiqua"/>
          <w:color w:val="000000"/>
          <w:sz w:val="24"/>
          <w:szCs w:val="24"/>
        </w:rPr>
        <w:t>revised</w:t>
      </w:r>
      <w:r w:rsidR="006D50A4" w:rsidRPr="0074106F">
        <w:rPr>
          <w:rFonts w:ascii="Book Antiqua" w:hAnsi="Book Antiqua"/>
          <w:color w:val="000000"/>
          <w:sz w:val="24"/>
          <w:szCs w:val="24"/>
        </w:rPr>
        <w:t xml:space="preserve"> this manuscript.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4EEBB665" w14:textId="77777777" w:rsidR="00F008CC" w:rsidRDefault="00F008CC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</w:p>
    <w:p w14:paraId="477C4C01" w14:textId="77777777" w:rsidR="0088452D" w:rsidRDefault="0088452D" w:rsidP="0088452D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23351D">
        <w:rPr>
          <w:rFonts w:ascii="Book Antiqua" w:hAnsi="Book Antiqua"/>
          <w:b/>
          <w:color w:val="000000"/>
          <w:spacing w:val="-6"/>
          <w:sz w:val="24"/>
          <w:szCs w:val="24"/>
        </w:rPr>
        <w:t>Supported by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 xml:space="preserve"> </w:t>
      </w:r>
      <w:r>
        <w:rPr>
          <w:rFonts w:ascii="Book Antiqua" w:eastAsia="宋体" w:hAnsi="Book Antiqua" w:hint="eastAsia"/>
          <w:color w:val="000000"/>
          <w:spacing w:val="-6"/>
          <w:sz w:val="24"/>
          <w:szCs w:val="24"/>
          <w:lang w:eastAsia="zh-CN"/>
        </w:rPr>
        <w:t>(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>in part</w:t>
      </w:r>
      <w:r>
        <w:rPr>
          <w:rFonts w:ascii="Book Antiqua" w:eastAsia="宋体" w:hAnsi="Book Antiqua" w:hint="eastAsia"/>
          <w:color w:val="000000"/>
          <w:spacing w:val="-6"/>
          <w:sz w:val="24"/>
          <w:szCs w:val="24"/>
          <w:lang w:eastAsia="zh-CN"/>
        </w:rPr>
        <w:t xml:space="preserve">) 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>JSPS KAKENHI Grant Number 25450196</w:t>
      </w:r>
      <w:r>
        <w:rPr>
          <w:rFonts w:ascii="Book Antiqua" w:eastAsia="宋体" w:hAnsi="Book Antiqua" w:hint="eastAsia"/>
          <w:color w:val="000000"/>
          <w:spacing w:val="-6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 xml:space="preserve"> and in part through </w:t>
      </w:r>
      <w:r w:rsidRPr="0074106F">
        <w:rPr>
          <w:rFonts w:ascii="Book Antiqua" w:hAnsi="Book Antiqua"/>
          <w:color w:val="000000"/>
          <w:sz w:val="24"/>
          <w:szCs w:val="24"/>
        </w:rPr>
        <w:t>grants-in-aid from The Ministry of Agriculture, Forestry and Fisheries of Japan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.</w:t>
      </w:r>
    </w:p>
    <w:p w14:paraId="35603920" w14:textId="77777777" w:rsidR="0088452D" w:rsidRPr="0088452D" w:rsidRDefault="0088452D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</w:p>
    <w:p w14:paraId="17791037" w14:textId="3EE0F3BF" w:rsidR="00E258D2" w:rsidRPr="0074106F" w:rsidRDefault="00E258D2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E258D2">
        <w:rPr>
          <w:rFonts w:ascii="Book Antiqua" w:hAnsi="Book Antiqua"/>
          <w:b/>
          <w:color w:val="000000"/>
          <w:sz w:val="24"/>
          <w:szCs w:val="24"/>
        </w:rPr>
        <w:t>Conflict-of-interest statement: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he authors declare no conflict of interest</w:t>
      </w:r>
      <w:r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 w:themeColor="text1"/>
          <w:sz w:val="24"/>
          <w:szCs w:val="24"/>
        </w:rPr>
        <w:lastRenderedPageBreak/>
        <w:t>related to this review.</w:t>
      </w:r>
    </w:p>
    <w:p w14:paraId="0F1E463B" w14:textId="77777777" w:rsidR="00E258D2" w:rsidRDefault="00E258D2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</w:p>
    <w:p w14:paraId="4A6B9747" w14:textId="77777777" w:rsidR="00E258D2" w:rsidRPr="009652B7" w:rsidRDefault="00E258D2" w:rsidP="004465E1">
      <w:pPr>
        <w:adjustRightInd w:val="0"/>
        <w:snapToGrid w:val="0"/>
        <w:spacing w:line="360" w:lineRule="auto"/>
        <w:rPr>
          <w:color w:val="000000"/>
          <w:sz w:val="24"/>
        </w:rPr>
      </w:pPr>
      <w:bookmarkStart w:id="0" w:name="OLE_LINK507"/>
      <w:bookmarkStart w:id="1" w:name="OLE_LINK506"/>
      <w:bookmarkStart w:id="2" w:name="OLE_LINK496"/>
      <w:bookmarkStart w:id="3" w:name="OLE_LINK479"/>
      <w:r w:rsidRPr="00C05FCE">
        <w:rPr>
          <w:rFonts w:ascii="Book Antiqua" w:hAnsi="Book Antiqua"/>
          <w:b/>
          <w:color w:val="000000"/>
          <w:sz w:val="24"/>
        </w:rPr>
        <w:t xml:space="preserve">Open-Access: </w:t>
      </w:r>
      <w:r w:rsidRPr="00C05FCE">
        <w:rPr>
          <w:rFonts w:ascii="Book Antiqua" w:hAnsi="Book Antiqua"/>
          <w:color w:val="000000"/>
          <w:sz w:val="24"/>
        </w:rPr>
        <w:t>This article is an open-access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article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which was selected by an in-house editor and fully peer-reviewed by external reviewers. It is distributed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in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accordance</w:t>
      </w:r>
      <w:r w:rsidRPr="00C05FCE">
        <w:rPr>
          <w:rFonts w:ascii="Book Antiqua" w:hAnsi="Book Antiqua" w:hint="eastAsia"/>
          <w:color w:val="000000"/>
          <w:sz w:val="24"/>
        </w:rPr>
        <w:t xml:space="preserve"> </w:t>
      </w:r>
      <w:r w:rsidRPr="00C05FCE">
        <w:rPr>
          <w:rFonts w:ascii="Book Antiqua" w:hAnsi="Book Antiqua"/>
          <w:color w:val="000000"/>
          <w:sz w:val="24"/>
        </w:rPr>
        <w:t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0"/>
      <w:bookmarkEnd w:id="1"/>
      <w:bookmarkEnd w:id="2"/>
      <w:bookmarkEnd w:id="3"/>
    </w:p>
    <w:p w14:paraId="56F3C41F" w14:textId="77777777" w:rsidR="00E258D2" w:rsidRPr="00E258D2" w:rsidRDefault="00E258D2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</w:p>
    <w:p w14:paraId="28497549" w14:textId="23A62CD8" w:rsidR="00F12619" w:rsidRPr="00E258D2" w:rsidRDefault="003A441E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pacing w:val="-6"/>
          <w:sz w:val="24"/>
          <w:szCs w:val="24"/>
          <w:lang w:eastAsia="zh-CN"/>
        </w:rPr>
      </w:pPr>
      <w:r w:rsidRPr="00F008CC">
        <w:rPr>
          <w:rFonts w:ascii="Book Antiqua" w:hAnsi="Book Antiqua"/>
          <w:b/>
          <w:color w:val="000000"/>
          <w:spacing w:val="-6"/>
          <w:sz w:val="24"/>
          <w:szCs w:val="24"/>
        </w:rPr>
        <w:t>C</w:t>
      </w:r>
      <w:r w:rsidR="00F12619" w:rsidRPr="00F008CC">
        <w:rPr>
          <w:rFonts w:ascii="Book Antiqua" w:hAnsi="Book Antiqua"/>
          <w:b/>
          <w:color w:val="000000"/>
          <w:spacing w:val="-6"/>
          <w:sz w:val="24"/>
          <w:szCs w:val="24"/>
        </w:rPr>
        <w:t xml:space="preserve">orrespondence </w:t>
      </w:r>
      <w:r w:rsidRPr="00F008CC">
        <w:rPr>
          <w:rFonts w:ascii="Book Antiqua" w:hAnsi="Book Antiqua"/>
          <w:b/>
          <w:color w:val="000000"/>
          <w:spacing w:val="-6"/>
          <w:sz w:val="24"/>
          <w:szCs w:val="24"/>
        </w:rPr>
        <w:t xml:space="preserve">to: Naoto Hashimoto, </w:t>
      </w:r>
      <w:r w:rsidR="00F008CC">
        <w:rPr>
          <w:rFonts w:ascii="Book Antiqua" w:eastAsia="宋体" w:hAnsi="Book Antiqua" w:hint="eastAsia"/>
          <w:b/>
          <w:color w:val="000000"/>
          <w:spacing w:val="-6"/>
          <w:sz w:val="24"/>
          <w:szCs w:val="24"/>
          <w:lang w:eastAsia="zh-CN"/>
        </w:rPr>
        <w:t xml:space="preserve">MD, </w:t>
      </w:r>
      <w:r w:rsidRPr="0074106F">
        <w:rPr>
          <w:rFonts w:ascii="Book Antiqua" w:hAnsi="Book Antiqua"/>
          <w:color w:val="000000"/>
          <w:spacing w:val="-6"/>
          <w:sz w:val="24"/>
          <w:szCs w:val="24"/>
        </w:rPr>
        <w:t xml:space="preserve">Upland Farming Resource Research Division, NARO Hokkaido Agricultural Research Center, Minami 9-4, </w:t>
      </w:r>
      <w:proofErr w:type="spellStart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Shinsei</w:t>
      </w:r>
      <w:proofErr w:type="spellEnd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,</w:t>
      </w:r>
      <w:r w:rsidR="000D2926" w:rsidRPr="0074106F">
        <w:rPr>
          <w:rFonts w:ascii="Book Antiqua" w:hAnsi="Book Antiqua"/>
          <w:color w:val="000000"/>
          <w:spacing w:val="-6"/>
          <w:sz w:val="24"/>
          <w:szCs w:val="24"/>
        </w:rPr>
        <w:t xml:space="preserve"> </w:t>
      </w:r>
      <w:proofErr w:type="spellStart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Memuro</w:t>
      </w:r>
      <w:proofErr w:type="spellEnd"/>
      <w:r w:rsidRPr="0074106F">
        <w:rPr>
          <w:rFonts w:ascii="Book Antiqua" w:hAnsi="Book Antiqua"/>
          <w:color w:val="000000"/>
          <w:spacing w:val="-6"/>
          <w:sz w:val="24"/>
          <w:szCs w:val="24"/>
        </w:rPr>
        <w:t>, Kasai, 082-0071 Hokkaido, Japan</w:t>
      </w:r>
      <w:r w:rsidR="000D2926" w:rsidRPr="0074106F">
        <w:rPr>
          <w:rFonts w:ascii="Book Antiqua" w:hAnsi="Book Antiqua"/>
          <w:color w:val="000000"/>
          <w:spacing w:val="-6"/>
          <w:sz w:val="24"/>
          <w:szCs w:val="24"/>
        </w:rPr>
        <w:t>.</w:t>
      </w:r>
      <w:r w:rsidR="00E258D2">
        <w:rPr>
          <w:rFonts w:ascii="Book Antiqua" w:eastAsia="宋体" w:hAnsi="Book Antiqua" w:hint="eastAsia"/>
          <w:color w:val="000000"/>
          <w:spacing w:val="-6"/>
          <w:sz w:val="24"/>
          <w:szCs w:val="24"/>
          <w:lang w:eastAsia="zh-CN"/>
        </w:rPr>
        <w:t xml:space="preserve"> </w:t>
      </w:r>
      <w:r w:rsidR="00E258D2" w:rsidRPr="0074106F">
        <w:rPr>
          <w:rFonts w:ascii="Book Antiqua" w:hAnsi="Book Antiqua"/>
          <w:color w:val="000000"/>
          <w:sz w:val="24"/>
          <w:szCs w:val="24"/>
        </w:rPr>
        <w:t>hasshy@affrc.go.jp</w:t>
      </w:r>
    </w:p>
    <w:p w14:paraId="252536E8" w14:textId="1A716B77" w:rsidR="003A441E" w:rsidRPr="0074106F" w:rsidRDefault="00990532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E258D2">
        <w:rPr>
          <w:rFonts w:ascii="Book Antiqua" w:hAnsi="Book Antiqua"/>
          <w:b/>
          <w:color w:val="000000"/>
          <w:sz w:val="24"/>
          <w:szCs w:val="24"/>
        </w:rPr>
        <w:t>Tel</w:t>
      </w:r>
      <w:r w:rsidR="0055360F" w:rsidRPr="00E258D2">
        <w:rPr>
          <w:rFonts w:ascii="Book Antiqua" w:hAnsi="Book Antiqua"/>
          <w:b/>
          <w:color w:val="000000"/>
          <w:sz w:val="24"/>
          <w:szCs w:val="24"/>
        </w:rPr>
        <w:t>ephone</w:t>
      </w:r>
      <w:r w:rsidRPr="00E258D2">
        <w:rPr>
          <w:rFonts w:ascii="Book Antiqua" w:hAnsi="Book Antiqua"/>
          <w:b/>
          <w:color w:val="000000"/>
          <w:sz w:val="24"/>
          <w:szCs w:val="24"/>
        </w:rPr>
        <w:t>:</w:t>
      </w:r>
      <w:r w:rsidR="00BE189B">
        <w:rPr>
          <w:rFonts w:ascii="Book Antiqua" w:hAnsi="Book Antiqua"/>
          <w:color w:val="000000"/>
          <w:sz w:val="24"/>
          <w:szCs w:val="24"/>
        </w:rPr>
        <w:t xml:space="preserve"> +81-155-62</w:t>
      </w:r>
      <w:r w:rsidRPr="0074106F">
        <w:rPr>
          <w:rFonts w:ascii="Book Antiqua" w:hAnsi="Book Antiqua"/>
          <w:color w:val="000000"/>
          <w:sz w:val="24"/>
          <w:szCs w:val="24"/>
        </w:rPr>
        <w:t>9278</w:t>
      </w:r>
    </w:p>
    <w:p w14:paraId="1FB81D67" w14:textId="51309FCA" w:rsidR="00990532" w:rsidRPr="0074106F" w:rsidRDefault="00990532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E258D2">
        <w:rPr>
          <w:rFonts w:ascii="Book Antiqua" w:hAnsi="Book Antiqua"/>
          <w:b/>
          <w:color w:val="000000"/>
          <w:sz w:val="24"/>
          <w:szCs w:val="24"/>
        </w:rPr>
        <w:t>Fax:</w:t>
      </w:r>
      <w:r w:rsidR="00BE189B">
        <w:rPr>
          <w:rFonts w:ascii="Book Antiqua" w:hAnsi="Book Antiqua"/>
          <w:color w:val="000000"/>
          <w:sz w:val="24"/>
          <w:szCs w:val="24"/>
        </w:rPr>
        <w:t xml:space="preserve"> +81-155-61</w:t>
      </w:r>
      <w:r w:rsidR="00DF7F5A" w:rsidRPr="0074106F">
        <w:rPr>
          <w:rFonts w:ascii="Book Antiqua" w:hAnsi="Book Antiqua"/>
          <w:color w:val="000000"/>
          <w:sz w:val="24"/>
          <w:szCs w:val="24"/>
        </w:rPr>
        <w:t>2127</w:t>
      </w:r>
    </w:p>
    <w:p w14:paraId="1B3A0D0B" w14:textId="77777777" w:rsidR="000D2926" w:rsidRPr="0074106F" w:rsidRDefault="000D2926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</w:p>
    <w:p w14:paraId="13ECA59A" w14:textId="7D614129" w:rsidR="00E258D2" w:rsidRPr="00867A3A" w:rsidRDefault="00E258D2" w:rsidP="004465E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ceived: </w:t>
      </w:r>
      <w:r w:rsidRPr="00A11C75">
        <w:rPr>
          <w:rFonts w:ascii="Book Antiqua" w:hAnsi="Book Antiqua"/>
          <w:sz w:val="24"/>
        </w:rPr>
        <w:t>April</w:t>
      </w:r>
      <w:r>
        <w:rPr>
          <w:rFonts w:ascii="Book Antiqua" w:eastAsia="宋体" w:hAnsi="Book Antiqua" w:hint="eastAsia"/>
          <w:sz w:val="24"/>
          <w:lang w:eastAsia="zh-CN"/>
        </w:rPr>
        <w:t xml:space="preserve"> 24, 2015</w:t>
      </w:r>
      <w:r w:rsidRPr="00867A3A">
        <w:rPr>
          <w:rFonts w:ascii="Book Antiqua" w:hAnsi="Book Antiqua"/>
          <w:b/>
          <w:sz w:val="24"/>
        </w:rPr>
        <w:t xml:space="preserve">  </w:t>
      </w:r>
    </w:p>
    <w:p w14:paraId="7899D3D7" w14:textId="4FCFCF0D" w:rsidR="00E258D2" w:rsidRP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Peer-review started: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A11C75">
        <w:rPr>
          <w:rFonts w:ascii="Book Antiqua" w:hAnsi="Book Antiqua"/>
          <w:sz w:val="24"/>
        </w:rPr>
        <w:t>April</w:t>
      </w:r>
      <w:r>
        <w:rPr>
          <w:rFonts w:ascii="Book Antiqua" w:eastAsia="宋体" w:hAnsi="Book Antiqua" w:hint="eastAsia"/>
          <w:sz w:val="24"/>
          <w:lang w:eastAsia="zh-CN"/>
        </w:rPr>
        <w:t xml:space="preserve"> 24, 2015</w:t>
      </w:r>
    </w:p>
    <w:p w14:paraId="4060E993" w14:textId="5713AAEB" w:rsidR="00E258D2" w:rsidRP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sz w:val="24"/>
          <w:lang w:eastAsia="zh-CN"/>
        </w:rPr>
      </w:pPr>
      <w:r w:rsidRPr="00867A3A">
        <w:rPr>
          <w:rFonts w:ascii="Book Antiqua" w:hAnsi="Book Antiqua"/>
          <w:b/>
          <w:sz w:val="24"/>
        </w:rPr>
        <w:t>First decision:</w:t>
      </w:r>
      <w:r>
        <w:rPr>
          <w:rFonts w:ascii="Book Antiqua" w:eastAsia="宋体" w:hAnsi="Book Antiqua" w:hint="eastAsia"/>
          <w:b/>
          <w:sz w:val="24"/>
          <w:lang w:eastAsia="zh-CN"/>
        </w:rPr>
        <w:t xml:space="preserve"> </w:t>
      </w:r>
      <w:r w:rsidRPr="00A11C75">
        <w:rPr>
          <w:rFonts w:ascii="Book Antiqua" w:hAnsi="Book Antiqua"/>
          <w:sz w:val="24"/>
        </w:rPr>
        <w:t>June</w:t>
      </w:r>
      <w:r>
        <w:rPr>
          <w:rFonts w:ascii="Book Antiqua" w:eastAsia="宋体" w:hAnsi="Book Antiqua" w:hint="eastAsia"/>
          <w:sz w:val="24"/>
          <w:lang w:eastAsia="zh-CN"/>
        </w:rPr>
        <w:t xml:space="preserve"> 2, 2015</w:t>
      </w:r>
    </w:p>
    <w:p w14:paraId="60ED79A7" w14:textId="599012EE" w:rsidR="00E258D2" w:rsidRPr="00867A3A" w:rsidRDefault="00E258D2" w:rsidP="004465E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 xml:space="preserve">Revised: </w:t>
      </w:r>
      <w:r w:rsidRPr="00A11C75">
        <w:rPr>
          <w:rFonts w:ascii="Book Antiqua" w:hAnsi="Book Antiqua"/>
          <w:sz w:val="24"/>
        </w:rPr>
        <w:t>June</w:t>
      </w:r>
      <w:r>
        <w:rPr>
          <w:rFonts w:ascii="Book Antiqua" w:eastAsia="宋体" w:hAnsi="Book Antiqua" w:hint="eastAsia"/>
          <w:sz w:val="24"/>
          <w:lang w:eastAsia="zh-CN"/>
        </w:rPr>
        <w:t xml:space="preserve"> 25, 2015</w:t>
      </w:r>
      <w:r w:rsidRPr="00867A3A">
        <w:rPr>
          <w:rFonts w:ascii="Book Antiqua" w:hAnsi="Book Antiqua"/>
          <w:b/>
          <w:sz w:val="24"/>
        </w:rPr>
        <w:t xml:space="preserve"> </w:t>
      </w:r>
    </w:p>
    <w:p w14:paraId="1160DFED" w14:textId="2DF45385" w:rsidR="00E258D2" w:rsidRPr="00C9173E" w:rsidRDefault="00E258D2" w:rsidP="00C9173E">
      <w:pPr>
        <w:spacing w:line="360" w:lineRule="auto"/>
        <w:rPr>
          <w:rFonts w:ascii="Book Antiqua" w:hAnsi="Book Antiqua"/>
          <w:color w:val="000000" w:themeColor="text1"/>
          <w:sz w:val="24"/>
        </w:rPr>
      </w:pPr>
      <w:r w:rsidRPr="00867A3A">
        <w:rPr>
          <w:rFonts w:ascii="Book Antiqua" w:hAnsi="Book Antiqua"/>
          <w:b/>
          <w:sz w:val="24"/>
        </w:rPr>
        <w:t>Accepted:</w:t>
      </w:r>
      <w:bookmarkStart w:id="4" w:name="OLE_LINK134"/>
      <w:r w:rsidR="00C9173E" w:rsidRPr="00C9173E">
        <w:rPr>
          <w:rFonts w:ascii="Book Antiqua" w:hAnsi="Book Antiqua"/>
          <w:color w:val="000000" w:themeColor="text1"/>
          <w:sz w:val="24"/>
        </w:rPr>
        <w:t xml:space="preserve"> </w:t>
      </w:r>
      <w:r w:rsidR="00C9173E" w:rsidRPr="00A0537D">
        <w:rPr>
          <w:rFonts w:ascii="Book Antiqua" w:hAnsi="Book Antiqua"/>
          <w:color w:val="000000" w:themeColor="text1"/>
          <w:sz w:val="24"/>
        </w:rPr>
        <w:t>September 2, 2015</w:t>
      </w:r>
      <w:bookmarkEnd w:id="4"/>
      <w:r w:rsidRPr="00867A3A">
        <w:rPr>
          <w:rFonts w:ascii="Book Antiqua" w:hAnsi="Book Antiqua"/>
          <w:b/>
          <w:sz w:val="24"/>
        </w:rPr>
        <w:t xml:space="preserve">  </w:t>
      </w:r>
    </w:p>
    <w:p w14:paraId="4C7B3BEC" w14:textId="77777777" w:rsidR="00E258D2" w:rsidRPr="00867A3A" w:rsidRDefault="00E258D2" w:rsidP="004465E1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67A3A">
        <w:rPr>
          <w:rFonts w:ascii="Book Antiqua" w:hAnsi="Book Antiqua"/>
          <w:b/>
          <w:sz w:val="24"/>
        </w:rPr>
        <w:t>Article in press:</w:t>
      </w:r>
    </w:p>
    <w:p w14:paraId="2EB6A8BF" w14:textId="77777777" w:rsidR="00E258D2" w:rsidRPr="009E3692" w:rsidRDefault="00E258D2" w:rsidP="004465E1">
      <w:pPr>
        <w:adjustRightInd w:val="0"/>
        <w:snapToGrid w:val="0"/>
        <w:spacing w:line="360" w:lineRule="auto"/>
        <w:rPr>
          <w:rFonts w:ascii="Book Antiqua" w:hAnsi="Book Antiqua"/>
          <w:sz w:val="24"/>
        </w:rPr>
      </w:pPr>
      <w:r w:rsidRPr="00867A3A">
        <w:rPr>
          <w:rFonts w:ascii="Book Antiqua" w:hAnsi="Book Antiqua"/>
          <w:b/>
          <w:sz w:val="24"/>
        </w:rPr>
        <w:t>Published online:</w:t>
      </w:r>
    </w:p>
    <w:p w14:paraId="24A091D9" w14:textId="00DEDC20" w:rsid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/>
          <w:color w:val="000000"/>
          <w:sz w:val="24"/>
          <w:szCs w:val="24"/>
          <w:lang w:eastAsia="zh-CN"/>
        </w:rPr>
        <w:br w:type="page"/>
      </w:r>
    </w:p>
    <w:p w14:paraId="00AF6A5B" w14:textId="77777777" w:rsidR="009C68E9" w:rsidRPr="004D5C7F" w:rsidRDefault="009C68E9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3F07F5B8" w14:textId="78BD3F6E" w:rsidR="009C68E9" w:rsidRPr="004D5C7F" w:rsidRDefault="004D5C7F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</w:pPr>
      <w:r w:rsidRPr="004D5C7F"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  <w:t>Abstract</w:t>
      </w:r>
    </w:p>
    <w:p w14:paraId="1E8080F5" w14:textId="591CE8BE" w:rsidR="006D4648" w:rsidRPr="0074106F" w:rsidRDefault="00221F85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Alcohol</w:t>
      </w:r>
      <w:r w:rsidR="00831973" w:rsidRPr="0074106F">
        <w:rPr>
          <w:rFonts w:ascii="Book Antiqua" w:hAnsi="Book Antiqua"/>
          <w:color w:val="000000"/>
          <w:sz w:val="24"/>
          <w:szCs w:val="24"/>
        </w:rPr>
        <w:t>ic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beverages are a serious cause of liver disease in many countries.</w:t>
      </w:r>
      <w:r w:rsidR="00B53C9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5360F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B53C98" w:rsidRPr="0074106F">
        <w:rPr>
          <w:rFonts w:ascii="Book Antiqua" w:hAnsi="Book Antiqua"/>
          <w:color w:val="000000"/>
          <w:sz w:val="24"/>
          <w:szCs w:val="24"/>
        </w:rPr>
        <w:t>ethanol metabolic process</w:t>
      </w:r>
      <w:r w:rsidR="0055360F" w:rsidRPr="0074106F">
        <w:rPr>
          <w:rFonts w:ascii="Book Antiqua" w:hAnsi="Book Antiqua"/>
          <w:color w:val="000000"/>
          <w:sz w:val="24"/>
          <w:szCs w:val="24"/>
        </w:rPr>
        <w:t xml:space="preserve"> generates </w:t>
      </w:r>
      <w:r w:rsidR="00B53C98" w:rsidRPr="0074106F">
        <w:rPr>
          <w:rFonts w:ascii="Book Antiqua" w:hAnsi="Book Antiqua"/>
          <w:color w:val="000000"/>
          <w:sz w:val="24"/>
          <w:szCs w:val="24"/>
        </w:rPr>
        <w:t>r</w:t>
      </w:r>
      <w:r w:rsidRPr="0074106F">
        <w:rPr>
          <w:rFonts w:ascii="Book Antiqua" w:hAnsi="Book Antiqua"/>
          <w:color w:val="000000"/>
          <w:sz w:val="24"/>
          <w:szCs w:val="24"/>
        </w:rPr>
        <w:t>eactive oxygen species</w:t>
      </w:r>
      <w:r w:rsidR="00B53C98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55360F" w:rsidRPr="0074106F">
        <w:rPr>
          <w:rFonts w:ascii="Book Antiqua" w:hAnsi="Book Antiqua"/>
          <w:color w:val="000000"/>
          <w:sz w:val="24"/>
          <w:szCs w:val="24"/>
        </w:rPr>
        <w:t>considere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o </w:t>
      </w:r>
      <w:r w:rsidR="00BA47DD" w:rsidRPr="0074106F">
        <w:rPr>
          <w:rFonts w:ascii="Book Antiqua" w:hAnsi="Book Antiqua"/>
          <w:color w:val="000000"/>
          <w:sz w:val="24"/>
          <w:szCs w:val="24"/>
        </w:rPr>
        <w:t>play a significant rol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 </w:t>
      </w:r>
      <w:r w:rsidR="00BA47D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E1819" w:rsidRPr="0074106F">
        <w:rPr>
          <w:rFonts w:ascii="Book Antiqua" w:hAnsi="Book Antiqua"/>
          <w:color w:val="000000"/>
          <w:sz w:val="24"/>
          <w:szCs w:val="24"/>
        </w:rPr>
        <w:t xml:space="preserve">deterioration of </w:t>
      </w:r>
      <w:r w:rsidRPr="0074106F">
        <w:rPr>
          <w:rFonts w:ascii="Book Antiqua" w:hAnsi="Book Antiqua"/>
          <w:color w:val="000000"/>
          <w:sz w:val="24"/>
          <w:szCs w:val="24"/>
        </w:rPr>
        <w:t>alcoholic liver disease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(ALD)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BA47DD" w:rsidRPr="0074106F">
        <w:rPr>
          <w:rFonts w:ascii="Book Antiqua" w:hAnsi="Book Antiqua"/>
          <w:color w:val="000000"/>
          <w:sz w:val="24"/>
          <w:szCs w:val="24"/>
        </w:rPr>
        <w:t xml:space="preserve">Antioxidant phytochemicals </w:t>
      </w:r>
      <w:r w:rsidRPr="0074106F">
        <w:rPr>
          <w:rFonts w:ascii="Book Antiqua" w:hAnsi="Book Antiqua"/>
          <w:color w:val="000000"/>
          <w:sz w:val="24"/>
          <w:szCs w:val="24"/>
        </w:rPr>
        <w:t>such as polyphenols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F7D9B" w:rsidRPr="0074106F">
        <w:rPr>
          <w:rFonts w:ascii="Book Antiqua" w:hAnsi="Book Antiqua"/>
          <w:color w:val="000000"/>
          <w:sz w:val="24"/>
          <w:szCs w:val="24"/>
        </w:rPr>
        <w:t xml:space="preserve">regulate </w:t>
      </w:r>
      <w:r w:rsidR="0055360F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F7D9B" w:rsidRPr="0074106F">
        <w:rPr>
          <w:rFonts w:ascii="Book Antiqua" w:hAnsi="Book Antiqua"/>
          <w:color w:val="000000"/>
          <w:sz w:val="24"/>
          <w:szCs w:val="24"/>
        </w:rPr>
        <w:t xml:space="preserve">expression of </w:t>
      </w:r>
      <w:r w:rsidR="004E4814" w:rsidRPr="0074106F">
        <w:rPr>
          <w:rFonts w:ascii="Book Antiqua" w:hAnsi="Book Antiqua"/>
          <w:color w:val="000000"/>
          <w:sz w:val="24"/>
          <w:szCs w:val="24"/>
        </w:rPr>
        <w:t xml:space="preserve">ALD-associated </w:t>
      </w:r>
      <w:r w:rsidR="002F7D9B" w:rsidRPr="0074106F">
        <w:rPr>
          <w:rFonts w:ascii="Book Antiqua" w:hAnsi="Book Antiqua"/>
          <w:color w:val="000000"/>
          <w:sz w:val="24"/>
          <w:szCs w:val="24"/>
        </w:rPr>
        <w:t>proteins</w:t>
      </w:r>
      <w:r w:rsidR="00DF6BBA" w:rsidRPr="0074106F">
        <w:rPr>
          <w:rFonts w:ascii="Book Antiqua" w:hAnsi="Book Antiqua"/>
          <w:color w:val="000000"/>
          <w:sz w:val="24"/>
          <w:szCs w:val="24"/>
        </w:rPr>
        <w:t xml:space="preserve"> and peptide</w:t>
      </w:r>
      <w:r w:rsidR="0055360F" w:rsidRPr="0074106F">
        <w:rPr>
          <w:rFonts w:ascii="Book Antiqua" w:hAnsi="Book Antiqua"/>
          <w:color w:val="000000"/>
          <w:sz w:val="24"/>
          <w:szCs w:val="24"/>
        </w:rPr>
        <w:t>s</w:t>
      </w:r>
      <w:r w:rsidR="00275F28" w:rsidRPr="0074106F">
        <w:rPr>
          <w:rFonts w:ascii="Book Antiqua" w:hAnsi="Book Antiqua"/>
          <w:color w:val="000000"/>
          <w:sz w:val="24"/>
          <w:szCs w:val="24"/>
        </w:rPr>
        <w:t>,</w:t>
      </w:r>
      <w:r w:rsidR="002F7D9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E1819" w:rsidRPr="0074106F">
        <w:rPr>
          <w:rFonts w:ascii="Book Antiqua" w:hAnsi="Book Antiqua"/>
          <w:color w:val="000000"/>
          <w:sz w:val="24"/>
          <w:szCs w:val="24"/>
        </w:rPr>
        <w:t>namely catalase, superoxide dismutase, glutathione, glutathione peroxidase,</w:t>
      </w:r>
      <w:r w:rsidR="009F2C5A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2E1819" w:rsidRPr="0074106F">
        <w:rPr>
          <w:rFonts w:ascii="Book Antiqua" w:hAnsi="Book Antiqua"/>
          <w:color w:val="000000"/>
          <w:sz w:val="24"/>
          <w:szCs w:val="24"/>
        </w:rPr>
        <w:t xml:space="preserve"> glutathione reductase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DF6BBA" w:rsidRPr="0074106F">
        <w:rPr>
          <w:rFonts w:ascii="Book Antiqua" w:hAnsi="Book Antiqua"/>
          <w:color w:val="000000"/>
          <w:sz w:val="24"/>
          <w:szCs w:val="24"/>
        </w:rPr>
        <w:t>These plant antioxidants have electro</w:t>
      </w:r>
      <w:r w:rsidR="004E4814" w:rsidRPr="0074106F">
        <w:rPr>
          <w:rFonts w:ascii="Book Antiqua" w:hAnsi="Book Antiqua"/>
          <w:color w:val="000000"/>
          <w:sz w:val="24"/>
          <w:szCs w:val="24"/>
        </w:rPr>
        <w:t>philic activity</w:t>
      </w:r>
      <w:r w:rsidR="002A3570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A47DD" w:rsidRPr="0074106F">
        <w:rPr>
          <w:rFonts w:ascii="Book Antiqua" w:hAnsi="Book Antiqua"/>
          <w:color w:val="000000"/>
          <w:sz w:val="24"/>
          <w:szCs w:val="24"/>
        </w:rPr>
        <w:t>may</w:t>
      </w:r>
      <w:r w:rsidR="002A3570" w:rsidRPr="0074106F">
        <w:rPr>
          <w:rFonts w:ascii="Book Antiqua" w:hAnsi="Book Antiqua"/>
          <w:color w:val="000000"/>
          <w:sz w:val="24"/>
          <w:szCs w:val="24"/>
        </w:rPr>
        <w:t xml:space="preserve"> induce antioxidant enzymes</w:t>
      </w:r>
      <w:r w:rsidR="00BA47D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A3570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2A357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A47DD" w:rsidRPr="0074106F">
        <w:rPr>
          <w:rFonts w:ascii="Book Antiqua" w:hAnsi="Book Antiqua"/>
          <w:color w:val="000000"/>
          <w:sz w:val="24"/>
          <w:szCs w:val="24"/>
        </w:rPr>
        <w:t>the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F6BBA" w:rsidRPr="0074106F">
        <w:rPr>
          <w:rFonts w:ascii="Book Antiqua" w:hAnsi="Book Antiqua"/>
          <w:color w:val="000000"/>
          <w:sz w:val="24"/>
          <w:szCs w:val="24"/>
        </w:rPr>
        <w:t>Keap1-Nrf2 pathway</w:t>
      </w:r>
      <w:r w:rsidR="002A3570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DF6BBA" w:rsidRPr="0074106F">
        <w:rPr>
          <w:rFonts w:ascii="Book Antiqua" w:hAnsi="Book Antiqua"/>
          <w:color w:val="000000"/>
          <w:sz w:val="24"/>
          <w:szCs w:val="24"/>
        </w:rPr>
        <w:t xml:space="preserve"> antioxidant responsive element</w:t>
      </w:r>
      <w:r w:rsidR="00275F28" w:rsidRPr="0074106F">
        <w:rPr>
          <w:rFonts w:ascii="Book Antiqua" w:hAnsi="Book Antiqua"/>
          <w:color w:val="000000"/>
          <w:sz w:val="24"/>
          <w:szCs w:val="24"/>
        </w:rPr>
        <w:t>s</w:t>
      </w:r>
      <w:r w:rsidR="00DF6BBA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9F2C5A" w:rsidRPr="0074106F">
        <w:rPr>
          <w:rFonts w:ascii="Book Antiqua" w:hAnsi="Book Antiqua"/>
          <w:color w:val="000000"/>
          <w:sz w:val="24"/>
          <w:szCs w:val="24"/>
        </w:rPr>
        <w:t>Furthermore, these antioxidant</w:t>
      </w:r>
      <w:r w:rsidR="00535ED5" w:rsidRPr="0074106F">
        <w:rPr>
          <w:rFonts w:ascii="Book Antiqua" w:hAnsi="Book Antiqua"/>
          <w:color w:val="000000"/>
          <w:sz w:val="24"/>
          <w:szCs w:val="24"/>
        </w:rPr>
        <w:t xml:space="preserve">s are reported to alleviate cell injury caused by oxidants or inflammatory cytokines. </w:t>
      </w:r>
      <w:r w:rsidR="009F2C5A" w:rsidRPr="0074106F">
        <w:rPr>
          <w:rFonts w:ascii="Book Antiqua" w:hAnsi="Book Antiqua"/>
          <w:color w:val="000000"/>
          <w:sz w:val="24"/>
          <w:szCs w:val="24"/>
        </w:rPr>
        <w:t xml:space="preserve">These phenomena are likely exerted </w:t>
      </w:r>
      <w:r w:rsidR="009F2C5A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9F2C5A" w:rsidRPr="0074106F">
        <w:rPr>
          <w:rFonts w:ascii="Book Antiqua" w:hAnsi="Book Antiqua"/>
          <w:color w:val="000000"/>
          <w:sz w:val="24"/>
          <w:szCs w:val="24"/>
        </w:rPr>
        <w:t xml:space="preserve"> regulation of </w:t>
      </w:r>
      <w:r w:rsidR="0023351D" w:rsidRPr="0074106F">
        <w:rPr>
          <w:rFonts w:ascii="Book Antiqua" w:hAnsi="Book Antiqua"/>
          <w:color w:val="000000"/>
          <w:sz w:val="24"/>
          <w:szCs w:val="24"/>
        </w:rPr>
        <w:t>mitogen-activating protein kinase (MAPK)</w:t>
      </w:r>
      <w:r w:rsidR="0023351D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</w:t>
      </w:r>
      <w:r w:rsidR="009F2C5A" w:rsidRPr="0074106F">
        <w:rPr>
          <w:rFonts w:ascii="Book Antiqua" w:hAnsi="Book Antiqua"/>
          <w:color w:val="000000"/>
          <w:sz w:val="24"/>
          <w:szCs w:val="24"/>
        </w:rPr>
        <w:t>pathways by plant antioxidants</w:t>
      </w:r>
      <w:r w:rsidR="006703DE" w:rsidRPr="0074106F">
        <w:rPr>
          <w:rFonts w:ascii="Book Antiqua" w:hAnsi="Book Antiqua"/>
          <w:color w:val="000000"/>
          <w:sz w:val="24"/>
          <w:szCs w:val="24"/>
        </w:rPr>
        <w:t>, similar to preconditioning in ischemia-reperfusion model</w:t>
      </w:r>
      <w:r w:rsidR="004E4814" w:rsidRPr="0074106F">
        <w:rPr>
          <w:rFonts w:ascii="Book Antiqua" w:hAnsi="Book Antiqua"/>
          <w:color w:val="000000"/>
          <w:sz w:val="24"/>
          <w:szCs w:val="24"/>
        </w:rPr>
        <w:t>s</w:t>
      </w:r>
      <w:r w:rsidR="006703DE" w:rsidRPr="0074106F">
        <w:rPr>
          <w:rFonts w:ascii="Book Antiqua" w:hAnsi="Book Antiqua"/>
          <w:color w:val="000000"/>
          <w:sz w:val="24"/>
          <w:szCs w:val="24"/>
        </w:rPr>
        <w:t>.</w:t>
      </w:r>
      <w:r w:rsidR="009F2C5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Although </w:t>
      </w:r>
      <w:r w:rsidR="0044291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>relations</w:t>
      </w:r>
      <w:r w:rsidR="0044291D" w:rsidRPr="0074106F">
        <w:rPr>
          <w:rFonts w:ascii="Book Antiqua" w:hAnsi="Book Antiqua"/>
          <w:color w:val="000000"/>
          <w:sz w:val="24"/>
          <w:szCs w:val="24"/>
        </w:rPr>
        <w:t>hip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of </w:t>
      </w:r>
      <w:r w:rsidR="00DF6BBA" w:rsidRPr="0074106F">
        <w:rPr>
          <w:rFonts w:ascii="Book Antiqua" w:hAnsi="Book Antiqua"/>
          <w:color w:val="000000"/>
          <w:sz w:val="24"/>
          <w:szCs w:val="24"/>
        </w:rPr>
        <w:t>plant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antioxidants with ALD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 xml:space="preserve"> patients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4291D" w:rsidRPr="0074106F">
        <w:rPr>
          <w:rFonts w:ascii="Book Antiqua" w:hAnsi="Book Antiqua"/>
          <w:color w:val="000000"/>
          <w:sz w:val="24"/>
          <w:szCs w:val="24"/>
        </w:rPr>
        <w:t xml:space="preserve">is 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>not well</w:t>
      </w:r>
      <w:r w:rsidR="0044291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studied, </w:t>
      </w:r>
      <w:r w:rsidR="00D559B3" w:rsidRPr="0074106F">
        <w:rPr>
          <w:rFonts w:ascii="Book Antiqua" w:hAnsi="Book Antiqua"/>
          <w:color w:val="000000"/>
          <w:sz w:val="24"/>
          <w:szCs w:val="24"/>
        </w:rPr>
        <w:t>plant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antioxidants 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>may be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prevent</w:t>
      </w:r>
      <w:r w:rsidR="00B53C98" w:rsidRPr="0074106F">
        <w:rPr>
          <w:rFonts w:ascii="Book Antiqua" w:hAnsi="Book Antiqua"/>
          <w:color w:val="000000"/>
          <w:sz w:val="24"/>
          <w:szCs w:val="24"/>
        </w:rPr>
        <w:t>ive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>for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 xml:space="preserve"> ALD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F4156" w:rsidRPr="0074106F">
        <w:rPr>
          <w:rFonts w:ascii="Book Antiqua" w:hAnsi="Book Antiqua"/>
          <w:color w:val="000000"/>
          <w:sz w:val="24"/>
          <w:szCs w:val="24"/>
        </w:rPr>
        <w:t>because of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 xml:space="preserve"> their electrophilic and regulating </w:t>
      </w:r>
      <w:r w:rsidR="00BF4156" w:rsidRPr="0074106F">
        <w:rPr>
          <w:rFonts w:ascii="Book Antiqua" w:hAnsi="Book Antiqua"/>
          <w:color w:val="000000"/>
          <w:sz w:val="24"/>
          <w:szCs w:val="24"/>
        </w:rPr>
        <w:t xml:space="preserve">activities 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>of</w:t>
      </w:r>
      <w:r w:rsidR="00275F28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E62B99" w:rsidRPr="0074106F">
        <w:rPr>
          <w:rFonts w:ascii="Book Antiqua" w:hAnsi="Book Antiqua"/>
          <w:color w:val="000000"/>
          <w:sz w:val="24"/>
          <w:szCs w:val="24"/>
        </w:rPr>
        <w:t xml:space="preserve"> MAPK pathway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>.</w:t>
      </w:r>
      <w:r w:rsidR="00D559B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42E00A8D" w14:textId="77777777" w:rsidR="006D4648" w:rsidRPr="0074106F" w:rsidRDefault="006D4648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28018B01" w14:textId="246A888F" w:rsidR="00E62B99" w:rsidRDefault="00E62B99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5F0949">
        <w:rPr>
          <w:rFonts w:ascii="Book Antiqua" w:hAnsi="Book Antiqua"/>
          <w:b/>
          <w:color w:val="000000"/>
          <w:sz w:val="24"/>
          <w:szCs w:val="24"/>
        </w:rPr>
        <w:t xml:space="preserve">Key words: </w:t>
      </w:r>
      <w:r w:rsidR="00DB2917" w:rsidRPr="0074106F">
        <w:rPr>
          <w:rFonts w:ascii="Book Antiqua" w:hAnsi="Book Antiqua"/>
          <w:color w:val="000000"/>
          <w:sz w:val="24"/>
          <w:szCs w:val="24"/>
        </w:rPr>
        <w:t>Electrophile</w:t>
      </w:r>
      <w:r w:rsidR="00C25A20" w:rsidRPr="0074106F">
        <w:rPr>
          <w:rFonts w:ascii="Book Antiqua" w:hAnsi="Book Antiqua"/>
          <w:color w:val="000000"/>
          <w:sz w:val="24"/>
          <w:szCs w:val="24"/>
        </w:rPr>
        <w:t xml:space="preserve">; </w:t>
      </w:r>
      <w:r w:rsidR="00DB2917" w:rsidRPr="0074106F">
        <w:rPr>
          <w:rFonts w:ascii="Book Antiqua" w:hAnsi="Book Antiqua"/>
          <w:color w:val="000000"/>
          <w:sz w:val="24"/>
          <w:szCs w:val="24"/>
        </w:rPr>
        <w:t>Mitogen</w:t>
      </w:r>
      <w:r w:rsidR="0023351D" w:rsidRPr="0074106F">
        <w:rPr>
          <w:rFonts w:ascii="Book Antiqua" w:hAnsi="Book Antiqua"/>
          <w:color w:val="000000"/>
          <w:sz w:val="24"/>
          <w:szCs w:val="24"/>
        </w:rPr>
        <w:t>-activating protein kinase</w:t>
      </w:r>
      <w:r w:rsidR="00C25A20" w:rsidRPr="0074106F">
        <w:rPr>
          <w:rFonts w:ascii="Book Antiqua" w:hAnsi="Book Antiqua"/>
          <w:color w:val="000000"/>
          <w:sz w:val="24"/>
          <w:szCs w:val="24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E0B93" w:rsidRPr="0074106F">
        <w:rPr>
          <w:rFonts w:ascii="Book Antiqua" w:hAnsi="Book Antiqua"/>
          <w:color w:val="000000"/>
          <w:sz w:val="24"/>
          <w:szCs w:val="24"/>
        </w:rPr>
        <w:t>P</w:t>
      </w:r>
      <w:r w:rsidRPr="0074106F">
        <w:rPr>
          <w:rFonts w:ascii="Book Antiqua" w:hAnsi="Book Antiqua"/>
          <w:color w:val="000000"/>
          <w:sz w:val="24"/>
          <w:szCs w:val="24"/>
        </w:rPr>
        <w:t>lant antioxidants</w:t>
      </w:r>
      <w:r w:rsidR="00C25A20" w:rsidRPr="0074106F">
        <w:rPr>
          <w:rFonts w:ascii="Book Antiqua" w:hAnsi="Book Antiqua"/>
          <w:color w:val="000000"/>
          <w:sz w:val="24"/>
          <w:szCs w:val="24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258D2" w:rsidRPr="00E258D2">
        <w:rPr>
          <w:rFonts w:ascii="Book Antiqua" w:hAnsi="Book Antiqua"/>
          <w:caps/>
          <w:color w:val="000000"/>
          <w:sz w:val="24"/>
          <w:szCs w:val="24"/>
        </w:rPr>
        <w:t>r</w:t>
      </w:r>
      <w:r w:rsidR="00E258D2" w:rsidRPr="0074106F">
        <w:rPr>
          <w:rFonts w:ascii="Book Antiqua" w:hAnsi="Book Antiqua"/>
          <w:color w:val="000000"/>
          <w:sz w:val="24"/>
          <w:szCs w:val="24"/>
        </w:rPr>
        <w:t>eactive oxygen species</w:t>
      </w:r>
      <w:r w:rsidR="00C25A20" w:rsidRPr="0074106F">
        <w:rPr>
          <w:rFonts w:ascii="Book Antiqua" w:hAnsi="Book Antiqua"/>
          <w:color w:val="000000"/>
          <w:sz w:val="24"/>
          <w:szCs w:val="24"/>
        </w:rPr>
        <w:t>;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E0B93" w:rsidRPr="0074106F">
        <w:rPr>
          <w:rFonts w:ascii="Book Antiqua" w:hAnsi="Book Antiqua"/>
          <w:color w:val="000000"/>
          <w:sz w:val="24"/>
          <w:szCs w:val="24"/>
        </w:rPr>
        <w:t>P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>recondit</w:t>
      </w:r>
      <w:r w:rsidR="00275F28" w:rsidRPr="0074106F">
        <w:rPr>
          <w:rFonts w:ascii="Book Antiqua" w:hAnsi="Book Antiqua"/>
          <w:color w:val="000000"/>
          <w:sz w:val="24"/>
          <w:szCs w:val="24"/>
        </w:rPr>
        <w:t>i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>oning</w:t>
      </w:r>
      <w:bookmarkStart w:id="5" w:name="_GoBack"/>
      <w:bookmarkEnd w:id="5"/>
    </w:p>
    <w:p w14:paraId="713BC5E1" w14:textId="77777777" w:rsidR="005F0949" w:rsidRDefault="005F0949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4B42262A" w14:textId="77777777" w:rsidR="00E258D2" w:rsidRDefault="00E258D2" w:rsidP="004465E1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sz w:val="24"/>
        </w:rPr>
      </w:pPr>
      <w:bookmarkStart w:id="6" w:name="OLE_LINK98"/>
      <w:bookmarkStart w:id="7" w:name="OLE_LINK156"/>
      <w:bookmarkStart w:id="8" w:name="OLE_LINK196"/>
      <w:bookmarkStart w:id="9" w:name="OLE_LINK217"/>
      <w:bookmarkStart w:id="10" w:name="OLE_LINK242"/>
      <w:bookmarkStart w:id="11" w:name="OLE_LINK247"/>
      <w:bookmarkStart w:id="12" w:name="OLE_LINK311"/>
      <w:bookmarkStart w:id="13" w:name="OLE_LINK312"/>
      <w:bookmarkStart w:id="14" w:name="OLE_LINK325"/>
      <w:bookmarkStart w:id="15" w:name="OLE_LINK330"/>
      <w:bookmarkStart w:id="16" w:name="OLE_LINK513"/>
      <w:bookmarkStart w:id="17" w:name="OLE_LINK514"/>
      <w:bookmarkStart w:id="18" w:name="OLE_LINK464"/>
      <w:bookmarkStart w:id="19" w:name="OLE_LINK465"/>
      <w:bookmarkStart w:id="20" w:name="OLE_LINK466"/>
      <w:bookmarkStart w:id="21" w:name="OLE_LINK470"/>
      <w:bookmarkStart w:id="22" w:name="OLE_LINK471"/>
      <w:bookmarkStart w:id="23" w:name="OLE_LINK472"/>
      <w:bookmarkStart w:id="24" w:name="OLE_LINK474"/>
      <w:bookmarkStart w:id="25" w:name="OLE_LINK512"/>
      <w:bookmarkStart w:id="26" w:name="OLE_LINK800"/>
      <w:bookmarkStart w:id="27" w:name="OLE_LINK982"/>
      <w:bookmarkStart w:id="28" w:name="OLE_LINK1027"/>
      <w:bookmarkStart w:id="29" w:name="OLE_LINK504"/>
      <w:bookmarkStart w:id="30" w:name="OLE_LINK546"/>
      <w:bookmarkStart w:id="31" w:name="OLE_LINK547"/>
      <w:bookmarkStart w:id="32" w:name="OLE_LINK575"/>
      <w:bookmarkStart w:id="33" w:name="OLE_LINK640"/>
      <w:bookmarkStart w:id="34" w:name="OLE_LINK672"/>
      <w:bookmarkStart w:id="35" w:name="OLE_LINK714"/>
      <w:bookmarkStart w:id="36" w:name="OLE_LINK651"/>
      <w:bookmarkStart w:id="37" w:name="OLE_LINK652"/>
      <w:bookmarkStart w:id="38" w:name="OLE_LINK744"/>
      <w:bookmarkStart w:id="39" w:name="OLE_LINK758"/>
      <w:bookmarkStart w:id="40" w:name="OLE_LINK787"/>
      <w:bookmarkStart w:id="41" w:name="OLE_LINK807"/>
      <w:bookmarkStart w:id="42" w:name="OLE_LINK820"/>
      <w:bookmarkStart w:id="43" w:name="OLE_LINK862"/>
      <w:bookmarkStart w:id="44" w:name="OLE_LINK879"/>
      <w:bookmarkStart w:id="45" w:name="OLE_LINK906"/>
      <w:bookmarkStart w:id="46" w:name="OLE_LINK928"/>
      <w:bookmarkStart w:id="47" w:name="OLE_LINK960"/>
      <w:bookmarkStart w:id="48" w:name="OLE_LINK861"/>
      <w:bookmarkStart w:id="49" w:name="OLE_LINK983"/>
      <w:bookmarkStart w:id="50" w:name="OLE_LINK1334"/>
      <w:bookmarkStart w:id="51" w:name="OLE_LINK1029"/>
      <w:bookmarkStart w:id="52" w:name="OLE_LINK1060"/>
      <w:bookmarkStart w:id="53" w:name="OLE_LINK1061"/>
      <w:bookmarkStart w:id="54" w:name="OLE_LINK1348"/>
      <w:bookmarkStart w:id="55" w:name="OLE_LINK1086"/>
      <w:bookmarkStart w:id="56" w:name="OLE_LINK1100"/>
      <w:bookmarkStart w:id="57" w:name="OLE_LINK1125"/>
      <w:bookmarkStart w:id="58" w:name="OLE_LINK1163"/>
      <w:bookmarkStart w:id="59" w:name="OLE_LINK1193"/>
      <w:bookmarkStart w:id="60" w:name="OLE_LINK1219"/>
      <w:bookmarkStart w:id="61" w:name="OLE_LINK1247"/>
      <w:bookmarkStart w:id="62" w:name="OLE_LINK1284"/>
      <w:bookmarkStart w:id="63" w:name="OLE_LINK1313"/>
      <w:bookmarkStart w:id="64" w:name="OLE_LINK1361"/>
      <w:bookmarkStart w:id="65" w:name="OLE_LINK1384"/>
      <w:bookmarkStart w:id="66" w:name="OLE_LINK1403"/>
      <w:bookmarkStart w:id="67" w:name="OLE_LINK1437"/>
      <w:bookmarkStart w:id="68" w:name="OLE_LINK1454"/>
      <w:bookmarkStart w:id="69" w:name="OLE_LINK1480"/>
      <w:bookmarkStart w:id="70" w:name="OLE_LINK1504"/>
      <w:bookmarkStart w:id="71" w:name="OLE_LINK1516"/>
      <w:bookmarkStart w:id="72" w:name="OLE_LINK135"/>
      <w:bookmarkStart w:id="73" w:name="OLE_LINK216"/>
      <w:bookmarkStart w:id="74" w:name="OLE_LINK259"/>
      <w:bookmarkStart w:id="75" w:name="OLE_LINK1186"/>
      <w:bookmarkStart w:id="76" w:name="OLE_LINK1265"/>
      <w:bookmarkStart w:id="77" w:name="OLE_LINK1373"/>
      <w:bookmarkStart w:id="78" w:name="OLE_LINK1478"/>
      <w:bookmarkStart w:id="79" w:name="OLE_LINK1644"/>
      <w:bookmarkStart w:id="80" w:name="OLE_LINK1884"/>
      <w:bookmarkStart w:id="81" w:name="OLE_LINK1885"/>
      <w:bookmarkStart w:id="82" w:name="OLE_LINK1538"/>
      <w:bookmarkStart w:id="83" w:name="OLE_LINK1539"/>
      <w:bookmarkStart w:id="84" w:name="OLE_LINK1543"/>
      <w:bookmarkStart w:id="85" w:name="OLE_LINK1549"/>
      <w:bookmarkStart w:id="86" w:name="OLE_LINK1778"/>
      <w:bookmarkStart w:id="87" w:name="OLE_LINK1756"/>
      <w:bookmarkStart w:id="88" w:name="OLE_LINK1776"/>
      <w:bookmarkStart w:id="89" w:name="OLE_LINK1777"/>
      <w:bookmarkStart w:id="90" w:name="OLE_LINK1868"/>
      <w:bookmarkStart w:id="91" w:name="OLE_LINK1744"/>
      <w:bookmarkStart w:id="92" w:name="OLE_LINK1817"/>
      <w:bookmarkStart w:id="93" w:name="OLE_LINK1835"/>
      <w:bookmarkStart w:id="94" w:name="OLE_LINK1866"/>
      <w:bookmarkStart w:id="95" w:name="OLE_LINK1882"/>
      <w:bookmarkStart w:id="96" w:name="OLE_LINK1901"/>
      <w:bookmarkStart w:id="97" w:name="OLE_LINK1902"/>
      <w:bookmarkStart w:id="98" w:name="OLE_LINK2013"/>
      <w:bookmarkStart w:id="99" w:name="OLE_LINK1894"/>
      <w:bookmarkStart w:id="100" w:name="OLE_LINK1929"/>
      <w:bookmarkStart w:id="101" w:name="OLE_LINK1941"/>
      <w:bookmarkStart w:id="102" w:name="OLE_LINK1995"/>
      <w:bookmarkStart w:id="103" w:name="OLE_LINK1938"/>
      <w:bookmarkStart w:id="104" w:name="OLE_LINK2081"/>
      <w:bookmarkStart w:id="105" w:name="OLE_LINK2082"/>
      <w:bookmarkStart w:id="106" w:name="OLE_LINK2292"/>
      <w:bookmarkStart w:id="107" w:name="OLE_LINK1931"/>
      <w:bookmarkStart w:id="108" w:name="OLE_LINK1964"/>
      <w:bookmarkStart w:id="109" w:name="OLE_LINK2020"/>
      <w:bookmarkStart w:id="110" w:name="OLE_LINK2071"/>
      <w:bookmarkStart w:id="111" w:name="OLE_LINK2134"/>
      <w:bookmarkStart w:id="112" w:name="OLE_LINK2265"/>
      <w:bookmarkStart w:id="113" w:name="OLE_LINK2562"/>
      <w:bookmarkStart w:id="114" w:name="OLE_LINK1923"/>
      <w:bookmarkStart w:id="115" w:name="OLE_LINK2192"/>
      <w:bookmarkStart w:id="116" w:name="OLE_LINK2110"/>
      <w:bookmarkStart w:id="117" w:name="OLE_LINK2445"/>
      <w:bookmarkStart w:id="118" w:name="OLE_LINK2446"/>
      <w:bookmarkStart w:id="119" w:name="OLE_LINK2169"/>
      <w:bookmarkStart w:id="120" w:name="OLE_LINK2190"/>
      <w:bookmarkStart w:id="121" w:name="OLE_LINK2331"/>
      <w:bookmarkStart w:id="122" w:name="OLE_LINK2345"/>
      <w:bookmarkStart w:id="123" w:name="OLE_LINK2467"/>
      <w:bookmarkStart w:id="124" w:name="OLE_LINK2484"/>
      <w:bookmarkStart w:id="125" w:name="OLE_LINK2157"/>
      <w:bookmarkStart w:id="126" w:name="OLE_LINK2221"/>
      <w:bookmarkStart w:id="127" w:name="OLE_LINK2252"/>
      <w:bookmarkStart w:id="128" w:name="OLE_LINK2348"/>
      <w:bookmarkStart w:id="129" w:name="OLE_LINK2451"/>
      <w:bookmarkStart w:id="130" w:name="OLE_LINK2627"/>
      <w:bookmarkStart w:id="131" w:name="OLE_LINK2482"/>
      <w:bookmarkStart w:id="132" w:name="OLE_LINK2663"/>
      <w:bookmarkStart w:id="133" w:name="OLE_LINK2761"/>
      <w:bookmarkStart w:id="134" w:name="OLE_LINK2856"/>
      <w:bookmarkStart w:id="135" w:name="OLE_LINK2993"/>
      <w:bookmarkStart w:id="136" w:name="OLE_LINK2643"/>
      <w:bookmarkStart w:id="137" w:name="OLE_LINK2583"/>
      <w:bookmarkStart w:id="138" w:name="OLE_LINK2762"/>
      <w:bookmarkStart w:id="139" w:name="OLE_LINK2962"/>
      <w:bookmarkStart w:id="140" w:name="OLE_LINK2582"/>
      <w:r w:rsidRPr="00412B34">
        <w:rPr>
          <w:rFonts w:ascii="Book Antiqua" w:hAnsi="Book Antiqua"/>
          <w:b/>
          <w:color w:val="000000"/>
          <w:sz w:val="24"/>
          <w:lang w:val="en-GB"/>
        </w:rPr>
        <w:t xml:space="preserve">© </w:t>
      </w:r>
      <w:r w:rsidRPr="00412B34">
        <w:rPr>
          <w:rFonts w:ascii="Book Antiqua" w:eastAsia="AdvTimes" w:hAnsi="Book Antiqua" w:cs="AdvTimes"/>
          <w:b/>
          <w:color w:val="000000"/>
          <w:sz w:val="24"/>
        </w:rPr>
        <w:t>The Author(s) 2015.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r w:rsidRPr="00897D49">
        <w:rPr>
          <w:rFonts w:ascii="Book Antiqua" w:eastAsia="AdvTimes" w:hAnsi="Book Antiqua" w:cs="AdvTimes"/>
          <w:color w:val="000000"/>
          <w:sz w:val="24"/>
        </w:rPr>
        <w:t>Published by</w:t>
      </w:r>
      <w:r w:rsidRPr="004269F8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spellStart"/>
      <w:r w:rsidRPr="004269F8">
        <w:rPr>
          <w:rFonts w:ascii="Book Antiqua" w:hAnsi="Book Antiqua" w:cs="Arial Unicode MS"/>
          <w:color w:val="000000"/>
          <w:sz w:val="24"/>
          <w:lang w:val="en-GB"/>
        </w:rPr>
        <w:t>Baishideng</w:t>
      </w:r>
      <w:proofErr w:type="spellEnd"/>
      <w:r w:rsidRPr="004269F8">
        <w:rPr>
          <w:rFonts w:ascii="Book Antiqua" w:hAnsi="Book Antiqua" w:cs="Arial Unicode MS"/>
          <w:color w:val="000000"/>
          <w:sz w:val="24"/>
          <w:lang w:val="en-GB"/>
        </w:rPr>
        <w:t xml:space="preserve"> Publishing Group Inc.</w:t>
      </w:r>
      <w:r w:rsidRPr="008E6844">
        <w:rPr>
          <w:rFonts w:ascii="Book Antiqua" w:hAnsi="Book Antiqua" w:cs="Arial Unicode MS"/>
          <w:sz w:val="24"/>
        </w:rPr>
        <w:t xml:space="preserve"> </w:t>
      </w:r>
      <w:r w:rsidRPr="00836DCC">
        <w:rPr>
          <w:rFonts w:ascii="Book Antiqua" w:hAnsi="Book Antiqua" w:cs="Arial Unicode MS"/>
          <w:sz w:val="24"/>
        </w:rPr>
        <w:t>All rights reserved.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</w:p>
    <w:p w14:paraId="3407EBA8" w14:textId="77777777" w:rsid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6A8A5B90" w14:textId="434100A6" w:rsidR="005F0949" w:rsidRPr="0074106F" w:rsidRDefault="005F0949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5F0949">
        <w:rPr>
          <w:rFonts w:ascii="Book Antiqua" w:hAnsi="Book Antiqua"/>
          <w:b/>
          <w:color w:val="000000"/>
          <w:sz w:val="24"/>
          <w:szCs w:val="24"/>
        </w:rPr>
        <w:t xml:space="preserve">Core tip: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The ethanol metabolic process generates reactive oxygen species, which are considered to play a significant role in the deterioration of alcoholic liver disease (ALD). Antioxidant phytochemicals such as polyphenols often up-regulate the expression of antioxidant enzymes and peptides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he Keap1-Nrf2 pathway, leading to antioxidant responsive elements in animal </w:t>
      </w:r>
      <w:r w:rsidRPr="0074106F">
        <w:rPr>
          <w:rFonts w:ascii="Book Antiqua" w:hAnsi="Book Antiqua"/>
          <w:color w:val="000000"/>
          <w:sz w:val="24"/>
          <w:szCs w:val="24"/>
        </w:rPr>
        <w:lastRenderedPageBreak/>
        <w:t xml:space="preserve">models. Furthermore, these antioxidants are reported to alleviate cell injury caused by oxidants or inflammatory cytokines by impairment of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hyperactivation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of </w:t>
      </w:r>
      <w:r w:rsidR="0023351D" w:rsidRPr="0074106F">
        <w:rPr>
          <w:rFonts w:ascii="Book Antiqua" w:hAnsi="Book Antiqua"/>
          <w:color w:val="000000"/>
          <w:sz w:val="24"/>
          <w:szCs w:val="24"/>
        </w:rPr>
        <w:t xml:space="preserve">mitogen-activating protein kinase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pathways, similar to preconditioning in ischemia-reperfusion models. Although the relationship between plant antioxidants and ALD is not well studied, plant antioxidants may be preventive for ALD. </w:t>
      </w:r>
    </w:p>
    <w:p w14:paraId="1D2333E3" w14:textId="77777777" w:rsidR="005F0949" w:rsidRDefault="005F0949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26E2AB72" w14:textId="77777777" w:rsidR="00E258D2" w:rsidRP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sz w:val="24"/>
          <w:szCs w:val="24"/>
          <w:lang w:eastAsia="zh-CN"/>
        </w:rPr>
      </w:pPr>
      <w:r w:rsidRPr="0074106F">
        <w:rPr>
          <w:rFonts w:ascii="Book Antiqua" w:hAnsi="Book Antiqua"/>
          <w:color w:val="000000"/>
          <w:sz w:val="24"/>
          <w:szCs w:val="24"/>
        </w:rPr>
        <w:t>Han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KH</w:t>
      </w:r>
      <w:r w:rsidRPr="0074106F">
        <w:rPr>
          <w:rFonts w:ascii="Book Antiqua" w:hAnsi="Book Antiqua"/>
          <w:color w:val="000000"/>
          <w:sz w:val="24"/>
          <w:szCs w:val="24"/>
        </w:rPr>
        <w:t>, Hashimoto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N</w:t>
      </w:r>
      <w:r w:rsidRPr="0074106F">
        <w:rPr>
          <w:rFonts w:ascii="Book Antiqua" w:hAnsi="Book Antiqua"/>
          <w:color w:val="000000"/>
          <w:sz w:val="24"/>
          <w:szCs w:val="24"/>
        </w:rPr>
        <w:t>, Fukushima</w:t>
      </w:r>
      <w:r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M. </w:t>
      </w:r>
      <w:r w:rsidRPr="00E258D2">
        <w:rPr>
          <w:rFonts w:ascii="Book Antiqua" w:hAnsi="Book Antiqua"/>
          <w:sz w:val="24"/>
          <w:szCs w:val="24"/>
        </w:rPr>
        <w:t>Relationship among alcoholic liver disease, antioxidants, and antioxidant enzymes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. </w:t>
      </w:r>
      <w:r w:rsidRPr="00E258D2">
        <w:rPr>
          <w:rFonts w:ascii="Book Antiqua" w:eastAsia="宋体" w:hAnsi="Book Antiqua"/>
          <w:i/>
          <w:sz w:val="24"/>
          <w:szCs w:val="24"/>
          <w:lang w:eastAsia="zh-CN"/>
        </w:rPr>
        <w:t xml:space="preserve">World J </w:t>
      </w:r>
      <w:proofErr w:type="spellStart"/>
      <w:r w:rsidRPr="00E258D2">
        <w:rPr>
          <w:rFonts w:ascii="Book Antiqua" w:eastAsia="宋体" w:hAnsi="Book Antiqua"/>
          <w:i/>
          <w:sz w:val="24"/>
          <w:szCs w:val="24"/>
          <w:lang w:eastAsia="zh-CN"/>
        </w:rPr>
        <w:t>Gastroenterol</w:t>
      </w:r>
      <w:proofErr w:type="spellEnd"/>
      <w:r w:rsidRPr="00E258D2">
        <w:rPr>
          <w:rFonts w:ascii="Book Antiqua" w:eastAsia="宋体" w:hAnsi="Book Antiqua"/>
          <w:sz w:val="24"/>
          <w:szCs w:val="24"/>
          <w:lang w:eastAsia="zh-CN"/>
        </w:rPr>
        <w:t xml:space="preserve"> 201</w:t>
      </w:r>
      <w:r w:rsidRPr="00E258D2">
        <w:rPr>
          <w:rFonts w:ascii="Book Antiqua" w:eastAsia="宋体" w:hAnsi="Book Antiqua" w:hint="eastAsia"/>
          <w:sz w:val="24"/>
          <w:szCs w:val="24"/>
          <w:lang w:eastAsia="zh-CN"/>
        </w:rPr>
        <w:t>5</w:t>
      </w:r>
      <w:r w:rsidRPr="00E258D2">
        <w:rPr>
          <w:rFonts w:ascii="Book Antiqua" w:eastAsia="宋体" w:hAnsi="Book Antiqua"/>
          <w:sz w:val="24"/>
          <w:szCs w:val="24"/>
          <w:lang w:eastAsia="zh-CN"/>
        </w:rPr>
        <w:t>; In press</w:t>
      </w:r>
    </w:p>
    <w:p w14:paraId="1358B078" w14:textId="755D56E4" w:rsidR="00E258D2" w:rsidRP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43BEF1C0" w14:textId="453485D8" w:rsid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/>
          <w:color w:val="000000"/>
          <w:sz w:val="24"/>
          <w:szCs w:val="24"/>
          <w:lang w:eastAsia="zh-CN"/>
        </w:rPr>
        <w:br w:type="page"/>
      </w:r>
    </w:p>
    <w:p w14:paraId="0AFF874A" w14:textId="2D8E6436" w:rsidR="00E258D2" w:rsidRPr="00E258D2" w:rsidRDefault="00E258D2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</w:pPr>
      <w:r w:rsidRPr="00E258D2"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  <w:lastRenderedPageBreak/>
        <w:t>INTRODUCTION</w:t>
      </w:r>
    </w:p>
    <w:p w14:paraId="1EB3FECA" w14:textId="2B3642C4" w:rsidR="001C5368" w:rsidRPr="0074106F" w:rsidRDefault="00227D1A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We are</w:t>
      </w:r>
      <w:r w:rsidR="00D9065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47A13" w:rsidRPr="0074106F">
        <w:rPr>
          <w:rFonts w:ascii="Book Antiqua" w:hAnsi="Book Antiqua"/>
          <w:color w:val="000000"/>
          <w:sz w:val="24"/>
          <w:szCs w:val="24"/>
        </w:rPr>
        <w:t xml:space="preserve">surrounded by </w:t>
      </w:r>
      <w:r w:rsidRPr="0074106F">
        <w:rPr>
          <w:rFonts w:ascii="Book Antiqua" w:hAnsi="Book Antiqua"/>
          <w:color w:val="000000"/>
          <w:sz w:val="24"/>
          <w:szCs w:val="24"/>
        </w:rPr>
        <w:t>m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any </w:t>
      </w:r>
      <w:r w:rsidR="002637E0" w:rsidRPr="0074106F">
        <w:rPr>
          <w:rFonts w:ascii="Book Antiqua" w:hAnsi="Book Antiqua"/>
          <w:color w:val="000000"/>
          <w:sz w:val="24"/>
          <w:szCs w:val="24"/>
        </w:rPr>
        <w:t>chemicals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>including</w:t>
      </w:r>
      <w:r w:rsidR="00E8097E" w:rsidRPr="0074106F">
        <w:rPr>
          <w:rFonts w:ascii="Book Antiqua" w:hAnsi="Book Antiqua"/>
          <w:color w:val="000000"/>
          <w:sz w:val="24"/>
          <w:szCs w:val="24"/>
        </w:rPr>
        <w:t xml:space="preserve"> nutrients, phytochemi</w:t>
      </w:r>
      <w:r w:rsidR="006D4648" w:rsidRPr="0074106F">
        <w:rPr>
          <w:rFonts w:ascii="Book Antiqua" w:hAnsi="Book Antiqua"/>
          <w:color w:val="000000"/>
          <w:sz w:val="24"/>
          <w:szCs w:val="24"/>
        </w:rPr>
        <w:t>cals, food additives, pharmaceuticals, and drugs</w:t>
      </w:r>
      <w:r w:rsidR="00E8097E" w:rsidRPr="0074106F">
        <w:rPr>
          <w:rFonts w:ascii="Book Antiqua" w:hAnsi="Book Antiqua"/>
          <w:color w:val="000000"/>
          <w:sz w:val="24"/>
          <w:szCs w:val="24"/>
        </w:rPr>
        <w:t>.</w:t>
      </w:r>
      <w:r w:rsidR="00E30A0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The intestine and liver absorb and metabolize many </w:t>
      </w:r>
      <w:r w:rsidR="004E4814" w:rsidRPr="0074106F">
        <w:rPr>
          <w:rFonts w:ascii="Book Antiqua" w:hAnsi="Book Antiqua"/>
          <w:color w:val="000000"/>
          <w:sz w:val="24"/>
          <w:szCs w:val="24"/>
        </w:rPr>
        <w:t>kinds of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 chemicals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F00FBC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Wu&lt;/Author&gt;&lt;Year&gt;2011&lt;/Year&gt;&lt;IDText&gt;First-pass metabolism via UDP-glucuronosyltransferase: a barrier to oral bioavailability of phenolics&lt;/IDText&gt;&lt;DisplayText&gt;&lt;style face="superscript"&gt;[1]&lt;/style&gt;&lt;/DisplayText&gt;&lt;record&gt;&lt;dates&gt;&lt;pub-dates&gt;&lt;date&gt;Sep&lt;/date&gt;&lt;/pub-dates&gt;&lt;year&gt;2011&lt;/year&gt;&lt;/dates&gt;&lt;keywords&gt;&lt;keyword&gt;Administration, Oral&lt;/keyword&gt;&lt;keyword&gt;Animals&lt;/keyword&gt;&lt;keyword&gt;Biological Availability&lt;/keyword&gt;&lt;keyword&gt;Catalysis&lt;/keyword&gt;&lt;keyword&gt;Gastrointestinal Tract&lt;/keyword&gt;&lt;keyword&gt;Glucuronosyltransferase&lt;/keyword&gt;&lt;keyword&gt;Humans&lt;/keyword&gt;&lt;keyword&gt;Liver&lt;/keyword&gt;&lt;keyword&gt;Phenols&lt;/keyword&gt;&lt;keyword&gt;Protein Conformation&lt;/keyword&gt;&lt;/keywords&gt;&lt;urls&gt;&lt;related-urls&gt;&lt;url&gt;http://www.ncbi.nlm.nih.gov/pubmed/21484808&lt;/url&gt;&lt;/related-urls&gt;&lt;/urls&gt;&lt;isbn&gt;1520-6017&lt;/isbn&gt;&lt;custom2&gt;PMC3409645&lt;/custom2&gt;&lt;titles&gt;&lt;title&gt;First-pass metabolism via UDP-glucuronosyltransferase: a barrier to oral bioavailability of phenolics&lt;/title&gt;&lt;secondary-title&gt;J Pharm Sci&lt;/secondary-title&gt;&lt;/titles&gt;&lt;pages&gt;3655-81&lt;/pages&gt;&lt;number&gt;9&lt;/number&gt;&lt;contributors&gt;&lt;authors&gt;&lt;author&gt;Wu, B.&lt;/author&gt;&lt;author&gt;Kulkarni, K.&lt;/author&gt;&lt;author&gt;Basu, S.&lt;/author&gt;&lt;author&gt;Zhang, S.&lt;/author&gt;&lt;author&gt;Hu, M.&lt;/author&gt;&lt;/authors&gt;&lt;/contributors&gt;&lt;language&gt;eng&lt;/language&gt;&lt;added-date format="utc"&gt;1426119912&lt;/added-date&gt;&lt;ref-type name="Journal Article"&gt;17&lt;/ref-type&gt;&lt;rec-number&gt;413&lt;/rec-number&gt;&lt;last-updated-date format="utc"&gt;1426119912&lt;/last-updated-date&gt;&lt;accession-num&gt;21484808&lt;/accession-num&gt;&lt;electronic-resource-num&gt;10.1002/jps.22568&lt;/electronic-resource-num&gt;&lt;volume&gt;100&lt;/volume&gt;&lt;/record&gt;&lt;/Cite&gt;&lt;/EndNote&gt;</w:instrText>
      </w:r>
      <w:r w:rsidR="00F00FB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F00FB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]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for utilization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 or detoxif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ication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75791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Del Rio&lt;/Author&gt;&lt;Year&gt;2010&lt;/Year&gt;&lt;IDText&gt;Bioavailability of coffee chlorogenic acids and green tea flavan-3-ols&lt;/IDText&gt;&lt;DisplayText&gt;&lt;style face="superscript"&gt;[2]&lt;/style&gt;&lt;/DisplayText&gt;&lt;record&gt;&lt;dates&gt;&lt;pub-dates&gt;&lt;date&gt;Aug&lt;/date&gt;&lt;/pub-dates&gt;&lt;year&gt;2010&lt;/year&gt;&lt;/dates&gt;&lt;keywords&gt;&lt;keyword&gt;Biological Availability&lt;/keyword&gt;&lt;keyword&gt;Chlorogenic Acid&lt;/keyword&gt;&lt;keyword&gt;Coffee&lt;/keyword&gt;&lt;keyword&gt;Colon&lt;/keyword&gt;&lt;keyword&gt;Flavonoids&lt;/keyword&gt;&lt;keyword&gt;Humans&lt;/keyword&gt;&lt;keyword&gt;Hydroxybenzoates&lt;/keyword&gt;&lt;keyword&gt;Intestinal Absorption&lt;/keyword&gt;&lt;keyword&gt;Mass Spectrometry&lt;/keyword&gt;&lt;keyword&gt;Tea&lt;/keyword&gt;&lt;/keywords&gt;&lt;urls&gt;&lt;related-urls&gt;&lt;url&gt;http://www.ncbi.nlm.nih.gov/pubmed/22254058&lt;/url&gt;&lt;/related-urls&gt;&lt;/urls&gt;&lt;isbn&gt;2072-6643&lt;/isbn&gt;&lt;custom2&gt;PMC3257704&lt;/custom2&gt;&lt;titles&gt;&lt;title&gt;Bioavailability of coffee chlorogenic acids and green tea flavan-3-ols&lt;/title&gt;&lt;secondary-title&gt;Nutrients&lt;/secondary-title&gt;&lt;/titles&gt;&lt;pages&gt;820-33&lt;/pages&gt;&lt;number&gt;8&lt;/number&gt;&lt;contributors&gt;&lt;authors&gt;&lt;author&gt;Del Rio, D.&lt;/author&gt;&lt;author&gt;Stalmach, A.&lt;/author&gt;&lt;author&gt;Calani, L.&lt;/author&gt;&lt;author&gt;Crozier, A.&lt;/author&gt;&lt;/authors&gt;&lt;/contributors&gt;&lt;language&gt;eng&lt;/language&gt;&lt;added-date format="utc"&gt;1427789763&lt;/added-date&gt;&lt;ref-type name="Journal Article"&gt;17&lt;/ref-type&gt;&lt;rec-number&gt;491&lt;/rec-number&gt;&lt;last-updated-date format="utc"&gt;1427789763&lt;/last-updated-date&gt;&lt;accession-num&gt;22254058&lt;/accession-num&gt;&lt;electronic-resource-num&gt;10.3390/nu2080820&lt;/electronic-resource-num&gt;&lt;volume&gt;2&lt;/volume&gt;&lt;/record&gt;&lt;/Cite&gt;&lt;/EndNote&gt;</w:instrTex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75791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2]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E5C0F" w:rsidRPr="0074106F">
        <w:rPr>
          <w:rFonts w:ascii="Book Antiqua" w:hAnsi="Book Antiqua"/>
          <w:color w:val="000000"/>
          <w:sz w:val="24"/>
          <w:szCs w:val="24"/>
        </w:rPr>
        <w:t>;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E5C0F" w:rsidRPr="0074106F">
        <w:rPr>
          <w:rFonts w:ascii="Book Antiqua" w:hAnsi="Book Antiqua"/>
          <w:color w:val="000000"/>
          <w:sz w:val="24"/>
          <w:szCs w:val="24"/>
        </w:rPr>
        <w:t xml:space="preserve">however,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some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become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>more</w:t>
      </w:r>
      <w:r w:rsidR="00AC7170" w:rsidRPr="0074106F">
        <w:rPr>
          <w:rFonts w:ascii="Book Antiqua" w:hAnsi="Book Antiqua"/>
          <w:color w:val="000000"/>
          <w:sz w:val="24"/>
          <w:szCs w:val="24"/>
        </w:rPr>
        <w:t xml:space="preserve"> toxic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 after metabolism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75791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jendran&lt;/Author&gt;&lt;Year&gt;2008&lt;/Year&gt;&lt;IDText&gt;Cytoprotective effect of mangiferin on benzo(a)pyrene-induced lung carcinogenesis in swiss albino mice&lt;/IDText&gt;&lt;DisplayText&gt;&lt;style face="superscript"&gt;[3]&lt;/style&gt;&lt;/DisplayText&gt;&lt;record&gt;&lt;dates&gt;&lt;pub-dates&gt;&lt;date&gt;Aug&lt;/date&gt;&lt;/pub-dates&gt;&lt;year&gt;2008&lt;/year&gt;&lt;/dates&gt;&lt;keywords&gt;&lt;keyword&gt;Animals&lt;/keyword&gt;&lt;keyword&gt;Anticarcinogenic Agents&lt;/keyword&gt;&lt;keyword&gt;Benzo(a)pyrene&lt;/keyword&gt;&lt;keyword&gt;Liver&lt;/keyword&gt;&lt;keyword&gt;Lung&lt;/keyword&gt;&lt;keyword&gt;Lung Neoplasms&lt;/keyword&gt;&lt;keyword&gt;Male&lt;/keyword&gt;&lt;keyword&gt;Mice&lt;/keyword&gt;&lt;keyword&gt;Mitochondria&lt;/keyword&gt;&lt;keyword&gt;Oxidative Stress&lt;/keyword&gt;&lt;keyword&gt;Reactive Oxygen Species&lt;/keyword&gt;&lt;keyword&gt;Xanthones&lt;/keyword&gt;&lt;/keywords&gt;&lt;urls&gt;&lt;related-urls&gt;&lt;url&gt;http://www.ncbi.nlm.nih.gov/pubmed/18816296&lt;/url&gt;&lt;/related-urls&gt;&lt;/urls&gt;&lt;isbn&gt;1742-7843&lt;/isbn&gt;&lt;titles&gt;&lt;title&gt;Cytoprotective effect of mangiferin on benzo(a)pyrene-induced lung carcinogenesis in swiss albino mice&lt;/title&gt;&lt;secondary-title&gt;Basic Clin Pharmacol Toxicol&lt;/secondary-title&gt;&lt;/titles&gt;&lt;pages&gt;137-42&lt;/pages&gt;&lt;number&gt;2&lt;/number&gt;&lt;contributors&gt;&lt;authors&gt;&lt;author&gt;Rajendran, P.&lt;/author&gt;&lt;author&gt;Ekambaram, G.&lt;/author&gt;&lt;author&gt;Sakthisekaran, D.&lt;/author&gt;&lt;/authors&gt;&lt;/contributors&gt;&lt;language&gt;eng&lt;/language&gt;&lt;added-date format="utc"&gt;1425454437&lt;/added-date&gt;&lt;ref-type name="Journal Article"&gt;17&lt;/ref-type&gt;&lt;rec-number&gt;373&lt;/rec-number&gt;&lt;last-updated-date format="utc"&gt;1425454437&lt;/last-updated-date&gt;&lt;accession-num&gt;18816296&lt;/accession-num&gt;&lt;electronic-resource-num&gt;10.1111/j.1742-7843.2008.00254.x&lt;/electronic-resource-num&gt;&lt;volume&gt;103&lt;/volume&gt;&lt;/record&gt;&lt;/Cite&gt;&lt;/EndNote&gt;</w:instrTex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75791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3]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C7170" w:rsidRPr="0074106F">
        <w:rPr>
          <w:rFonts w:ascii="Book Antiqua" w:hAnsi="Book Antiqua"/>
          <w:color w:val="000000"/>
          <w:sz w:val="24"/>
          <w:szCs w:val="24"/>
        </w:rPr>
        <w:t>.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Ethanol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, found in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alcohol</w:t>
      </w:r>
      <w:r w:rsidR="00831973" w:rsidRPr="0074106F">
        <w:rPr>
          <w:rFonts w:ascii="Book Antiqua" w:hAnsi="Book Antiqua"/>
          <w:color w:val="000000"/>
          <w:sz w:val="24"/>
          <w:szCs w:val="24"/>
        </w:rPr>
        <w:t>ic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 beverages,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>is</w:t>
      </w:r>
      <w:r w:rsidR="006F3422" w:rsidRPr="0074106F">
        <w:rPr>
          <w:rFonts w:ascii="Book Antiqua" w:hAnsi="Book Antiqua"/>
          <w:color w:val="000000"/>
          <w:sz w:val="24"/>
          <w:szCs w:val="24"/>
        </w:rPr>
        <w:t xml:space="preserve"> one of the commonest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AA30B9" w:rsidRPr="0074106F">
        <w:rPr>
          <w:rFonts w:ascii="Book Antiqua" w:hAnsi="Book Antiqua"/>
          <w:color w:val="000000"/>
          <w:sz w:val="24"/>
          <w:szCs w:val="24"/>
        </w:rPr>
        <w:t xml:space="preserve">most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>abundant chemical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>s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in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daily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life.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>Ethanol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can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bring relaxation</w:t>
      </w:r>
      <w:r w:rsidR="00B153FD" w:rsidRPr="0074106F">
        <w:rPr>
          <w:rFonts w:ascii="Book Antiqua" w:hAnsi="Book Antiqua"/>
          <w:color w:val="000000" w:themeColor="text1"/>
          <w:sz w:val="24"/>
          <w:szCs w:val="24"/>
        </w:rPr>
        <w:t xml:space="preserve"> and some </w:t>
      </w:r>
      <w:r w:rsidR="002C15EC" w:rsidRPr="0074106F">
        <w:rPr>
          <w:rFonts w:ascii="Book Antiqua" w:hAnsi="Book Antiqua"/>
          <w:color w:val="000000" w:themeColor="text1"/>
          <w:sz w:val="24"/>
          <w:szCs w:val="24"/>
        </w:rPr>
        <w:t xml:space="preserve">other </w:t>
      </w:r>
      <w:r w:rsidR="00B153FD" w:rsidRPr="0074106F">
        <w:rPr>
          <w:rFonts w:ascii="Book Antiqua" w:hAnsi="Book Antiqua"/>
          <w:color w:val="000000" w:themeColor="text1"/>
          <w:sz w:val="24"/>
          <w:szCs w:val="24"/>
        </w:rPr>
        <w:t>benefits</w:t>
      </w:r>
      <w:r w:rsidR="00A97CB7" w:rsidRPr="0074106F">
        <w:rPr>
          <w:rFonts w:ascii="Book Antiqua" w:hAnsi="Book Antiqua"/>
          <w:color w:val="000000" w:themeColor="text1"/>
          <w:sz w:val="24"/>
          <w:szCs w:val="24"/>
        </w:rPr>
        <w:t>,</w:t>
      </w:r>
      <w:r w:rsidR="0016462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but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 xml:space="preserve">over-consumption 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may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harm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drinkers’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bodies, minds, and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 even</w:t>
      </w:r>
      <w:r w:rsidR="00753082" w:rsidRPr="0074106F">
        <w:rPr>
          <w:rFonts w:ascii="Book Antiqua" w:hAnsi="Book Antiqua"/>
          <w:color w:val="000000"/>
          <w:sz w:val="24"/>
          <w:szCs w:val="24"/>
        </w:rPr>
        <w:t xml:space="preserve"> lives.</w:t>
      </w:r>
      <w:r w:rsidR="0046597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>M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oderate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 xml:space="preserve">consumption 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>of alcohol</w:t>
      </w:r>
      <w:r w:rsidR="00B153FD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4776DC" w:rsidRPr="0074106F">
        <w:rPr>
          <w:rFonts w:ascii="Book Antiqua" w:hAnsi="Book Antiqua"/>
          <w:color w:val="FF0000"/>
          <w:sz w:val="24"/>
          <w:szCs w:val="24"/>
        </w:rPr>
        <w:t>may</w:t>
      </w:r>
      <w:r w:rsidR="00B153FD" w:rsidRPr="0074106F">
        <w:rPr>
          <w:rFonts w:ascii="Book Antiqua" w:hAnsi="Book Antiqua"/>
          <w:color w:val="FF0000"/>
          <w:sz w:val="24"/>
          <w:szCs w:val="24"/>
        </w:rPr>
        <w:t xml:space="preserve"> reduce risks of cardiovascular disease</w:t>
      </w:r>
      <w:r w:rsidR="0020768E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20768E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Nova&lt;/Author&gt;&lt;Year&gt;2012&lt;/Year&gt;&lt;IDText&gt;Potential health benefits of moderate alcohol consumption: current perspectives in research&lt;/IDText&gt;&lt;DisplayText&gt;&lt;style face="superscript"&gt;[4]&lt;/style&gt;&lt;/DisplayText&gt;&lt;record&gt;&lt;dates&gt;&lt;pub-dates&gt;&lt;date&gt;May&lt;/date&gt;&lt;/pub-dates&gt;&lt;year&gt;2012&lt;/year&gt;&lt;/dates&gt;&lt;keywords&gt;&lt;keyword&gt;Alcohol Drinking&lt;/keyword&gt;&lt;keyword&gt;Animals&lt;/keyword&gt;&lt;keyword&gt;Cardiovascular Diseases&lt;/keyword&gt;&lt;keyword&gt;Cause of Death&lt;/keyword&gt;&lt;keyword&gt;Ethanol&lt;/keyword&gt;&lt;keyword&gt;Fatty Liver&lt;/keyword&gt;&lt;keyword&gt;Health&lt;/keyword&gt;&lt;keyword&gt;Humans&lt;/keyword&gt;&lt;keyword&gt;Immune System&lt;/keyword&gt;&lt;keyword&gt;Inflammation&lt;/keyword&gt;&lt;keyword&gt;Insulin Resistance&lt;/keyword&gt;&lt;keyword&gt;Neoplasms&lt;/keyword&gt;&lt;keyword&gt;Non-alcoholic Fatty Liver Disease&lt;/keyword&gt;&lt;/keywords&gt;&lt;urls&gt;&lt;related-urls&gt;&lt;url&gt;http://www.ncbi.nlm.nih.gov/pubmed/22391060&lt;/url&gt;&lt;/related-urls&gt;&lt;/urls&gt;&lt;isbn&gt;1475-2719&lt;/isbn&gt;&lt;titles&gt;&lt;title&gt;Potential health benefits of moderate alcohol consumption: current perspectives in research&lt;/title&gt;&lt;secondary-title&gt;Proc Nutr Soc&lt;/secondary-title&gt;&lt;/titles&gt;&lt;pages&gt;307-15&lt;/pages&gt;&lt;number&gt;2&lt;/number&gt;&lt;contributors&gt;&lt;authors&gt;&lt;author&gt;Nova, E.&lt;/author&gt;&lt;author&gt;Baccan, G. C.&lt;/author&gt;&lt;author&gt;Veses, A.&lt;/author&gt;&lt;author&gt;Zapatera, B.&lt;/author&gt;&lt;author&gt;Marcos, A.&lt;/author&gt;&lt;/authors&gt;&lt;/contributors&gt;&lt;language&gt;eng&lt;/language&gt;&lt;added-date format="utc"&gt;1433898233&lt;/added-date&gt;&lt;ref-type name="Journal Article"&gt;17&lt;/ref-type&gt;&lt;rec-number&gt;528&lt;/rec-number&gt;&lt;last-updated-date format="utc"&gt;1433898233&lt;/last-updated-date&gt;&lt;accession-num&gt;22391060&lt;/accession-num&gt;&lt;electronic-resource-num&gt;10.1017/S0029665112000171&lt;/electronic-resource-num&gt;&lt;volume&gt;71&lt;/volume&gt;&lt;/record&gt;&lt;/Cite&gt;&lt;/EndNote&gt;</w:instrText>
      </w:r>
      <w:r w:rsidR="0020768E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20768E" w:rsidRPr="0074106F">
        <w:rPr>
          <w:rFonts w:ascii="Book Antiqua" w:hAnsi="Book Antiqua"/>
          <w:color w:val="FF0000"/>
          <w:sz w:val="24"/>
          <w:szCs w:val="24"/>
          <w:vertAlign w:val="superscript"/>
        </w:rPr>
        <w:t>[4]</w:t>
      </w:r>
      <w:r w:rsidR="0020768E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B153FD" w:rsidRPr="0074106F">
        <w:rPr>
          <w:rFonts w:ascii="Book Antiqua" w:hAnsi="Book Antiqua"/>
          <w:color w:val="FF0000"/>
          <w:sz w:val="24"/>
          <w:szCs w:val="24"/>
        </w:rPr>
        <w:t xml:space="preserve"> and </w:t>
      </w:r>
      <w:r w:rsidR="00D45F4C" w:rsidRPr="0074106F">
        <w:rPr>
          <w:rFonts w:ascii="Book Antiqua" w:hAnsi="Book Antiqua"/>
          <w:color w:val="FF0000"/>
          <w:sz w:val="24"/>
          <w:szCs w:val="24"/>
        </w:rPr>
        <w:t xml:space="preserve">even </w:t>
      </w:r>
      <w:r w:rsidR="00B153FD" w:rsidRPr="0074106F">
        <w:rPr>
          <w:rFonts w:ascii="Book Antiqua" w:hAnsi="Book Antiqua"/>
          <w:color w:val="FF0000"/>
          <w:sz w:val="24"/>
          <w:szCs w:val="24"/>
        </w:rPr>
        <w:t>non-alcohol fatty liver disease</w:t>
      </w:r>
      <w:r w:rsidR="00D45F4C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D45F4C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Sookoian&lt;/Author&gt;&lt;Year&gt;2014&lt;/Year&gt;&lt;IDText&gt;Modest alcohol consumption decreases the risk of non-alcoholic fatty liver disease: a meta-analysis of 43 175 individuals&lt;/IDText&gt;&lt;DisplayText&gt;&lt;style face="superscript"&gt;[5]&lt;/style&gt;&lt;/DisplayText&gt;&lt;record&gt;&lt;dates&gt;&lt;pub-dates&gt;&lt;date&gt;Mar&lt;/date&gt;&lt;/pub-dates&gt;&lt;year&gt;2014&lt;/year&gt;&lt;/dates&gt;&lt;keywords&gt;&lt;keyword&gt;Adult&lt;/keyword&gt;&lt;keyword&gt;Alcohol Drinking&lt;/keyword&gt;&lt;keyword&gt;Fatty Liver&lt;/keyword&gt;&lt;keyword&gt;Female&lt;/keyword&gt;&lt;keyword&gt;Humans&lt;/keyword&gt;&lt;keyword&gt;Male&lt;/keyword&gt;&lt;keyword&gt;Middle Aged&lt;/keyword&gt;&lt;keyword&gt;Models, Statistical&lt;/keyword&gt;&lt;keyword&gt;Non-alcoholic Fatty Liver Disease&lt;/keyword&gt;&lt;keyword&gt;Odds Ratio&lt;/keyword&gt;&lt;keyword&gt;Risk&lt;/keyword&gt;&lt;/keywords&gt;&lt;urls&gt;&lt;related-urls&gt;&lt;url&gt;http://www.ncbi.nlm.nih.gov/pubmed/24026352&lt;/url&gt;&lt;/related-urls&gt;&lt;/urls&gt;&lt;isbn&gt;1468-3288&lt;/isbn&gt;&lt;titles&gt;&lt;title&gt;Modest alcohol consumption decreases the risk of non-alcoholic fatty liver disease: a meta-analysis of 43 175 individuals&lt;/title&gt;&lt;secondary-title&gt;Gut&lt;/secondary-title&gt;&lt;/titles&gt;&lt;pages&gt;530-2&lt;/pages&gt;&lt;number&gt;3&lt;/number&gt;&lt;contributors&gt;&lt;authors&gt;&lt;author&gt;Sookoian, S.&lt;/author&gt;&lt;author&gt;Castaño, G. O.&lt;/author&gt;&lt;author&gt;Pirola, C. J.&lt;/author&gt;&lt;/authors&gt;&lt;/contributors&gt;&lt;language&gt;eng&lt;/language&gt;&lt;added-date format="utc"&gt;1433899109&lt;/added-date&gt;&lt;ref-type name="Journal Article"&gt;17&lt;/ref-type&gt;&lt;rec-number&gt;529&lt;/rec-number&gt;&lt;last-updated-date format="utc"&gt;1433899109&lt;/last-updated-date&gt;&lt;accession-num&gt;24026352&lt;/accession-num&gt;&lt;electronic-resource-num&gt;10.1136/gutjnl-2013-305718&lt;/electronic-resource-num&gt;&lt;volume&gt;63&lt;/volume&gt;&lt;/record&gt;&lt;/Cite&gt;&lt;/EndNote&gt;</w:instrText>
      </w:r>
      <w:r w:rsidR="00D45F4C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FF0000"/>
          <w:sz w:val="24"/>
          <w:szCs w:val="24"/>
          <w:vertAlign w:val="superscript"/>
        </w:rPr>
        <w:t>[5]</w:t>
      </w:r>
      <w:r w:rsidR="00D45F4C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2C15EC" w:rsidRPr="0074106F">
        <w:rPr>
          <w:rFonts w:ascii="Book Antiqua" w:hAnsi="Book Antiqua"/>
          <w:color w:val="FF0000"/>
          <w:sz w:val="24"/>
          <w:szCs w:val="24"/>
        </w:rPr>
        <w:t>;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 xml:space="preserve">and with moderate intake, 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>most of</w:t>
      </w:r>
      <w:r w:rsidR="00DD1CF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DD1CF2" w:rsidRPr="0074106F">
        <w:rPr>
          <w:rFonts w:ascii="Book Antiqua" w:hAnsi="Book Antiqua"/>
          <w:color w:val="000000"/>
          <w:sz w:val="24"/>
          <w:szCs w:val="24"/>
        </w:rPr>
        <w:t>ethanol is oxidize</w:t>
      </w:r>
      <w:r w:rsidR="002637E0" w:rsidRPr="0074106F">
        <w:rPr>
          <w:rFonts w:ascii="Book Antiqua" w:hAnsi="Book Antiqua"/>
          <w:color w:val="000000"/>
          <w:sz w:val="24"/>
          <w:szCs w:val="24"/>
        </w:rPr>
        <w:t>d by alcohol dehydrogenase</w:t>
      </w:r>
      <w:r w:rsidR="004E481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76208" w:rsidRPr="0074106F">
        <w:rPr>
          <w:rFonts w:ascii="Book Antiqua" w:hAnsi="Book Antiqua"/>
          <w:color w:val="000000"/>
          <w:sz w:val="24"/>
          <w:szCs w:val="24"/>
        </w:rPr>
        <w:t>and catabolized to acetaldehyde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which is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then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>catabolized to ace</w:t>
      </w:r>
      <w:r w:rsidR="004E4814" w:rsidRPr="0074106F">
        <w:rPr>
          <w:rFonts w:ascii="Book Antiqua" w:hAnsi="Book Antiqua"/>
          <w:color w:val="000000"/>
          <w:sz w:val="24"/>
          <w:szCs w:val="24"/>
        </w:rPr>
        <w:t xml:space="preserve">tate by aldehyde dehydrogenase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mitochondria.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>However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>,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 xml:space="preserve">with 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>binge drinking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>,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ethanol will largely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be 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>metabolized</w:t>
      </w:r>
      <w:r w:rsidR="00846888" w:rsidRPr="0074106F">
        <w:rPr>
          <w:rFonts w:ascii="Book Antiqua" w:hAnsi="Book Antiqua"/>
          <w:color w:val="000000"/>
          <w:sz w:val="24"/>
          <w:szCs w:val="24"/>
        </w:rPr>
        <w:t xml:space="preserve"> to acetaldehyde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by cytochrome P450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,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family 2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,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subfamily E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,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poly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 xml:space="preserve">peptide 1 (CYP2E1),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 xml:space="preserve">microsomal </w:t>
      </w:r>
      <w:r w:rsidR="000A0636" w:rsidRPr="0074106F">
        <w:rPr>
          <w:rFonts w:ascii="Book Antiqua" w:hAnsi="Book Antiqua"/>
          <w:color w:val="000000"/>
          <w:sz w:val="24"/>
          <w:szCs w:val="24"/>
        </w:rPr>
        <w:t>ethanol-oxidizing system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eier&lt;/Author&gt;&lt;Year&gt;2010&lt;/Year&gt;&lt;IDText&gt;Mechanisms and cell signaling in alcoholic liver disease&lt;/IDText&gt;&lt;DisplayText&gt;&lt;style face="superscript"&gt;[6]&lt;/style&gt;&lt;/DisplayText&gt;&lt;record&gt;&lt;dates&gt;&lt;pub-dates&gt;&lt;date&gt;Nov&lt;/date&gt;&lt;/pub-dates&gt;&lt;year&gt;2010&lt;/year&gt;&lt;/dates&gt;&lt;keywords&gt;&lt;keyword&gt;Alcohol Dehydrogenase&lt;/keyword&gt;&lt;keyword&gt;Alcohol Oxidoreductases&lt;/keyword&gt;&lt;keyword&gt;Alcoholism&lt;/keyword&gt;&lt;keyword&gt;Animals&lt;/keyword&gt;&lt;keyword&gt;Catalase&lt;/keyword&gt;&lt;keyword&gt;Chronic Disease&lt;/keyword&gt;&lt;keyword&gt;Cytochrome P-450 CYP2E1&lt;/keyword&gt;&lt;keyword&gt;Cytochrome P-450 Enzyme System&lt;/keyword&gt;&lt;keyword&gt;Ethanol&lt;/keyword&gt;&lt;keyword&gt;Fatty Liver, Alcoholic&lt;/keyword&gt;&lt;keyword&gt;Free Radical Scavengers&lt;/keyword&gt;&lt;keyword&gt;Gene Expression Regulation&lt;/keyword&gt;&lt;keyword&gt;Hepatitis, Alcoholic&lt;/keyword&gt;&lt;keyword&gt;Humans&lt;/keyword&gt;&lt;keyword&gt;Liver Cirrhosis, Alcoholic&lt;/keyword&gt;&lt;keyword&gt;Mice&lt;/keyword&gt;&lt;keyword&gt;Molecular Targeted Therapy&lt;/keyword&gt;&lt;keyword&gt;NF-kappa B&lt;/keyword&gt;&lt;keyword&gt;Nitric Oxide&lt;/keyword&gt;&lt;keyword&gt;Rats&lt;/keyword&gt;&lt;keyword&gt;Reactive Nitrogen Species&lt;/keyword&gt;&lt;keyword&gt;Reactive Oxygen Species&lt;/keyword&gt;&lt;keyword&gt;Risk Factors&lt;/keyword&gt;&lt;keyword&gt;S-Adenosylmethionine&lt;/keyword&gt;&lt;keyword&gt;Signal Transduction&lt;/keyword&gt;&lt;keyword&gt;Superoxides&lt;/keyword&gt;&lt;/keywords&gt;&lt;urls&gt;&lt;related-urls&gt;&lt;url&gt;http://www.ncbi.nlm.nih.gov/pubmed/20868231&lt;/url&gt;&lt;/related-urls&gt;&lt;/urls&gt;&lt;isbn&gt;1437-4315&lt;/isbn&gt;&lt;custom2&gt;PMC3755482&lt;/custom2&gt;&lt;titles&gt;&lt;title&gt;Mechanisms and cell signaling in alcoholic liver disease&lt;/title&gt;&lt;secondary-title&gt;Biol Chem&lt;/secondary-title&gt;&lt;/titles&gt;&lt;pages&gt;1249-64&lt;/pages&gt;&lt;number&gt;11&lt;/number&gt;&lt;contributors&gt;&lt;authors&gt;&lt;author&gt;Beier, J. I.&lt;/author&gt;&lt;author&gt;McClain, C. J.&lt;/author&gt;&lt;/authors&gt;&lt;/contributors&gt;&lt;language&gt;eng&lt;/language&gt;&lt;added-date format="utc"&gt;1426138789&lt;/added-date&gt;&lt;ref-type name="Journal Article"&gt;17&lt;/ref-type&gt;&lt;rec-number&gt;421&lt;/rec-number&gt;&lt;last-updated-date format="utc"&gt;1426138789&lt;/last-updated-date&gt;&lt;accession-num&gt;20868231&lt;/accession-num&gt;&lt;electronic-resource-num&gt;10.1515/BC.2010.137&lt;/electronic-resource-num&gt;&lt;volume&gt;39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6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A723D" w:rsidRPr="0074106F">
        <w:rPr>
          <w:rFonts w:ascii="Book Antiqua" w:hAnsi="Book Antiqua"/>
          <w:color w:val="000000"/>
          <w:sz w:val="24"/>
          <w:szCs w:val="24"/>
        </w:rPr>
        <w:t xml:space="preserve"> that is reported to be involved in </w:t>
      </w:r>
      <w:r w:rsidR="005F62F6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0A723D" w:rsidRPr="0074106F">
        <w:rPr>
          <w:rFonts w:ascii="Book Antiqua" w:hAnsi="Book Antiqua"/>
          <w:color w:val="000000"/>
          <w:sz w:val="24"/>
          <w:szCs w:val="24"/>
        </w:rPr>
        <w:t xml:space="preserve">generation of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reactive oxygen species (</w:t>
      </w:r>
      <w:r w:rsidR="000A723D" w:rsidRPr="0074106F">
        <w:rPr>
          <w:rFonts w:ascii="Book Antiqua" w:hAnsi="Book Antiqua"/>
          <w:color w:val="000000"/>
          <w:sz w:val="24"/>
          <w:szCs w:val="24"/>
        </w:rPr>
        <w:t>ROS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)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ZWRlcmJhdW08L0F1dGhvcj48WWVhcj4yMDE1PC9ZZWFy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ZWRlcmJhdW08L0F1dGhvcj48WWVhcj4yMDE1PC9ZZWFy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7-9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A723D" w:rsidRPr="0074106F">
        <w:rPr>
          <w:rFonts w:ascii="Book Antiqua" w:hAnsi="Book Antiqua"/>
          <w:color w:val="000000"/>
          <w:sz w:val="24"/>
          <w:szCs w:val="24"/>
        </w:rPr>
        <w:t>.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 Despite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 xml:space="preserve">much 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evidence of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involvement of CYP2E1 in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alcoholic liver disease (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>ALD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)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, some of our studies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 xml:space="preserve">have shown 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that hepatic CYP2E1 levels were significantly induced by feeding ethanol-containing diets without an increase in plasma 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alanine aminotransferase (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>ALT</w:t>
      </w:r>
      <w:r w:rsidR="008240D8" w:rsidRPr="0074106F">
        <w:rPr>
          <w:rFonts w:ascii="Book Antiqua" w:hAnsi="Book Antiqua"/>
          <w:color w:val="000000"/>
          <w:sz w:val="24"/>
          <w:szCs w:val="24"/>
        </w:rPr>
        <w:t>)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 activity (unpublished data). These results suggest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existence of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potent endogenous antioxidant system that can prevent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potential 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>damage by excessive express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>ion of</w:t>
      </w:r>
      <w:r w:rsidR="003A695D" w:rsidRPr="0074106F">
        <w:rPr>
          <w:rFonts w:ascii="Book Antiqua" w:hAnsi="Book Antiqua"/>
          <w:color w:val="000000"/>
          <w:sz w:val="24"/>
          <w:szCs w:val="24"/>
        </w:rPr>
        <w:t xml:space="preserve"> CYP2E1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b3dlbGw8L0F1dGhvcj48WWVhcj4yMDEwPC9ZZWFyPjxJ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b3dlbGw8L0F1dGhvcj48WWVhcj4yMDEwPC9ZZWFyPjxJ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0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A695D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5C6C38D5" w14:textId="660708C5" w:rsidR="00550EAF" w:rsidRPr="0074106F" w:rsidRDefault="00191954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Binge drinking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may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first cause </w:t>
      </w:r>
      <w:r w:rsidR="001B099D" w:rsidRPr="0074106F">
        <w:rPr>
          <w:rFonts w:ascii="Book Antiqua" w:hAnsi="Book Antiqua"/>
          <w:color w:val="000000"/>
          <w:sz w:val="24"/>
          <w:szCs w:val="24"/>
        </w:rPr>
        <w:t xml:space="preserve">liver injury, 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 xml:space="preserve">which is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indicated by </w:t>
      </w:r>
      <w:r w:rsidR="001B099D" w:rsidRPr="0074106F">
        <w:rPr>
          <w:rFonts w:ascii="Book Antiqua" w:hAnsi="Book Antiqua"/>
          <w:color w:val="000000"/>
          <w:sz w:val="24"/>
          <w:szCs w:val="24"/>
        </w:rPr>
        <w:t xml:space="preserve">increasing blood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levels of </w:t>
      </w:r>
      <w:r w:rsidR="00BB6F2E" w:rsidRPr="0074106F">
        <w:rPr>
          <w:rFonts w:ascii="Book Antiqua" w:hAnsi="Book Antiqua"/>
          <w:color w:val="000000"/>
          <w:sz w:val="24"/>
          <w:szCs w:val="24"/>
        </w:rPr>
        <w:t xml:space="preserve">ALT, </w:t>
      </w:r>
      <w:r w:rsidR="009742E5" w:rsidRPr="0074106F">
        <w:rPr>
          <w:rFonts w:ascii="Book Antiqua" w:hAnsi="Book Antiqua"/>
          <w:color w:val="000000"/>
          <w:sz w:val="24"/>
          <w:szCs w:val="24"/>
        </w:rPr>
        <w:t xml:space="preserve">aspartate </w:t>
      </w:r>
      <w:r w:rsidR="00BB6F2E" w:rsidRPr="0074106F">
        <w:rPr>
          <w:rFonts w:ascii="Book Antiqua" w:hAnsi="Book Antiqua"/>
          <w:color w:val="000000"/>
          <w:sz w:val="24"/>
          <w:szCs w:val="24"/>
        </w:rPr>
        <w:t>aminotransferase</w:t>
      </w:r>
      <w:r w:rsidR="008E7196" w:rsidRPr="0074106F">
        <w:rPr>
          <w:rFonts w:ascii="Book Antiqua" w:hAnsi="Book Antiqua"/>
          <w:color w:val="000000"/>
          <w:sz w:val="24"/>
          <w:szCs w:val="24"/>
        </w:rPr>
        <w:t xml:space="preserve"> (AST</w:t>
      </w:r>
      <w:r w:rsidR="00BB6F2E" w:rsidRPr="0074106F">
        <w:rPr>
          <w:rFonts w:ascii="Book Antiqua" w:hAnsi="Book Antiqua"/>
          <w:color w:val="000000"/>
          <w:sz w:val="24"/>
          <w:szCs w:val="24"/>
        </w:rPr>
        <w:t>), and/or lactate dehydrogenase</w:t>
      </w:r>
      <w:r w:rsidR="008E7196" w:rsidRPr="0074106F">
        <w:rPr>
          <w:rFonts w:ascii="Book Antiqua" w:hAnsi="Book Antiqua"/>
          <w:color w:val="000000"/>
          <w:sz w:val="24"/>
          <w:szCs w:val="24"/>
        </w:rPr>
        <w:t xml:space="preserve"> (LDH</w:t>
      </w:r>
      <w:r w:rsidR="00BB6F2E" w:rsidRPr="0074106F">
        <w:rPr>
          <w:rFonts w:ascii="Book Antiqua" w:hAnsi="Book Antiqua"/>
          <w:color w:val="000000"/>
          <w:sz w:val="24"/>
          <w:szCs w:val="24"/>
        </w:rPr>
        <w:t>)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xMTwvWWVhcj48SURU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</w:fldData>
        </w:fldChar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43598B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xMTwvWWVhcj48SURU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</w:fldData>
        </w:fldChar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43598B" w:rsidRPr="0074106F">
        <w:rPr>
          <w:rFonts w:ascii="Book Antiqua" w:hAnsi="Book Antiqua"/>
          <w:color w:val="000000"/>
          <w:sz w:val="24"/>
          <w:szCs w:val="24"/>
        </w:rPr>
      </w:r>
      <w:r w:rsidR="0043598B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1-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4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B099D" w:rsidRPr="0074106F">
        <w:rPr>
          <w:rFonts w:ascii="Book Antiqua" w:hAnsi="Book Antiqua"/>
          <w:color w:val="000000"/>
          <w:sz w:val="24"/>
          <w:szCs w:val="24"/>
        </w:rPr>
        <w:t>, a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nd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accumulation of lipids in the liver</w:t>
      </w:r>
      <w:r w:rsidR="002C15EC" w:rsidRPr="0074106F">
        <w:rPr>
          <w:rFonts w:ascii="Book Antiqua" w:hAnsi="Book Antiqua"/>
          <w:color w:val="000000"/>
          <w:sz w:val="24"/>
          <w:szCs w:val="24"/>
        </w:rPr>
        <w:t>—</w:t>
      </w:r>
      <w:r w:rsidRPr="0074106F">
        <w:rPr>
          <w:rFonts w:ascii="Book Antiqua" w:hAnsi="Book Antiqua"/>
          <w:color w:val="000000"/>
          <w:sz w:val="24"/>
          <w:szCs w:val="24"/>
        </w:rPr>
        <w:t>alcoholic fatty liver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YWdodTwvQXV0aG9yPjxZZWFyPjIwMTI8L1llYXI+PElE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</w:fldData>
        </w:fldChar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43598B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YWdodTwvQXV0aG9yPjxZZWFyPjIwMTI8L1llYXI+PElE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</w:fldData>
        </w:fldChar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43598B" w:rsidRPr="0074106F">
        <w:rPr>
          <w:rFonts w:ascii="Book Antiqua" w:hAnsi="Book Antiqua"/>
          <w:color w:val="000000"/>
          <w:sz w:val="24"/>
          <w:szCs w:val="24"/>
        </w:rPr>
      </w:r>
      <w:r w:rsidR="0043598B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2,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3</w:t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,15,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6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53094" w:rsidRPr="0074106F">
        <w:rPr>
          <w:rFonts w:ascii="Book Antiqua" w:hAnsi="Book Antiqua"/>
          <w:color w:val="000000"/>
          <w:sz w:val="24"/>
          <w:szCs w:val="24"/>
        </w:rPr>
        <w:t>.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Hepatic </w:t>
      </w:r>
      <w:r w:rsidR="004F20B1" w:rsidRPr="0074106F">
        <w:rPr>
          <w:rFonts w:ascii="Book Antiqua" w:hAnsi="Book Antiqua"/>
          <w:color w:val="000000"/>
          <w:sz w:val="24"/>
          <w:szCs w:val="24"/>
        </w:rPr>
        <w:t xml:space="preserve">functions </w:t>
      </w:r>
      <w:r w:rsidR="003D0A43" w:rsidRPr="0074106F">
        <w:rPr>
          <w:rFonts w:ascii="Book Antiqua" w:hAnsi="Book Antiqua"/>
          <w:color w:val="000000"/>
          <w:sz w:val="24"/>
          <w:szCs w:val="24"/>
        </w:rPr>
        <w:t>is</w:t>
      </w:r>
      <w:r w:rsidR="004F20B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A2F36" w:rsidRPr="0074106F">
        <w:rPr>
          <w:rFonts w:ascii="Book Antiqua" w:hAnsi="Book Antiqua"/>
          <w:color w:val="000000"/>
          <w:sz w:val="24"/>
          <w:szCs w:val="24"/>
        </w:rPr>
        <w:t xml:space="preserve">gradually </w:t>
      </w:r>
      <w:r w:rsidR="004F20B1" w:rsidRPr="0074106F">
        <w:rPr>
          <w:rFonts w:ascii="Book Antiqua" w:hAnsi="Book Antiqua"/>
          <w:color w:val="000000"/>
          <w:sz w:val="24"/>
          <w:szCs w:val="24"/>
        </w:rPr>
        <w:t>lost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718ED" w:rsidRPr="0074106F">
        <w:rPr>
          <w:rFonts w:ascii="Book Antiqua" w:hAnsi="Book Antiqua"/>
          <w:color w:val="000000"/>
          <w:sz w:val="24"/>
          <w:szCs w:val="24"/>
        </w:rPr>
        <w:t>with the progression of</w:t>
      </w:r>
      <w:r w:rsidR="00A4029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ALD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11&lt;/Year&gt;&lt;IDText&gt;Antioxidative status of patients with alcoholic liver disease in southeastern Taiwan&lt;/IDText&gt;&lt;DisplayText&gt;&lt;style face="superscript"&gt;[11]&lt;/style&gt;&lt;/DisplayText&gt;&lt;record&gt;&lt;dates&gt;&lt;pub-dates&gt;&lt;date&gt;Feb&lt;/date&gt;&lt;/pub-dates&gt;&lt;year&gt;2011&lt;/year&gt;&lt;/dates&gt;&lt;keywords&gt;&lt;keyword&gt;Adult&lt;/keyword&gt;&lt;keyword&gt;Antioxidants&lt;/keyword&gt;&lt;keyword&gt;Erythrocytes&lt;/keyword&gt;&lt;keyword&gt;Ethnic Groups&lt;/keyword&gt;&lt;keyword&gt;Female&lt;/keyword&gt;&lt;keyword&gt;Glutathione&lt;/keyword&gt;&lt;keyword&gt;Humans&lt;/keyword&gt;&lt;keyword&gt;Lipid Peroxidation&lt;/keyword&gt;&lt;keyword&gt;Liver Diseases, Alcoholic&lt;/keyword&gt;&lt;keyword&gt;Male&lt;/keyword&gt;&lt;keyword&gt;Severity of Illness Index&lt;/keyword&gt;&lt;keyword&gt;Taiwan&lt;/keyword&gt;&lt;keyword&gt;Thiobarbituric Acid Reactive Substances&lt;/keyword&gt;&lt;/keywords&gt;&lt;urls&gt;&lt;related-urls&gt;&lt;url&gt;http://www.ncbi.nlm.nih.gov/pubmed/21448360&lt;/url&gt;&lt;/related-urls&gt;&lt;/urls&gt;&lt;isbn&gt;2219-2840&lt;/isbn&gt;&lt;custom2&gt;PMC3057151&lt;/custom2&gt;&lt;titles&gt;&lt;title&gt;Antioxidative status of patients with alcoholic liver disease in southeastern Taiwan&lt;/title&gt;&lt;secondary-title&gt;World J Gastroenterol&lt;/secondary-title&gt;&lt;/titles&gt;&lt;pages&gt;1063-70&lt;/pages&gt;&lt;number&gt;8&lt;/number&gt;&lt;contributors&gt;&lt;authors&gt;&lt;author&gt;Chen, Y. L.&lt;/author&gt;&lt;author&gt;Chen, L. J.&lt;/author&gt;&lt;author&gt;Bair, M. J.&lt;/author&gt;&lt;author&gt;Yao, M. L.&lt;/author&gt;&lt;author&gt;Peng, H. C.&lt;/author&gt;&lt;author&gt;Yang, S. S.&lt;/author&gt;&lt;author&gt;Yang, S. C.&lt;/author&gt;&lt;/authors&gt;&lt;/contributors&gt;&lt;language&gt;eng&lt;/language&gt;&lt;added-date format="utc"&gt;1427344265&lt;/added-date&gt;&lt;ref-type name="Journal Article"&gt;17&lt;/ref-type&gt;&lt;rec-number&gt;443&lt;/rec-number&gt;&lt;last-updated-date format="utc"&gt;1427344265&lt;/last-updated-date&gt;&lt;accession-num&gt;21448360&lt;/accession-num&gt;&lt;electronic-resource-num&gt;10.3748/wjg.v17.i8.1063&lt;/electronic-resource-num&gt;&lt;volume&gt;17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1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C58A9" w:rsidRPr="0074106F">
        <w:rPr>
          <w:rFonts w:ascii="Book Antiqua" w:hAnsi="Book Antiqua"/>
          <w:color w:val="000000"/>
          <w:sz w:val="24"/>
          <w:szCs w:val="24"/>
        </w:rPr>
        <w:t xml:space="preserve"> as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one of the most critical causes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>of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cirrhosi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vczwvQXV0aG9yPjxZZWFyPjIwMDg8L1llYXI+PElE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</w:fldData>
        </w:fldChar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43598B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vczwvQXV0aG9yPjxZZWFyPjIwMDg8L1llYXI+PElE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</w:fldData>
        </w:fldChar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43598B" w:rsidRPr="0074106F">
        <w:rPr>
          <w:rFonts w:ascii="Book Antiqua" w:hAnsi="Book Antiqua"/>
          <w:color w:val="000000"/>
          <w:sz w:val="24"/>
          <w:szCs w:val="24"/>
        </w:rPr>
      </w:r>
      <w:r w:rsidR="0043598B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1,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7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Three mechanisms have predominantly been suggested as </w:t>
      </w:r>
      <w:r w:rsidR="005A5F7A" w:rsidRPr="0074106F">
        <w:rPr>
          <w:rFonts w:ascii="Book Antiqua" w:hAnsi="Book Antiqua"/>
          <w:color w:val="000000"/>
          <w:sz w:val="24"/>
          <w:szCs w:val="24"/>
        </w:rPr>
        <w:t>causes of alcoholic liver injury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>: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(1)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toxicity of acetaldehyde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Guo&lt;/Author&gt;&lt;Year&gt;2009&lt;/Year&gt;&lt;IDText&gt;Overexpression of aldehyde dehydrogenase-2 attenuates chronic alcohol exposure-induced apoptosis, change in Akt and Pim signalling in liver&lt;/IDText&gt;&lt;DisplayText&gt;&lt;style face="superscript"&gt;[18]&lt;/style&gt;&lt;/DisplayText&gt;&lt;record&gt;&lt;dates&gt;&lt;pub-dates&gt;&lt;date&gt;May&lt;/date&gt;&lt;/pub-dates&gt;&lt;year&gt;2009&lt;/year&gt;&lt;/dates&gt;&lt;keywords&gt;&lt;keyword&gt;Alcohol Drinking&lt;/keyword&gt;&lt;keyword&gt;Aldehyde Dehydrogenase&lt;/keyword&gt;&lt;keyword&gt;Animals&lt;/keyword&gt;&lt;keyword&gt;Apoptosis&lt;/keyword&gt;&lt;keyword&gt;Apoptosis Regulatory Proteins&lt;/keyword&gt;&lt;keyword&gt;Ethanol&lt;/keyword&gt;&lt;keyword&gt;Female&lt;/keyword&gt;&lt;keyword&gt;Liver&lt;/keyword&gt;&lt;keyword&gt;Mice&lt;/keyword&gt;&lt;keyword&gt;Mice, Transgenic&lt;/keyword&gt;&lt;keyword&gt;Oncogene Protein v-akt&lt;/keyword&gt;&lt;keyword&gt;Phosphorylation&lt;/keyword&gt;&lt;keyword&gt;Protein Carbonylation&lt;/keyword&gt;&lt;keyword&gt;Proto-Oncogene Proteins c-pim-1&lt;/keyword&gt;&lt;keyword&gt;Signal Transduction&lt;/keyword&gt;&lt;keyword&gt;Time Factors&lt;/keyword&gt;&lt;keyword&gt;Up-Regulation&lt;/keyword&gt;&lt;/keywords&gt;&lt;urls&gt;&lt;related-urls&gt;&lt;url&gt;http://www.ncbi.nlm.nih.gov/pubmed/19215238&lt;/url&gt;&lt;/related-urls&gt;&lt;/urls&gt;&lt;isbn&gt;1440-1681&lt;/isbn&gt;&lt;titles&gt;&lt;title&gt;Overexpression of aldehyde dehydrogenase-2 attenuates chronic alcohol exposure-induced apoptosis, change in Akt and Pim signalling in liver&lt;/title&gt;&lt;secondary-title&gt;Clin Exp Pharmacol Physiol&lt;/secondary-title&gt;&lt;/titles&gt;&lt;pages&gt;463-8&lt;/pages&gt;&lt;number&gt;5-6&lt;/number&gt;&lt;contributors&gt;&lt;authors&gt;&lt;author&gt;Guo, R.&lt;/author&gt;&lt;author&gt;Zhong, L.&lt;/author&gt;&lt;author&gt;Ren, J.&lt;/author&gt;&lt;/authors&gt;&lt;/contributors&gt;&lt;language&gt;eng&lt;/language&gt;&lt;added-date format="utc"&gt;1427696245&lt;/added-date&gt;&lt;ref-type name="Journal Article"&gt;17&lt;/ref-type&gt;&lt;rec-number&gt;470&lt;/rec-number&gt;&lt;last-updated-date format="utc"&gt;1427696245&lt;/last-updated-date&gt;&lt;accession-num&gt;19215238&lt;/accession-num&gt;&lt;electronic-resource-num&gt;10.1111/j.1440-1681.2009.05152.x&lt;/electronic-resource-num&gt;&lt;volume&gt;36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8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;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(2) </w:t>
      </w:r>
      <w:r w:rsidR="00A16A88" w:rsidRPr="0074106F">
        <w:rPr>
          <w:rFonts w:ascii="Book Antiqua" w:hAnsi="Book Antiqua"/>
          <w:color w:val="000000"/>
          <w:sz w:val="24"/>
          <w:szCs w:val="24"/>
        </w:rPr>
        <w:t xml:space="preserve">metabolic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generation of ROS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>,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or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lastRenderedPageBreak/>
        <w:t>exposure to oxidative stres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b3dlbGw8L0F1dGhvcj48WWVhcj4yMDEwPC9ZZWFyPjxJ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b3dlbGw8L0F1dGhvcj48WWVhcj4yMDEwPC9ZZWFyPjxJ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[10,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9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-21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53094" w:rsidRPr="0074106F">
        <w:rPr>
          <w:rFonts w:ascii="Book Antiqua" w:hAnsi="Book Antiqua"/>
          <w:color w:val="000000"/>
          <w:sz w:val="24"/>
          <w:szCs w:val="24"/>
        </w:rPr>
        <w:t>;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and (3) 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>provo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>cation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of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 an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immune response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that 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>cause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>s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oxidative stress to hepatocyte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W88L0F1dGhvcj48WWVhcj4yMDA5PC9ZZWFyPjxJRFRl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W88L0F1dGhvcj48WWVhcj4yMDA5PC9ZZWFyPjxJRFRl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3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2-24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>As</w:t>
      </w:r>
      <w:r w:rsidR="009F7B81" w:rsidRPr="0074106F">
        <w:rPr>
          <w:rFonts w:ascii="Book Antiqua" w:hAnsi="Book Antiqua"/>
          <w:color w:val="000000"/>
          <w:sz w:val="24"/>
          <w:szCs w:val="24"/>
        </w:rPr>
        <w:t xml:space="preserve"> ALD patients </w:t>
      </w:r>
      <w:r w:rsidR="003D02EC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9F7B8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 xml:space="preserve">to have </w:t>
      </w:r>
      <w:r w:rsidR="009F7B81" w:rsidRPr="0074106F">
        <w:rPr>
          <w:rFonts w:ascii="Book Antiqua" w:hAnsi="Book Antiqua"/>
          <w:color w:val="000000"/>
          <w:sz w:val="24"/>
          <w:szCs w:val="24"/>
        </w:rPr>
        <w:t>suffered oxidative stres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11&lt;/Year&gt;&lt;IDText&gt;Antioxidative status of patients with alcoholic liver disease in southeastern Taiwan&lt;/IDText&gt;&lt;DisplayText&gt;&lt;style face="superscript"&gt;[11]&lt;/style&gt;&lt;/DisplayText&gt;&lt;record&gt;&lt;dates&gt;&lt;pub-dates&gt;&lt;date&gt;Feb&lt;/date&gt;&lt;/pub-dates&gt;&lt;year&gt;2011&lt;/year&gt;&lt;/dates&gt;&lt;keywords&gt;&lt;keyword&gt;Adult&lt;/keyword&gt;&lt;keyword&gt;Antioxidants&lt;/keyword&gt;&lt;keyword&gt;Erythrocytes&lt;/keyword&gt;&lt;keyword&gt;Ethnic Groups&lt;/keyword&gt;&lt;keyword&gt;Female&lt;/keyword&gt;&lt;keyword&gt;Glutathione&lt;/keyword&gt;&lt;keyword&gt;Humans&lt;/keyword&gt;&lt;keyword&gt;Lipid Peroxidation&lt;/keyword&gt;&lt;keyword&gt;Liver Diseases, Alcoholic&lt;/keyword&gt;&lt;keyword&gt;Male&lt;/keyword&gt;&lt;keyword&gt;Severity of Illness Index&lt;/keyword&gt;&lt;keyword&gt;Taiwan&lt;/keyword&gt;&lt;keyword&gt;Thiobarbituric Acid Reactive Substances&lt;/keyword&gt;&lt;/keywords&gt;&lt;urls&gt;&lt;related-urls&gt;&lt;url&gt;http://www.ncbi.nlm.nih.gov/pubmed/21448360&lt;/url&gt;&lt;/related-urls&gt;&lt;/urls&gt;&lt;isbn&gt;2219-2840&lt;/isbn&gt;&lt;custom2&gt;PMC3057151&lt;/custom2&gt;&lt;titles&gt;&lt;title&gt;Antioxidative status of patients with alcoholic liver disease in southeastern Taiwan&lt;/title&gt;&lt;secondary-title&gt;World J Gastroenterol&lt;/secondary-title&gt;&lt;/titles&gt;&lt;pages&gt;1063-70&lt;/pages&gt;&lt;number&gt;8&lt;/number&gt;&lt;contributors&gt;&lt;authors&gt;&lt;author&gt;Chen, Y. L.&lt;/author&gt;&lt;author&gt;Chen, L. J.&lt;/author&gt;&lt;author&gt;Bair, M. J.&lt;/author&gt;&lt;author&gt;Yao, M. L.&lt;/author&gt;&lt;author&gt;Peng, H. C.&lt;/author&gt;&lt;author&gt;Yang, S. S.&lt;/author&gt;&lt;author&gt;Yang, S. C.&lt;/author&gt;&lt;/authors&gt;&lt;/contributors&gt;&lt;language&gt;eng&lt;/language&gt;&lt;added-date format="utc"&gt;1427344265&lt;/added-date&gt;&lt;ref-type name="Journal Article"&gt;17&lt;/ref-type&gt;&lt;rec-number&gt;443&lt;/rec-number&gt;&lt;last-updated-date format="utc"&gt;1427344265&lt;/last-updated-date&gt;&lt;accession-num&gt;21448360&lt;/accession-num&gt;&lt;electronic-resource-num&gt;10.3748/wjg.v17.i8.1063&lt;/electronic-resource-num&gt;&lt;volume&gt;17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1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14B91" w:rsidRPr="0074106F">
        <w:rPr>
          <w:rFonts w:ascii="Book Antiqua" w:hAnsi="Book Antiqua"/>
          <w:color w:val="000000"/>
          <w:sz w:val="24"/>
          <w:szCs w:val="24"/>
        </w:rPr>
        <w:t xml:space="preserve">, raising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defense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 xml:space="preserve">activities 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against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this 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>stress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 xml:space="preserve"> is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important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53094" w:rsidRPr="0074106F">
        <w:rPr>
          <w:rFonts w:ascii="Book Antiqua" w:hAnsi="Book Antiqua"/>
          <w:color w:val="000000"/>
          <w:sz w:val="24"/>
          <w:szCs w:val="24"/>
        </w:rPr>
        <w:t>in preventing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 xml:space="preserve"> ALD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</w:p>
    <w:p w14:paraId="3ECD205E" w14:textId="1AA97867" w:rsidR="00DA238D" w:rsidRPr="0074106F" w:rsidRDefault="003C1386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I</w:t>
      </w:r>
      <w:r w:rsidR="000519DE" w:rsidRPr="0074106F">
        <w:rPr>
          <w:rFonts w:ascii="Book Antiqua" w:hAnsi="Book Antiqua"/>
          <w:color w:val="000000"/>
          <w:sz w:val="24"/>
          <w:szCs w:val="24"/>
        </w:rPr>
        <w:t xml:space="preserve">n </w:t>
      </w:r>
      <w:r w:rsidR="00893751" w:rsidRPr="0074106F">
        <w:rPr>
          <w:rFonts w:ascii="Book Antiqua" w:hAnsi="Book Antiqua"/>
          <w:color w:val="000000"/>
          <w:sz w:val="24"/>
          <w:szCs w:val="24"/>
        </w:rPr>
        <w:t>mammals</w:t>
      </w:r>
      <w:r w:rsidR="000519DE" w:rsidRPr="0074106F">
        <w:rPr>
          <w:rFonts w:ascii="Book Antiqua" w:hAnsi="Book Antiqua"/>
          <w:color w:val="000000"/>
          <w:sz w:val="24"/>
          <w:szCs w:val="24"/>
        </w:rPr>
        <w:t>, ROS will be scavenged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93751" w:rsidRPr="0074106F">
        <w:rPr>
          <w:rFonts w:ascii="Book Antiqua" w:hAnsi="Book Antiqua"/>
          <w:color w:val="000000"/>
          <w:sz w:val="24"/>
          <w:szCs w:val="24"/>
        </w:rPr>
        <w:t>by antioxidant enzymes, such as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superoxide dismutase (SOD)</w:t>
      </w:r>
      <w:r w:rsidR="00893751" w:rsidRPr="0074106F">
        <w:rPr>
          <w:rFonts w:ascii="Book Antiqua" w:hAnsi="Book Antiqua"/>
          <w:color w:val="000000"/>
          <w:sz w:val="24"/>
          <w:szCs w:val="24"/>
        </w:rPr>
        <w:t xml:space="preserve"> and catalase,</w:t>
      </w:r>
      <w:r w:rsidR="001C5368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0519DE" w:rsidRPr="0074106F">
        <w:rPr>
          <w:rFonts w:ascii="Book Antiqua" w:hAnsi="Book Antiqua"/>
          <w:color w:val="000000"/>
          <w:sz w:val="24"/>
          <w:szCs w:val="24"/>
        </w:rPr>
        <w:t xml:space="preserve"> by antioxidant substances</w:t>
      </w:r>
      <w:r w:rsidR="00893751" w:rsidRPr="0074106F">
        <w:rPr>
          <w:rFonts w:ascii="Book Antiqua" w:hAnsi="Book Antiqua"/>
          <w:color w:val="000000"/>
          <w:sz w:val="24"/>
          <w:szCs w:val="24"/>
        </w:rPr>
        <w:t>,</w:t>
      </w:r>
      <w:r w:rsidR="000519DE" w:rsidRPr="0074106F">
        <w:rPr>
          <w:rFonts w:ascii="Book Antiqua" w:hAnsi="Book Antiqua"/>
          <w:color w:val="000000"/>
          <w:sz w:val="24"/>
          <w:szCs w:val="24"/>
        </w:rPr>
        <w:t xml:space="preserve"> such as vitamins and glutathione</w:t>
      </w:r>
      <w:r w:rsidR="008E7196" w:rsidRPr="0074106F">
        <w:rPr>
          <w:rFonts w:ascii="Book Antiqua" w:hAnsi="Book Antiqua"/>
          <w:color w:val="000000"/>
          <w:sz w:val="24"/>
          <w:szCs w:val="24"/>
        </w:rPr>
        <w:t xml:space="preserve"> (GSH)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>collaborat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>ion</w:t>
      </w:r>
      <w:r w:rsidR="001548BD" w:rsidRPr="0074106F">
        <w:rPr>
          <w:rFonts w:ascii="Book Antiqua" w:hAnsi="Book Antiqua"/>
          <w:color w:val="000000"/>
          <w:sz w:val="24"/>
          <w:szCs w:val="24"/>
        </w:rPr>
        <w:t xml:space="preserve"> with</w:t>
      </w:r>
      <w:r w:rsidR="004066EC" w:rsidRPr="0074106F">
        <w:rPr>
          <w:rFonts w:ascii="Book Antiqua" w:hAnsi="Book Antiqua"/>
          <w:color w:val="000000"/>
          <w:sz w:val="24"/>
          <w:szCs w:val="24"/>
        </w:rPr>
        <w:t xml:space="preserve"> glutathione peroxidase (</w:t>
      </w:r>
      <w:proofErr w:type="spellStart"/>
      <w:r w:rsidR="004066EC" w:rsidRPr="0074106F">
        <w:rPr>
          <w:rFonts w:ascii="Book Antiqua" w:hAnsi="Book Antiqua"/>
          <w:color w:val="000000"/>
          <w:sz w:val="24"/>
          <w:szCs w:val="24"/>
        </w:rPr>
        <w:t>GPx</w:t>
      </w:r>
      <w:proofErr w:type="spellEnd"/>
      <w:r w:rsidR="001C5368" w:rsidRPr="0074106F">
        <w:rPr>
          <w:rFonts w:ascii="Book Antiqua" w:hAnsi="Book Antiqua"/>
          <w:color w:val="000000"/>
          <w:sz w:val="24"/>
          <w:szCs w:val="24"/>
        </w:rPr>
        <w:t>)</w:t>
      </w:r>
      <w:r w:rsidR="004066EC" w:rsidRPr="0074106F">
        <w:rPr>
          <w:rFonts w:ascii="Book Antiqua" w:hAnsi="Book Antiqua"/>
          <w:color w:val="000000"/>
          <w:sz w:val="24"/>
          <w:szCs w:val="24"/>
        </w:rPr>
        <w:t xml:space="preserve"> and glutathione reductase (GR)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lyanaraman&lt;/Author&gt;&lt;Year&gt;2013&lt;/Year&gt;&lt;IDText&gt;Teaching the basics of redox biology to medical and graduate students: Oxidants, antioxidants and disease mechanisms&lt;/IDText&gt;&lt;DisplayText&gt;&lt;style face="superscript"&gt;[25]&lt;/style&gt;&lt;/DisplayText&gt;&lt;record&gt;&lt;urls&gt;&lt;related-urls&gt;&lt;url&gt;http://www.ncbi.nlm.nih.gov/pubmed/24024158&lt;/url&gt;&lt;/related-urls&gt;&lt;/urls&gt;&lt;isbn&gt;2213-2317&lt;/isbn&gt;&lt;custom2&gt;PMC3757692&lt;/custom2&gt;&lt;titles&gt;&lt;title&gt;Teaching the basics of redox biology to medical and graduate students: Oxidants, antioxidants and disease mechanisms&lt;/title&gt;&lt;secondary-title&gt;Redox Biol&lt;/secondary-title&gt;&lt;/titles&gt;&lt;pages&gt;244-57&lt;/pages&gt;&lt;number&gt;1&lt;/number&gt;&lt;contributors&gt;&lt;authors&gt;&lt;author&gt;Kalyanaraman, B.&lt;/author&gt;&lt;/authors&gt;&lt;/contributors&gt;&lt;language&gt;eng&lt;/language&gt;&lt;added-date format="utc"&gt;1427849685&lt;/added-date&gt;&lt;ref-type name="Journal Article"&gt;17&lt;/ref-type&gt;&lt;dates&gt;&lt;year&gt;2013&lt;/year&gt;&lt;/dates&gt;&lt;rec-number&gt;492&lt;/rec-number&gt;&lt;last-updated-date format="utc"&gt;1427849685&lt;/last-updated-date&gt;&lt;accession-num&gt;24024158&lt;/accession-num&gt;&lt;electronic-resource-num&gt;10.1016/j.redox.2013.01.014&lt;/electronic-resource-num&gt;&lt;volume&gt;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75527F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F12619" w:rsidRPr="0074106F">
        <w:rPr>
          <w:rFonts w:ascii="Book Antiqua" w:hAnsi="Book Antiqua"/>
          <w:color w:val="000000"/>
          <w:sz w:val="24"/>
          <w:szCs w:val="24"/>
        </w:rPr>
        <w:t xml:space="preserve">In previous </w:t>
      </w:r>
      <w:r w:rsidR="00F4786B" w:rsidRPr="0074106F">
        <w:rPr>
          <w:rFonts w:ascii="Book Antiqua" w:hAnsi="Book Antiqua"/>
          <w:color w:val="000000"/>
          <w:sz w:val="24"/>
          <w:szCs w:val="24"/>
        </w:rPr>
        <w:t>studies</w:t>
      </w:r>
      <w:r w:rsidR="00F12619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9F7B81" w:rsidRPr="0074106F">
        <w:rPr>
          <w:rFonts w:ascii="Book Antiqua" w:hAnsi="Book Antiqua"/>
          <w:color w:val="000000"/>
          <w:sz w:val="24"/>
          <w:szCs w:val="24"/>
        </w:rPr>
        <w:t xml:space="preserve">induction </w:t>
      </w:r>
      <w:r w:rsidR="00F4786B" w:rsidRPr="0074106F">
        <w:rPr>
          <w:rFonts w:ascii="Book Antiqua" w:hAnsi="Book Antiqua"/>
          <w:color w:val="000000"/>
          <w:sz w:val="24"/>
          <w:szCs w:val="24"/>
        </w:rPr>
        <w:t xml:space="preserve">and/or </w:t>
      </w:r>
      <w:r w:rsidR="00CB0640" w:rsidRPr="0074106F">
        <w:rPr>
          <w:rFonts w:ascii="Book Antiqua" w:hAnsi="Book Antiqua"/>
          <w:color w:val="000000"/>
          <w:sz w:val="24"/>
          <w:szCs w:val="24"/>
        </w:rPr>
        <w:t>restoration</w:t>
      </w:r>
      <w:r w:rsidR="00F4786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F7B81" w:rsidRPr="0074106F">
        <w:rPr>
          <w:rFonts w:ascii="Book Antiqua" w:hAnsi="Book Antiqua"/>
          <w:color w:val="000000"/>
          <w:sz w:val="24"/>
          <w:szCs w:val="24"/>
        </w:rPr>
        <w:t xml:space="preserve">of </w:t>
      </w:r>
      <w:r w:rsidR="00F12619" w:rsidRPr="0074106F">
        <w:rPr>
          <w:rFonts w:ascii="Book Antiqua" w:hAnsi="Book Antiqua"/>
          <w:color w:val="000000"/>
          <w:sz w:val="24"/>
          <w:szCs w:val="24"/>
        </w:rPr>
        <w:t>these substances and</w:t>
      </w:r>
      <w:r w:rsidR="006F3422" w:rsidRPr="0074106F">
        <w:rPr>
          <w:rFonts w:ascii="Book Antiqua" w:hAnsi="Book Antiqua"/>
          <w:color w:val="000000"/>
          <w:sz w:val="24"/>
          <w:szCs w:val="24"/>
        </w:rPr>
        <w:t xml:space="preserve"> enzymes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>, which</w:t>
      </w:r>
      <w:r w:rsidR="005A5F7A" w:rsidRPr="0074106F">
        <w:rPr>
          <w:rFonts w:ascii="Book Antiqua" w:hAnsi="Book Antiqua"/>
          <w:color w:val="000000"/>
          <w:sz w:val="24"/>
          <w:szCs w:val="24"/>
        </w:rPr>
        <w:t xml:space="preserve"> are reduced by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>administration of</w:t>
      </w:r>
      <w:r w:rsidR="005A5F7A" w:rsidRPr="0074106F">
        <w:rPr>
          <w:rFonts w:ascii="Book Antiqua" w:hAnsi="Book Antiqua"/>
          <w:color w:val="000000"/>
          <w:sz w:val="24"/>
          <w:szCs w:val="24"/>
        </w:rPr>
        <w:t xml:space="preserve"> ethanol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>,</w:t>
      </w:r>
      <w:r w:rsidR="006F342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24D24" w:rsidRPr="0074106F">
        <w:rPr>
          <w:rFonts w:ascii="Book Antiqua" w:hAnsi="Book Antiqua"/>
          <w:color w:val="000000"/>
          <w:sz w:val="24"/>
          <w:szCs w:val="24"/>
        </w:rPr>
        <w:t xml:space="preserve">appear </w:t>
      </w:r>
      <w:r w:rsidR="006F3422" w:rsidRPr="0074106F">
        <w:rPr>
          <w:rFonts w:ascii="Book Antiqua" w:hAnsi="Book Antiqua"/>
          <w:color w:val="000000"/>
          <w:sz w:val="24"/>
          <w:szCs w:val="24"/>
        </w:rPr>
        <w:t>to ameliorate ALD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YXNoaW1vdG88L0F1dGhvcj48WWVhcj4yMDA5PC9ZZWFy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YXNoaW1vdG88L0F1dGhvcj48WWVhcj4yMDA5PC9ZZWFy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2,13,23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6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00FBC" w:rsidRPr="0074106F">
        <w:rPr>
          <w:rFonts w:ascii="Book Antiqua" w:hAnsi="Book Antiqua"/>
          <w:color w:val="000000"/>
          <w:sz w:val="24"/>
          <w:szCs w:val="24"/>
        </w:rPr>
        <w:t>.</w:t>
      </w:r>
      <w:r w:rsidR="006F342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00FBC" w:rsidRPr="0074106F">
        <w:rPr>
          <w:rFonts w:ascii="Book Antiqua" w:hAnsi="Book Antiqua"/>
          <w:color w:val="000000"/>
          <w:sz w:val="24"/>
          <w:szCs w:val="24"/>
        </w:rPr>
        <w:t>S</w:t>
      </w:r>
      <w:r w:rsidR="000147D5" w:rsidRPr="0074106F">
        <w:rPr>
          <w:rFonts w:ascii="Book Antiqua" w:hAnsi="Book Antiqua"/>
          <w:color w:val="000000"/>
          <w:sz w:val="24"/>
          <w:szCs w:val="24"/>
        </w:rPr>
        <w:t xml:space="preserve">ome vitamins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display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>antioxidant activity</w:t>
      </w:r>
      <w:r w:rsidR="00632FD1" w:rsidRPr="0074106F">
        <w:rPr>
          <w:rFonts w:ascii="Book Antiqua" w:hAnsi="Book Antiqua"/>
          <w:color w:val="000000"/>
          <w:sz w:val="24"/>
          <w:szCs w:val="24"/>
        </w:rPr>
        <w:t xml:space="preserve"> and are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reduced </w:t>
      </w:r>
      <w:r w:rsidR="005440E2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5440E2" w:rsidRPr="0074106F">
        <w:rPr>
          <w:rFonts w:ascii="Book Antiqua" w:hAnsi="Book Antiqua"/>
          <w:color w:val="000000"/>
          <w:sz w:val="24"/>
          <w:szCs w:val="24"/>
        </w:rPr>
        <w:t>ALD model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7FgXVjemFqPC9BdXRob3I+PFllYXI+MjAwNDwvWWVhcj48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7FgXVjemFqPC9BdXRob3I+PFllYXI+MjAwNDwvWWVhcj48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7-29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32FD1" w:rsidRPr="0074106F">
        <w:rPr>
          <w:rFonts w:ascii="Book Antiqua" w:hAnsi="Book Antiqua"/>
          <w:color w:val="000000"/>
          <w:sz w:val="24"/>
          <w:szCs w:val="24"/>
        </w:rPr>
        <w:t xml:space="preserve">. They also </w:t>
      </w:r>
      <w:r w:rsidR="003D02EC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 xml:space="preserve"> short in ALD patients and </w:t>
      </w:r>
      <w:r w:rsidR="000147D5" w:rsidRPr="0074106F">
        <w:rPr>
          <w:rFonts w:ascii="Book Antiqua" w:hAnsi="Book Antiqua"/>
          <w:color w:val="000000"/>
          <w:sz w:val="24"/>
          <w:szCs w:val="24"/>
        </w:rPr>
        <w:t xml:space="preserve">may 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>contribute to</w:t>
      </w:r>
      <w:r w:rsidR="000147D5" w:rsidRPr="0074106F">
        <w:rPr>
          <w:rFonts w:ascii="Book Antiqua" w:hAnsi="Book Antiqua"/>
          <w:color w:val="000000"/>
          <w:sz w:val="24"/>
          <w:szCs w:val="24"/>
        </w:rPr>
        <w:t xml:space="preserve"> prevention of oxidative stres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Jin&lt;/Author&gt;&lt;Year&gt;2013&lt;/Year&gt;&lt;IDText&gt;Regulation of cytochrome P450 2e1 expression by ethanol: role of oxidative stress-mediated pkc/jnk/sp1 pathway&lt;/IDText&gt;&lt;DisplayText&gt;&lt;style face="superscript"&gt;[30]&lt;/style&gt;&lt;/DisplayText&gt;&lt;record&gt;&lt;keywords&gt;&lt;keyword&gt;Allyl Compounds&lt;/keyword&gt;&lt;keyword&gt;Anthracenes&lt;/keyword&gt;&lt;keyword&gt;Apoptosis&lt;/keyword&gt;&lt;keyword&gt;Astrocytes&lt;/keyword&gt;&lt;keyword&gt;Cell Line, Tumor&lt;/keyword&gt;&lt;keyword&gt;Cytochrome P-450 CYP2E1&lt;/keyword&gt;&lt;keyword&gt;Cytochrome P-450 CYP2E1 Inhibitors&lt;/keyword&gt;&lt;keyword&gt;Ethanol&lt;/keyword&gt;&lt;keyword&gt;Gene Expression Regulation&lt;/keyword&gt;&lt;keyword&gt;Humans&lt;/keyword&gt;&lt;keyword&gt;MAP Kinase Kinase 4&lt;/keyword&gt;&lt;keyword&gt;Monocytes&lt;/keyword&gt;&lt;keyword&gt;Oxidative Stress&lt;/keyword&gt;&lt;keyword&gt;Plicamycin&lt;/keyword&gt;&lt;keyword&gt;Protein Kinase C&lt;/keyword&gt;&lt;keyword&gt;RNA, Small Interfering&lt;/keyword&gt;&lt;keyword&gt;Reactive Oxygen Species&lt;/keyword&gt;&lt;keyword&gt;Signal Transduction&lt;/keyword&gt;&lt;keyword&gt;Sp1 Transcription Factor&lt;/keyword&gt;&lt;keyword&gt;Staurosporine&lt;/keyword&gt;&lt;keyword&gt;Sulfides&lt;/keyword&gt;&lt;/keywords&gt;&lt;urls&gt;&lt;related-urls&gt;&lt;url&gt;http://www.ncbi.nlm.nih.gov/pubmed/23519123&lt;/url&gt;&lt;/related-urls&gt;&lt;/urls&gt;&lt;isbn&gt;2041-4889&lt;/isbn&gt;&lt;custom2&gt;PMC3615729&lt;/custom2&gt;&lt;titles&gt;&lt;title&gt;Regulation of cytochrome P450 2e1 expression by ethanol: role of oxidative stress-mediated pkc/jnk/sp1 pathway&lt;/title&gt;&lt;secondary-title&gt;Cell Death Dis&lt;/secondary-title&gt;&lt;/titles&gt;&lt;pages&gt;e554&lt;/pages&gt;&lt;contributors&gt;&lt;authors&gt;&lt;author&gt;Jin, M.&lt;/author&gt;&lt;author&gt;Ande, A.&lt;/author&gt;&lt;author&gt;Kumar, A.&lt;/author&gt;&lt;author&gt;Kumar, S.&lt;/author&gt;&lt;/authors&gt;&lt;/contributors&gt;&lt;language&gt;eng&lt;/language&gt;&lt;added-date format="utc"&gt;1427346462&lt;/added-date&gt;&lt;ref-type name="Journal Article"&gt;17&lt;/ref-type&gt;&lt;dates&gt;&lt;year&gt;2013&lt;/year&gt;&lt;/dates&gt;&lt;rec-number&gt;445&lt;/rec-number&gt;&lt;last-updated-date format="utc"&gt;1427346462&lt;/last-updated-date&gt;&lt;accession-num&gt;23519123&lt;/accession-num&gt;&lt;electronic-resource-num&gt;10.1038/cddis.2013.78&lt;/electronic-resource-num&gt;&lt;volume&gt;4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0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147D5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A97CB7" w:rsidRPr="0074106F">
        <w:rPr>
          <w:rFonts w:ascii="Book Antiqua" w:hAnsi="Book Antiqua"/>
          <w:color w:val="FF0000"/>
          <w:sz w:val="24"/>
          <w:szCs w:val="24"/>
        </w:rPr>
        <w:t xml:space="preserve">Vitamin E is not only a lipophilic antioxidant but also </w:t>
      </w:r>
      <w:r w:rsidR="00B153FD" w:rsidRPr="0074106F">
        <w:rPr>
          <w:rFonts w:ascii="Book Antiqua" w:hAnsi="Book Antiqua"/>
          <w:color w:val="FF0000"/>
          <w:sz w:val="24"/>
          <w:szCs w:val="24"/>
        </w:rPr>
        <w:t xml:space="preserve">predicted to improve lipid metabolism </w:t>
      </w:r>
      <w:r w:rsidR="00B153FD" w:rsidRPr="0023351D">
        <w:rPr>
          <w:rFonts w:ascii="Book Antiqua" w:hAnsi="Book Antiqua"/>
          <w:i/>
          <w:color w:val="FF0000"/>
          <w:sz w:val="24"/>
          <w:szCs w:val="24"/>
        </w:rPr>
        <w:t>via</w:t>
      </w:r>
      <w:r w:rsidR="00B153FD" w:rsidRPr="0074106F">
        <w:rPr>
          <w:rFonts w:ascii="Book Antiqua" w:hAnsi="Book Antiqua"/>
          <w:color w:val="FF0000"/>
          <w:sz w:val="24"/>
          <w:szCs w:val="24"/>
        </w:rPr>
        <w:t xml:space="preserve"> interaction with </w:t>
      </w:r>
      <w:r w:rsidR="00B139A2" w:rsidRPr="0074106F">
        <w:rPr>
          <w:rFonts w:ascii="Book Antiqua" w:hAnsi="Book Antiqua"/>
          <w:color w:val="FF0000"/>
          <w:sz w:val="24"/>
          <w:szCs w:val="24"/>
        </w:rPr>
        <w:t>lipid</w:t>
      </w:r>
      <w:r w:rsidR="003D0A43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B139A2" w:rsidRPr="0074106F">
        <w:rPr>
          <w:rFonts w:ascii="Book Antiqua" w:hAnsi="Book Antiqua"/>
          <w:color w:val="FF0000"/>
          <w:sz w:val="24"/>
          <w:szCs w:val="24"/>
        </w:rPr>
        <w:t>accumulation</w:t>
      </w:r>
      <w:r w:rsidR="003D0A43" w:rsidRPr="0074106F">
        <w:rPr>
          <w:rFonts w:ascii="Book Antiqua" w:hAnsi="Book Antiqua"/>
          <w:color w:val="FF0000"/>
          <w:sz w:val="24"/>
          <w:szCs w:val="24"/>
        </w:rPr>
        <w:t>-</w:t>
      </w:r>
      <w:r w:rsidR="00B139A2" w:rsidRPr="0074106F">
        <w:rPr>
          <w:rFonts w:ascii="Book Antiqua" w:hAnsi="Book Antiqua"/>
          <w:color w:val="FF0000"/>
          <w:sz w:val="24"/>
          <w:szCs w:val="24"/>
        </w:rPr>
        <w:t>related proteins,</w:t>
      </w:r>
      <w:r w:rsidR="001A4274" w:rsidRPr="0074106F">
        <w:rPr>
          <w:rFonts w:ascii="Book Antiqua" w:hAnsi="Book Antiqua"/>
          <w:color w:val="FF0000"/>
          <w:sz w:val="24"/>
          <w:szCs w:val="24"/>
        </w:rPr>
        <w:t xml:space="preserve"> namely</w:t>
      </w:r>
      <w:r w:rsidR="00B139A2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proofErr w:type="spellStart"/>
      <w:r w:rsidR="00FF3C97" w:rsidRPr="0074106F">
        <w:rPr>
          <w:rFonts w:ascii="Book Antiqua" w:hAnsi="Book Antiqua"/>
          <w:color w:val="FF0000"/>
          <w:sz w:val="24"/>
          <w:szCs w:val="24"/>
        </w:rPr>
        <w:t>patatin</w:t>
      </w:r>
      <w:proofErr w:type="spellEnd"/>
      <w:r w:rsidR="00FF3C97" w:rsidRPr="0074106F">
        <w:rPr>
          <w:rFonts w:ascii="Book Antiqua" w:hAnsi="Book Antiqua"/>
          <w:color w:val="FF0000"/>
          <w:sz w:val="24"/>
          <w:szCs w:val="24"/>
        </w:rPr>
        <w:t>-like phospholipase domain containing 3 (PNPLA3)</w:t>
      </w:r>
      <w:r w:rsidR="00B153FD" w:rsidRPr="0074106F">
        <w:rPr>
          <w:rFonts w:ascii="Book Antiqua" w:hAnsi="Book Antiqua"/>
          <w:color w:val="FF0000"/>
          <w:sz w:val="24"/>
          <w:szCs w:val="24"/>
        </w:rPr>
        <w:t xml:space="preserve"> and microsomal triglyceride transfer protein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Sookoian&lt;/Author&gt;&lt;Year&gt;2012&lt;/Year&gt;&lt;IDText&gt;The genetic epidemiology of nonalcoholic fatty liver disease: toward a personalized medicine&lt;/IDText&gt;&lt;DisplayText&gt;&lt;style face="superscript"&gt;[31]&lt;/style&gt;&lt;/DisplayText&gt;&lt;record&gt;&lt;dates&gt;&lt;pub-dates&gt;&lt;date&gt;Aug&lt;/date&gt;&lt;/pub-dates&gt;&lt;year&gt;2012&lt;/year&gt;&lt;/dates&gt;&lt;keywords&gt;&lt;keyword&gt;Epigenomics&lt;/keyword&gt;&lt;keyword&gt;Fatty Liver&lt;/keyword&gt;&lt;keyword&gt;Female&lt;/keyword&gt;&lt;keyword&gt;Genetic Loci&lt;/keyword&gt;&lt;keyword&gt;Genetic Predisposition to Disease&lt;/keyword&gt;&lt;keyword&gt;Genetic Variation&lt;/keyword&gt;&lt;keyword&gt;Genome-Wide Association Study&lt;/keyword&gt;&lt;keyword&gt;Humans&lt;/keyword&gt;&lt;keyword&gt;Individualized Medicine&lt;/keyword&gt;&lt;keyword&gt;Lipase&lt;/keyword&gt;&lt;keyword&gt;Male&lt;/keyword&gt;&lt;keyword&gt;Membrane Proteins&lt;/keyword&gt;&lt;keyword&gt;Molecular Epidemiology&lt;/keyword&gt;&lt;keyword&gt;Non-alcoholic Fatty Liver Disease&lt;/keyword&gt;&lt;keyword&gt;Sequence Analysis, DNA&lt;/keyword&gt;&lt;keyword&gt;Sex Factors&lt;/keyword&gt;&lt;/keywords&gt;&lt;urls&gt;&lt;related-urls&gt;&lt;url&gt;http://www.ncbi.nlm.nih.gov/pubmed/22824476&lt;/url&gt;&lt;/related-urls&gt;&lt;/urls&gt;&lt;isbn&gt;1557-8224&lt;/isbn&gt;&lt;titles&gt;&lt;title&gt;The genetic epidemiology of nonalcoholic fatty liver disease: toward a personalized medicine&lt;/title&gt;&lt;secondary-title&gt;Clin Liver Dis&lt;/secondary-title&gt;&lt;/titles&gt;&lt;pages&gt;467-85&lt;/pages&gt;&lt;number&gt;3&lt;/number&gt;&lt;contributors&gt;&lt;authors&gt;&lt;author&gt;Sookoian, S.&lt;/author&gt;&lt;author&gt;Pirola, C. J.&lt;/author&gt;&lt;/authors&gt;&lt;/contributors&gt;&lt;language&gt;eng&lt;/language&gt;&lt;added-date format="utc"&gt;1433899344&lt;/added-date&gt;&lt;ref-type name="Journal Article"&gt;17&lt;/ref-type&gt;&lt;rec-number&gt;530&lt;/rec-number&gt;&lt;last-updated-date format="utc"&gt;1433899344&lt;/last-updated-date&gt;&lt;accession-num&gt;22824476&lt;/accession-num&gt;&lt;electronic-resource-num&gt;10.1016/j.cld.2012.05.011&lt;/electronic-resource-num&gt;&lt;volume&gt;16&lt;/volume&gt;&lt;/record&gt;&lt;/Cite&gt;&lt;/EndNote&gt;</w:instrTex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[31]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B153FD" w:rsidRPr="0074106F">
        <w:rPr>
          <w:rFonts w:ascii="Book Antiqua" w:hAnsi="Book Antiqua"/>
          <w:color w:val="FF0000"/>
          <w:sz w:val="24"/>
          <w:szCs w:val="24"/>
        </w:rPr>
        <w:t>.</w:t>
      </w:r>
      <w:r w:rsidR="00B153F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147D5" w:rsidRPr="0074106F">
        <w:rPr>
          <w:rFonts w:ascii="Book Antiqua" w:hAnsi="Book Antiqua"/>
          <w:color w:val="000000"/>
          <w:sz w:val="24"/>
          <w:szCs w:val="24"/>
        </w:rPr>
        <w:t>In some clinical studies, however, only partial effects of vitamin E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147D5" w:rsidRPr="0074106F">
        <w:rPr>
          <w:rFonts w:ascii="Book Antiqua" w:hAnsi="Book Antiqua"/>
          <w:color w:val="000000"/>
          <w:sz w:val="24"/>
          <w:szCs w:val="24"/>
        </w:rPr>
        <w:t xml:space="preserve">were 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>observed in ALD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ZXpleTwvQXV0aG9yPjxZZWFyPjIwMDQ8L1llYXI+PElE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ZXpleTwvQXV0aG9yPjxZZWFyPjIwMDQ8L1llYXI+PElE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2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3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97CB7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Therefore, </w:t>
      </w:r>
      <w:r w:rsidR="00214B91" w:rsidRPr="0074106F">
        <w:rPr>
          <w:rFonts w:ascii="Book Antiqua" w:hAnsi="Book Antiqua"/>
          <w:color w:val="000000"/>
          <w:sz w:val="24"/>
          <w:szCs w:val="24"/>
        </w:rPr>
        <w:t>i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nduction of antioxidant enzymes may be more effective than </w:t>
      </w:r>
      <w:r w:rsidR="00201FBA" w:rsidRPr="0074106F">
        <w:rPr>
          <w:rFonts w:ascii="Book Antiqua" w:hAnsi="Book Antiqua"/>
          <w:color w:val="000000"/>
          <w:sz w:val="24"/>
          <w:szCs w:val="24"/>
        </w:rPr>
        <w:t xml:space="preserve">supplementing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vitamins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in the prevention of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ALD. </w:t>
      </w:r>
    </w:p>
    <w:p w14:paraId="5E5F7995" w14:textId="7799ABDB" w:rsidR="003F2346" w:rsidRPr="0074106F" w:rsidRDefault="00000AA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As a trend </w:t>
      </w:r>
      <w:r w:rsidR="006E456B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>gastronomic culture, low molecular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 weight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phytochemicals </w:t>
      </w:r>
      <w:r w:rsidRPr="0074106F">
        <w:rPr>
          <w:rFonts w:ascii="Book Antiqua" w:hAnsi="Book Antiqua"/>
          <w:color w:val="000000"/>
          <w:sz w:val="24"/>
          <w:szCs w:val="24"/>
        </w:rPr>
        <w:t>have been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 excluded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 during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plant 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breeding or processing </w:t>
      </w:r>
      <w:r w:rsidR="00D915B2" w:rsidRPr="0074106F">
        <w:rPr>
          <w:rFonts w:ascii="Book Antiqua" w:hAnsi="Book Antiqua"/>
          <w:color w:val="000000"/>
          <w:sz w:val="24"/>
          <w:szCs w:val="24"/>
        </w:rPr>
        <w:t>because of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 their toxicity, taste,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or 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>deteriorat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>ing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color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7E209E" w:rsidRPr="0074106F">
        <w:rPr>
          <w:rFonts w:ascii="Book Antiqua" w:hAnsi="Book Antiqua"/>
          <w:color w:val="000000"/>
          <w:sz w:val="24"/>
          <w:szCs w:val="24"/>
        </w:rPr>
        <w:t>Recently,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 however,</w:t>
      </w:r>
      <w:r w:rsidR="00F11E6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67084" w:rsidRPr="0074106F">
        <w:rPr>
          <w:rFonts w:ascii="Book Antiqua" w:hAnsi="Book Antiqua"/>
          <w:color w:val="000000"/>
          <w:sz w:val="24"/>
          <w:szCs w:val="24"/>
        </w:rPr>
        <w:t>phytochemical</w:t>
      </w:r>
      <w:r w:rsidR="00331440" w:rsidRPr="0074106F">
        <w:rPr>
          <w:rFonts w:ascii="Book Antiqua" w:hAnsi="Book Antiqua"/>
          <w:color w:val="000000"/>
          <w:sz w:val="24"/>
          <w:szCs w:val="24"/>
        </w:rPr>
        <w:t>s</w:t>
      </w:r>
      <w:r w:rsidR="009375E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>have received attention</w:t>
      </w:r>
      <w:r w:rsidR="002C71C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for </w:t>
      </w:r>
      <w:r w:rsidR="002C71CB" w:rsidRPr="0074106F">
        <w:rPr>
          <w:rFonts w:ascii="Book Antiqua" w:hAnsi="Book Antiqua"/>
          <w:color w:val="000000"/>
          <w:sz w:val="24"/>
          <w:szCs w:val="24"/>
        </w:rPr>
        <w:t xml:space="preserve">their physiological </w:t>
      </w:r>
      <w:r w:rsidR="009375EC" w:rsidRPr="0074106F">
        <w:rPr>
          <w:rFonts w:ascii="Book Antiqua" w:hAnsi="Book Antiqua"/>
          <w:color w:val="000000"/>
          <w:sz w:val="24"/>
          <w:szCs w:val="24"/>
        </w:rPr>
        <w:t>activitie</w:t>
      </w:r>
      <w:r w:rsidR="002C71CB" w:rsidRPr="0074106F">
        <w:rPr>
          <w:rFonts w:ascii="Book Antiqua" w:hAnsi="Book Antiqua"/>
          <w:color w:val="000000"/>
          <w:sz w:val="24"/>
          <w:szCs w:val="24"/>
        </w:rPr>
        <w:t>s</w:t>
      </w:r>
      <w:r w:rsidR="009375EC" w:rsidRPr="0074106F">
        <w:rPr>
          <w:rFonts w:ascii="Book Antiqua" w:hAnsi="Book Antiqua"/>
          <w:color w:val="000000"/>
          <w:sz w:val="24"/>
          <w:szCs w:val="24"/>
        </w:rPr>
        <w:t xml:space="preserve"> in mammals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>.</w:t>
      </w:r>
      <w:r w:rsidR="007E209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 xml:space="preserve">Many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kinds of 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 xml:space="preserve">phytochemicals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abundant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in fruit and vegetables 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 xml:space="preserve">are known 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>to have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 xml:space="preserve"> antioxidan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>t activity</w:t>
      </w:r>
      <w:r w:rsidR="009E5539" w:rsidRPr="0074106F">
        <w:rPr>
          <w:rFonts w:ascii="Book Antiqua" w:hAnsi="Book Antiqua"/>
          <w:color w:val="000000"/>
          <w:sz w:val="24"/>
          <w:szCs w:val="24"/>
        </w:rPr>
        <w:t>.</w:t>
      </w:r>
      <w:r w:rsidR="0040643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92B2E" w:rsidRPr="0074106F">
        <w:rPr>
          <w:rFonts w:ascii="Book Antiqua" w:hAnsi="Book Antiqua"/>
          <w:color w:val="000000"/>
          <w:sz w:val="24"/>
          <w:szCs w:val="24"/>
        </w:rPr>
        <w:t>A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lthough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there has been a focus on </w:t>
      </w:r>
      <w:r w:rsidR="00AF7EA7" w:rsidRPr="0074106F">
        <w:rPr>
          <w:rFonts w:ascii="Book Antiqua" w:hAnsi="Book Antiqua"/>
          <w:color w:val="000000"/>
          <w:sz w:val="24"/>
          <w:szCs w:val="24"/>
        </w:rPr>
        <w:t>phenolic compounds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for 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their </w:t>
      </w:r>
      <w:r w:rsidR="007E209E" w:rsidRPr="0074106F">
        <w:rPr>
          <w:rFonts w:ascii="Book Antiqua" w:hAnsi="Book Antiqua"/>
          <w:color w:val="000000"/>
          <w:sz w:val="24"/>
          <w:szCs w:val="24"/>
        </w:rPr>
        <w:t>direct scavenging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 activity </w:t>
      </w:r>
      <w:r w:rsidR="007E209E" w:rsidRPr="0074106F">
        <w:rPr>
          <w:rFonts w:ascii="Book Antiqua" w:hAnsi="Book Antiqua"/>
          <w:color w:val="000000"/>
          <w:sz w:val="24"/>
          <w:szCs w:val="24"/>
        </w:rPr>
        <w:t>of</w:t>
      </w:r>
      <w:r w:rsidR="005C59A4" w:rsidRPr="0074106F">
        <w:rPr>
          <w:rFonts w:ascii="Book Antiqua" w:hAnsi="Book Antiqua"/>
          <w:color w:val="000000"/>
          <w:sz w:val="24"/>
          <w:szCs w:val="24"/>
        </w:rPr>
        <w:t xml:space="preserve"> RO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bHZhcmV6LVN1YXJlejwvQXV0aG9yPjxZZWFyPjIwMTE8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bHZhcmV6LVN1YXJlejwvQXV0aG9yPjxZZWFyPjIwMTE8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4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5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C59A4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their </w:t>
      </w:r>
      <w:r w:rsidR="005C59A4" w:rsidRPr="0074106F">
        <w:rPr>
          <w:rFonts w:ascii="Book Antiqua" w:hAnsi="Book Antiqua"/>
          <w:color w:val="000000"/>
          <w:sz w:val="24"/>
          <w:szCs w:val="24"/>
        </w:rPr>
        <w:t>direct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 activity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towards endogenous ROS </w:t>
      </w:r>
      <w:r w:rsidR="009F1DB3" w:rsidRPr="0074106F">
        <w:rPr>
          <w:rFonts w:ascii="Book Antiqua" w:hAnsi="Book Antiqua"/>
          <w:color w:val="000000"/>
          <w:sz w:val="24"/>
          <w:szCs w:val="24"/>
        </w:rPr>
        <w:t>appears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 limited</w:t>
      </w:r>
      <w:r w:rsidR="00AA30B9" w:rsidRPr="0074106F">
        <w:rPr>
          <w:rFonts w:ascii="Book Antiqua" w:hAnsi="Book Antiqua"/>
          <w:color w:val="000000"/>
          <w:sz w:val="24"/>
          <w:szCs w:val="24"/>
        </w:rPr>
        <w:t xml:space="preserve"> in mammal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>s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 because of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their </w:t>
      </w:r>
      <w:r w:rsidR="005C59A4" w:rsidRPr="0074106F">
        <w:rPr>
          <w:rFonts w:ascii="Book Antiqua" w:hAnsi="Book Antiqua"/>
          <w:color w:val="000000"/>
          <w:sz w:val="24"/>
          <w:szCs w:val="24"/>
        </w:rPr>
        <w:t xml:space="preserve">relatively 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>low</w:t>
      </w:r>
      <w:r w:rsidR="00DB52F9" w:rsidRPr="0074106F">
        <w:rPr>
          <w:rFonts w:ascii="Book Antiqua" w:hAnsi="Book Antiqua"/>
          <w:color w:val="000000"/>
          <w:sz w:val="24"/>
          <w:szCs w:val="24"/>
        </w:rPr>
        <w:t xml:space="preserve"> concentration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>s</w:t>
      </w:r>
      <w:r w:rsidR="00DB52F9" w:rsidRPr="0074106F">
        <w:rPr>
          <w:rFonts w:ascii="Book Antiqua" w:hAnsi="Book Antiqua"/>
          <w:color w:val="000000"/>
          <w:sz w:val="24"/>
          <w:szCs w:val="24"/>
        </w:rPr>
        <w:t xml:space="preserve"> in</w:t>
      </w:r>
      <w:r w:rsidR="0078637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786379" w:rsidRPr="0074106F">
        <w:rPr>
          <w:rFonts w:ascii="Book Antiqua" w:hAnsi="Book Antiqua"/>
          <w:color w:val="000000"/>
          <w:sz w:val="24"/>
          <w:szCs w:val="24"/>
        </w:rPr>
        <w:t>bloodstream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emFuazwvQXV0aG9yPjxZZWFyPjIwMTM8L1llYXI+PElE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emFuazwvQXV0aG9yPjxZZWFyPjIwMTM8L1llYXI+PElE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[2,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6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7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B6AE3" w:rsidRPr="0074106F">
        <w:rPr>
          <w:rFonts w:ascii="Book Antiqua" w:hAnsi="Book Antiqua"/>
          <w:color w:val="000000"/>
          <w:sz w:val="24"/>
          <w:szCs w:val="24"/>
        </w:rPr>
        <w:t>.</w:t>
      </w:r>
      <w:r w:rsidR="007E209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>On the other han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191954" w:rsidRPr="0074106F">
        <w:rPr>
          <w:rFonts w:ascii="Book Antiqua" w:hAnsi="Book Antiqua"/>
          <w:color w:val="000000"/>
          <w:sz w:val="24"/>
          <w:szCs w:val="24"/>
        </w:rPr>
        <w:t xml:space="preserve">many kinds of 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>p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>olyphenol</w:t>
      </w:r>
      <w:r w:rsidR="00191954" w:rsidRPr="0074106F">
        <w:rPr>
          <w:rFonts w:ascii="Book Antiqua" w:hAnsi="Book Antiqua"/>
          <w:color w:val="000000"/>
          <w:sz w:val="24"/>
          <w:szCs w:val="24"/>
        </w:rPr>
        <w:t>s</w:t>
      </w:r>
      <w:r w:rsidR="00C32EE2" w:rsidRPr="0074106F">
        <w:rPr>
          <w:rFonts w:ascii="Book Antiqua" w:hAnsi="Book Antiqua"/>
          <w:color w:val="000000"/>
          <w:sz w:val="24"/>
          <w:szCs w:val="24"/>
        </w:rPr>
        <w:t>,</w:t>
      </w:r>
      <w:r w:rsidR="005C59A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>non-phenolic</w:t>
      </w:r>
      <w:r w:rsidR="005C59A4" w:rsidRPr="0074106F">
        <w:rPr>
          <w:rFonts w:ascii="Book Antiqua" w:hAnsi="Book Antiqua"/>
          <w:color w:val="000000"/>
          <w:sz w:val="24"/>
          <w:szCs w:val="24"/>
        </w:rPr>
        <w:t xml:space="preserve"> phytochemicals</w:t>
      </w:r>
      <w:r w:rsidR="00C32EE2" w:rsidRPr="0074106F">
        <w:rPr>
          <w:rFonts w:ascii="Book Antiqua" w:hAnsi="Book Antiqua"/>
          <w:color w:val="000000"/>
          <w:sz w:val="24"/>
          <w:szCs w:val="24"/>
        </w:rPr>
        <w:t xml:space="preserve">, and antioxidant-rich </w:t>
      </w:r>
      <w:r w:rsidR="00C32EE2" w:rsidRPr="0074106F">
        <w:rPr>
          <w:rFonts w:ascii="Book Antiqua" w:hAnsi="Book Antiqua"/>
          <w:color w:val="000000"/>
          <w:sz w:val="24"/>
          <w:szCs w:val="24"/>
        </w:rPr>
        <w:lastRenderedPageBreak/>
        <w:t>plant fractions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have 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 xml:space="preserve">recently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been 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>reported to</w:t>
      </w:r>
      <w:r w:rsidR="009375E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>elicit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an 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 xml:space="preserve">antioxidant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defense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 xml:space="preserve"> system</w:t>
      </w:r>
      <w:r w:rsidR="009038F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t xml:space="preserve">against </w:t>
      </w:r>
      <w:r w:rsidR="00761EC0" w:rsidRPr="0074106F">
        <w:rPr>
          <w:rFonts w:ascii="Book Antiqua" w:hAnsi="Book Antiqua"/>
          <w:color w:val="000000"/>
          <w:sz w:val="24"/>
          <w:szCs w:val="24"/>
        </w:rPr>
        <w:t xml:space="preserve">liver damage induced by 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t>ethanol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aGFycmhhbjwvQXV0aG9yPjxZZWFyPjIwMTE8L1llYXI+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aGFycmhhbjwvQXV0aG9yPjxZZWFyPjIwMTE8L1llYXI+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4,35,38,</w:t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9]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82014" w:rsidRPr="0074106F">
        <w:rPr>
          <w:rFonts w:ascii="Book Antiqua" w:hAnsi="Book Antiqua"/>
          <w:color w:val="000000"/>
          <w:sz w:val="24"/>
          <w:szCs w:val="24"/>
        </w:rPr>
        <w:t>, other chemical</w:t>
      </w:r>
      <w:r w:rsidR="00761EC0" w:rsidRPr="0074106F">
        <w:rPr>
          <w:rFonts w:ascii="Book Antiqua" w:hAnsi="Book Antiqua"/>
          <w:color w:val="000000"/>
          <w:sz w:val="24"/>
          <w:szCs w:val="24"/>
        </w:rPr>
        <w:t>s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YWo8L0F1dGhvcj48WWVhcj4yMDE0PC9ZZWFyPjxJRFRl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YWo8L0F1dGhvcj48WWVhcj4yMDE0PC9ZZWFyPjxJRFRl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0-43]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82014" w:rsidRPr="0074106F">
        <w:rPr>
          <w:rFonts w:ascii="Book Antiqua" w:hAnsi="Book Antiqua"/>
          <w:color w:val="000000"/>
          <w:sz w:val="24"/>
          <w:szCs w:val="24"/>
        </w:rPr>
        <w:t>, or abnormal metabolism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dXJhcGFuZW5pPC9BdXRob3I+PFllYXI+MjAxNDwvWWVh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dXJhcGFuZW5pPC9BdXRob3I+PFllYXI+MjAxNDwvWWVh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1,</w:t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4]</w: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C59A4" w:rsidRPr="0074106F">
        <w:rPr>
          <w:rFonts w:ascii="Book Antiqua" w:hAnsi="Book Antiqua"/>
          <w:color w:val="000000"/>
          <w:sz w:val="24"/>
          <w:szCs w:val="24"/>
        </w:rPr>
        <w:t>, to reduce oxidative stress</w:t>
      </w:r>
      <w:r w:rsidR="009375EC" w:rsidRPr="0074106F">
        <w:rPr>
          <w:rFonts w:ascii="Book Antiqua" w:hAnsi="Book Antiqua"/>
          <w:color w:val="000000"/>
          <w:sz w:val="24"/>
          <w:szCs w:val="24"/>
        </w:rPr>
        <w:t xml:space="preserve"> and cell death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M0LCA0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</w:fldData>
        </w:fldChar>
      </w:r>
      <w:r w:rsidR="00D94F3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94F3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M0LCA0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</w:fldData>
        </w:fldChar>
      </w:r>
      <w:r w:rsidR="00D94F3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94F30" w:rsidRPr="0074106F">
        <w:rPr>
          <w:rFonts w:ascii="Book Antiqua" w:hAnsi="Book Antiqua"/>
          <w:color w:val="000000"/>
          <w:sz w:val="24"/>
          <w:szCs w:val="24"/>
        </w:rPr>
      </w:r>
      <w:r w:rsidR="00D94F3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94F3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D94F3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4</w:t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,42,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3,</w:t>
      </w:r>
      <w:r w:rsidR="00D94F3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5</w:t>
      </w:r>
      <w:r w:rsidR="00D94F3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C59A4" w:rsidRPr="0074106F">
        <w:rPr>
          <w:rFonts w:ascii="Book Antiqua" w:hAnsi="Book Antiqua"/>
          <w:color w:val="000000"/>
          <w:sz w:val="24"/>
          <w:szCs w:val="24"/>
        </w:rPr>
        <w:t>,</w:t>
      </w:r>
      <w:r w:rsidR="00E841EE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C32EE2" w:rsidRPr="0074106F">
        <w:rPr>
          <w:rFonts w:ascii="Book Antiqua" w:hAnsi="Book Antiqua"/>
          <w:color w:val="000000"/>
          <w:sz w:val="24"/>
          <w:szCs w:val="24"/>
        </w:rPr>
        <w:t xml:space="preserve"> sometimes</w:t>
      </w:r>
      <w:r w:rsidR="00E841EE" w:rsidRPr="0074106F">
        <w:rPr>
          <w:rFonts w:ascii="Book Antiqua" w:hAnsi="Book Antiqua"/>
          <w:color w:val="000000"/>
          <w:sz w:val="24"/>
          <w:szCs w:val="24"/>
        </w:rPr>
        <w:t xml:space="preserve"> to improve lipid metabolism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FuZzwvQXV0aG9yPjxZZWFyPjIwMTQ8L1llYXI+PElE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FuZzwvQXV0aG9yPjxZZWFyPjIwMTQ8L1llYXI+PElE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2,16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4</w:t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46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 in various organs</w:t>
      </w:r>
      <w:r w:rsidR="00E841EE" w:rsidRPr="0074106F">
        <w:rPr>
          <w:rFonts w:ascii="Book Antiqua" w:hAnsi="Book Antiqua"/>
          <w:color w:val="000000"/>
          <w:sz w:val="24"/>
          <w:szCs w:val="24"/>
        </w:rPr>
        <w:t>.</w:t>
      </w:r>
      <w:r w:rsidR="001B6AE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630CD" w:rsidRPr="0074106F">
        <w:rPr>
          <w:rFonts w:ascii="Book Antiqua" w:hAnsi="Book Antiqua"/>
          <w:color w:val="000000"/>
          <w:sz w:val="24"/>
          <w:szCs w:val="24"/>
        </w:rPr>
        <w:t>In addition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E841EE" w:rsidRPr="0074106F">
        <w:rPr>
          <w:rFonts w:ascii="Book Antiqua" w:hAnsi="Book Antiqua"/>
          <w:color w:val="000000"/>
          <w:sz w:val="24"/>
          <w:szCs w:val="24"/>
        </w:rPr>
        <w:t xml:space="preserve">some of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>phytochemical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>s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>change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 both phase I and phase II </w:t>
      </w:r>
      <w:r w:rsidR="003F2346" w:rsidRPr="0074106F">
        <w:rPr>
          <w:rFonts w:ascii="Book Antiqua" w:hAnsi="Book Antiqua"/>
          <w:color w:val="000000"/>
          <w:sz w:val="24"/>
          <w:szCs w:val="24"/>
        </w:rPr>
        <w:t xml:space="preserve">enzymes of 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>drug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>metaboli</w:t>
      </w:r>
      <w:r w:rsidR="00ED64C6" w:rsidRPr="0074106F">
        <w:rPr>
          <w:rFonts w:ascii="Book Antiqua" w:hAnsi="Book Antiqua"/>
          <w:color w:val="000000"/>
          <w:sz w:val="24"/>
          <w:szCs w:val="24"/>
        </w:rPr>
        <w:t>sm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 including CYP2E1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ZXlzc2llcjwvQXV0aG9yPjxZZWFyPjIwMDE8L1llYXI+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ZXlzc2llcjwvQXV0aG9yPjxZZWFyPjIwMDE8L1llYXI+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[7,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3,16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7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531E0" w:rsidRPr="0074106F">
        <w:rPr>
          <w:rFonts w:ascii="Book Antiqua" w:hAnsi="Book Antiqua"/>
          <w:color w:val="000000"/>
          <w:sz w:val="24"/>
          <w:szCs w:val="24"/>
        </w:rPr>
        <w:t>. Recent reports show that some polyphenols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 xml:space="preserve"> can</w:t>
      </w:r>
      <w:r w:rsidR="003B5BE3" w:rsidRPr="0074106F">
        <w:rPr>
          <w:rFonts w:ascii="Book Antiqua" w:hAnsi="Book Antiqua"/>
          <w:color w:val="000000"/>
          <w:sz w:val="24"/>
          <w:szCs w:val="24"/>
        </w:rPr>
        <w:t xml:space="preserve"> also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F4222" w:rsidRPr="0074106F">
        <w:rPr>
          <w:rFonts w:ascii="Book Antiqua" w:hAnsi="Book Antiqua"/>
          <w:color w:val="000000"/>
          <w:sz w:val="24"/>
          <w:szCs w:val="24"/>
        </w:rPr>
        <w:t>improve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B4109" w:rsidRPr="0074106F">
        <w:rPr>
          <w:rFonts w:ascii="Book Antiqua" w:hAnsi="Book Antiqua"/>
          <w:color w:val="000000"/>
          <w:sz w:val="24"/>
          <w:szCs w:val="24"/>
        </w:rPr>
        <w:t>epithelial cell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 junction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wPC9ZZWFyPjxJRFRl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wPC9ZZWFyPjxJRFRl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8-51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>suggesting</w:t>
      </w:r>
      <w:r w:rsidR="005F4222" w:rsidRPr="0074106F">
        <w:rPr>
          <w:rFonts w:ascii="Book Antiqua" w:hAnsi="Book Antiqua"/>
          <w:color w:val="000000"/>
          <w:sz w:val="24"/>
          <w:szCs w:val="24"/>
        </w:rPr>
        <w:t xml:space="preserve"> involvement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 in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191954" w:rsidRPr="0074106F">
        <w:rPr>
          <w:rFonts w:ascii="Book Antiqua" w:hAnsi="Book Antiqua"/>
          <w:color w:val="000000"/>
          <w:sz w:val="24"/>
          <w:szCs w:val="24"/>
        </w:rPr>
        <w:t>hepatic immune response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>. These findings su</w:t>
      </w:r>
      <w:r w:rsidR="00AA30B9" w:rsidRPr="0074106F">
        <w:rPr>
          <w:rFonts w:ascii="Book Antiqua" w:hAnsi="Book Antiqua"/>
          <w:color w:val="000000"/>
          <w:sz w:val="24"/>
          <w:szCs w:val="24"/>
        </w:rPr>
        <w:t xml:space="preserve">ggest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56163C" w:rsidRPr="0074106F">
        <w:rPr>
          <w:rFonts w:ascii="Book Antiqua" w:hAnsi="Book Antiqua"/>
          <w:color w:val="000000"/>
          <w:sz w:val="24"/>
          <w:szCs w:val="24"/>
        </w:rPr>
        <w:t xml:space="preserve">possibility 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>that phytochemicals</w:t>
      </w:r>
      <w:r w:rsidR="00A91449" w:rsidRPr="0074106F">
        <w:rPr>
          <w:rFonts w:ascii="Book Antiqua" w:hAnsi="Book Antiqua"/>
          <w:color w:val="000000"/>
          <w:sz w:val="24"/>
          <w:szCs w:val="24"/>
        </w:rPr>
        <w:t xml:space="preserve"> could potentially</w:t>
      </w:r>
      <w:r w:rsidR="00214B11" w:rsidRPr="0074106F">
        <w:rPr>
          <w:rFonts w:ascii="Book Antiqua" w:hAnsi="Book Antiqua"/>
          <w:color w:val="000000"/>
          <w:sz w:val="24"/>
          <w:szCs w:val="24"/>
        </w:rPr>
        <w:t xml:space="preserve"> have a </w:t>
      </w:r>
      <w:r w:rsidR="00602A01" w:rsidRPr="0074106F">
        <w:rPr>
          <w:rFonts w:ascii="Book Antiqua" w:hAnsi="Book Antiqua"/>
          <w:color w:val="000000"/>
          <w:sz w:val="24"/>
          <w:szCs w:val="24"/>
        </w:rPr>
        <w:t>comprehensive</w:t>
      </w:r>
      <w:r w:rsidR="00AA30B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 xml:space="preserve">preventive </w:t>
      </w:r>
      <w:r w:rsidR="00AA30B9" w:rsidRPr="0074106F">
        <w:rPr>
          <w:rFonts w:ascii="Book Antiqua" w:hAnsi="Book Antiqua"/>
          <w:color w:val="000000"/>
          <w:sz w:val="24"/>
          <w:szCs w:val="24"/>
        </w:rPr>
        <w:t>effect</w:t>
      </w:r>
      <w:r w:rsidR="0056163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 xml:space="preserve">on </w:t>
      </w:r>
      <w:r w:rsidR="00AA30B9" w:rsidRPr="0074106F">
        <w:rPr>
          <w:rFonts w:ascii="Book Antiqua" w:hAnsi="Book Antiqua"/>
          <w:color w:val="000000"/>
          <w:sz w:val="24"/>
          <w:szCs w:val="24"/>
        </w:rPr>
        <w:t xml:space="preserve">ALD. </w:t>
      </w:r>
      <w:r w:rsidR="00006BED" w:rsidRPr="0074106F">
        <w:rPr>
          <w:rFonts w:ascii="Book Antiqua" w:hAnsi="Book Antiqua"/>
          <w:color w:val="000000"/>
          <w:sz w:val="24"/>
          <w:szCs w:val="24"/>
        </w:rPr>
        <w:t xml:space="preserve">However, 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>such</w:t>
      </w:r>
      <w:r w:rsidR="00CA305B" w:rsidRPr="0074106F">
        <w:rPr>
          <w:rFonts w:ascii="Book Antiqua" w:hAnsi="Book Antiqua"/>
          <w:color w:val="000000"/>
          <w:sz w:val="24"/>
          <w:szCs w:val="24"/>
        </w:rPr>
        <w:t xml:space="preserve"> physiological</w:t>
      </w:r>
      <w:r w:rsidR="004531E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06BED" w:rsidRPr="0074106F">
        <w:rPr>
          <w:rFonts w:ascii="Book Antiqua" w:hAnsi="Book Antiqua"/>
          <w:color w:val="000000"/>
          <w:sz w:val="24"/>
          <w:szCs w:val="24"/>
        </w:rPr>
        <w:t xml:space="preserve">activities of </w:t>
      </w:r>
      <w:r w:rsidR="008C76EE" w:rsidRPr="0074106F">
        <w:rPr>
          <w:rFonts w:ascii="Book Antiqua" w:hAnsi="Book Antiqua"/>
          <w:color w:val="000000"/>
          <w:sz w:val="24"/>
          <w:szCs w:val="24"/>
        </w:rPr>
        <w:t>phytochemicals</w:t>
      </w:r>
      <w:r w:rsidR="00006BE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52B7D" w:rsidRPr="0074106F">
        <w:rPr>
          <w:rFonts w:ascii="Book Antiqua" w:hAnsi="Book Antiqua"/>
          <w:color w:val="000000"/>
          <w:sz w:val="24"/>
          <w:szCs w:val="24"/>
        </w:rPr>
        <w:t xml:space="preserve">against ALD </w:t>
      </w:r>
      <w:r w:rsidR="00EB25D6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841EE" w:rsidRPr="0074106F">
        <w:rPr>
          <w:rFonts w:ascii="Book Antiqua" w:hAnsi="Book Antiqua"/>
          <w:color w:val="000000"/>
          <w:sz w:val="24"/>
          <w:szCs w:val="24"/>
        </w:rPr>
        <w:t>to be little</w:t>
      </w:r>
      <w:r w:rsidR="000A723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A4005" w:rsidRPr="0074106F">
        <w:rPr>
          <w:rFonts w:ascii="Book Antiqua" w:hAnsi="Book Antiqua"/>
          <w:color w:val="000000"/>
          <w:sz w:val="24"/>
          <w:szCs w:val="24"/>
        </w:rPr>
        <w:t>recognized</w:t>
      </w:r>
      <w:r w:rsidR="003F2346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</w:p>
    <w:p w14:paraId="0FC83541" w14:textId="7C2D8A60" w:rsidR="00D633E2" w:rsidRPr="0074106F" w:rsidRDefault="008C76EE" w:rsidP="004465E1">
      <w:pPr>
        <w:adjustRightInd w:val="0"/>
        <w:snapToGrid w:val="0"/>
        <w:spacing w:line="360" w:lineRule="auto"/>
        <w:ind w:firstLineChars="400" w:firstLine="96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In this review, therefore, we will</w:t>
      </w:r>
      <w:r w:rsidR="00B623B7" w:rsidRPr="0074106F">
        <w:rPr>
          <w:rFonts w:ascii="Book Antiqua" w:hAnsi="Book Antiqua"/>
          <w:color w:val="000000"/>
          <w:sz w:val="24"/>
          <w:szCs w:val="24"/>
        </w:rPr>
        <w:t xml:space="preserve"> discuss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91449" w:rsidRPr="0074106F">
        <w:rPr>
          <w:rFonts w:ascii="Book Antiqua" w:hAnsi="Book Antiqua"/>
          <w:color w:val="000000"/>
          <w:sz w:val="24"/>
          <w:szCs w:val="24"/>
        </w:rPr>
        <w:t xml:space="preserve">in particular the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>physiological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ctivities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of phytochemicals 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>mechanism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91449" w:rsidRPr="0074106F">
        <w:rPr>
          <w:rFonts w:ascii="Book Antiqua" w:hAnsi="Book Antiqua"/>
          <w:color w:val="000000"/>
          <w:sz w:val="24"/>
          <w:szCs w:val="24"/>
        </w:rPr>
        <w:t xml:space="preserve">for </w:t>
      </w:r>
      <w:r w:rsidRPr="0074106F">
        <w:rPr>
          <w:rFonts w:ascii="Book Antiqua" w:hAnsi="Book Antiqua"/>
          <w:color w:val="000000"/>
          <w:sz w:val="24"/>
          <w:szCs w:val="24"/>
        </w:rPr>
        <w:t>cell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injury</w:t>
      </w:r>
      <w:r w:rsidR="00DA381C" w:rsidRPr="0074106F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91449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regulation of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 xml:space="preserve"> expression of </w:t>
      </w:r>
      <w:r w:rsidRPr="0074106F">
        <w:rPr>
          <w:rFonts w:ascii="Book Antiqua" w:hAnsi="Book Antiqua"/>
          <w:color w:val="000000"/>
          <w:sz w:val="24"/>
          <w:szCs w:val="24"/>
        </w:rPr>
        <w:t>antioxidant and pro</w:t>
      </w:r>
      <w:r w:rsidR="005F0B5A" w:rsidRPr="0074106F">
        <w:rPr>
          <w:rFonts w:ascii="Book Antiqua" w:hAnsi="Book Antiqua"/>
          <w:color w:val="000000"/>
          <w:sz w:val="24"/>
          <w:szCs w:val="24"/>
        </w:rPr>
        <w:t>-</w:t>
      </w:r>
      <w:r w:rsidRPr="0074106F">
        <w:rPr>
          <w:rFonts w:ascii="Book Antiqua" w:hAnsi="Book Antiqua"/>
          <w:color w:val="000000"/>
          <w:sz w:val="24"/>
          <w:szCs w:val="24"/>
        </w:rPr>
        <w:t>oxidant enzym</w:t>
      </w:r>
      <w:r w:rsidR="006E686E" w:rsidRPr="0074106F">
        <w:rPr>
          <w:rFonts w:ascii="Book Antiqua" w:hAnsi="Book Antiqua"/>
          <w:color w:val="000000"/>
          <w:sz w:val="24"/>
          <w:szCs w:val="24"/>
        </w:rPr>
        <w:t>es</w:t>
      </w:r>
      <w:r w:rsidRPr="0074106F">
        <w:rPr>
          <w:rFonts w:ascii="Book Antiqua" w:hAnsi="Book Antiqua"/>
          <w:color w:val="000000"/>
          <w:sz w:val="24"/>
          <w:szCs w:val="24"/>
        </w:rPr>
        <w:t>, and concomitant intestinal permeability</w:t>
      </w:r>
      <w:r w:rsidR="00806536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601C6E" w:rsidRPr="0074106F">
        <w:rPr>
          <w:rFonts w:ascii="Book Antiqua" w:hAnsi="Book Antiqua"/>
          <w:color w:val="000000"/>
          <w:sz w:val="24"/>
          <w:szCs w:val="24"/>
        </w:rPr>
        <w:t>In this review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“antioxidants” are defined as the phytochemicals that elicit or enhance antioxidant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defens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ystem, regardless of </w:t>
      </w:r>
      <w:r w:rsidR="00A91449" w:rsidRPr="0074106F">
        <w:rPr>
          <w:rFonts w:ascii="Book Antiqua" w:hAnsi="Book Antiqua"/>
          <w:color w:val="000000"/>
          <w:sz w:val="24"/>
          <w:szCs w:val="24"/>
        </w:rPr>
        <w:t xml:space="preserve">their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radical scavenging activity.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 xml:space="preserve">Because </w:t>
      </w:r>
      <w:r w:rsidR="00A91449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A765E" w:rsidRPr="0074106F">
        <w:rPr>
          <w:rFonts w:ascii="Book Antiqua" w:hAnsi="Book Antiqua"/>
          <w:color w:val="000000"/>
          <w:sz w:val="24"/>
          <w:szCs w:val="24"/>
        </w:rPr>
        <w:t xml:space="preserve">information on the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 xml:space="preserve">effects of antioxidants on ALD patients or animal models </w:t>
      </w:r>
      <w:r w:rsidR="001355DA" w:rsidRPr="0074106F">
        <w:rPr>
          <w:rFonts w:ascii="Book Antiqua" w:hAnsi="Book Antiqua"/>
          <w:color w:val="000000"/>
          <w:sz w:val="24"/>
          <w:szCs w:val="24"/>
        </w:rPr>
        <w:t xml:space="preserve">is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 xml:space="preserve">not </w:t>
      </w:r>
      <w:r w:rsidR="002A765E" w:rsidRPr="0074106F">
        <w:rPr>
          <w:rFonts w:ascii="Book Antiqua" w:hAnsi="Book Antiqua"/>
          <w:color w:val="000000"/>
          <w:sz w:val="24"/>
          <w:szCs w:val="24"/>
        </w:rPr>
        <w:t xml:space="preserve">sufficient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 xml:space="preserve">to discuss, various oxidative stress </w:t>
      </w:r>
      <w:r w:rsidR="008050E8" w:rsidRPr="0074106F">
        <w:rPr>
          <w:rFonts w:ascii="Book Antiqua" w:hAnsi="Book Antiqua"/>
          <w:color w:val="000000"/>
          <w:sz w:val="24"/>
          <w:szCs w:val="24"/>
        </w:rPr>
        <w:t xml:space="preserve">models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>of animals and cells</w:t>
      </w:r>
      <w:r w:rsidR="00F81F1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>will be also covered</w:t>
      </w:r>
      <w:r w:rsidR="0031308C" w:rsidRPr="0074106F">
        <w:rPr>
          <w:rFonts w:ascii="Book Antiqua" w:hAnsi="Book Antiqua"/>
          <w:color w:val="000000"/>
          <w:sz w:val="24"/>
          <w:szCs w:val="24"/>
        </w:rPr>
        <w:t>.</w:t>
      </w:r>
      <w:r w:rsidR="00F81F1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A4274" w:rsidRPr="0074106F">
        <w:rPr>
          <w:rFonts w:ascii="Book Antiqua" w:hAnsi="Book Antiqua"/>
          <w:color w:val="FF0000"/>
          <w:sz w:val="24"/>
          <w:szCs w:val="24"/>
        </w:rPr>
        <w:t xml:space="preserve">In particular, mechanisms </w:t>
      </w:r>
      <w:r w:rsidR="00B47130" w:rsidRPr="0074106F">
        <w:rPr>
          <w:rFonts w:ascii="Book Antiqua" w:hAnsi="Book Antiqua"/>
          <w:color w:val="FF0000"/>
          <w:sz w:val="24"/>
          <w:szCs w:val="24"/>
        </w:rPr>
        <w:t xml:space="preserve">of </w:t>
      </w:r>
      <w:r w:rsidR="00D77A5B" w:rsidRPr="0074106F">
        <w:rPr>
          <w:rFonts w:ascii="Book Antiqua" w:hAnsi="Book Antiqua"/>
          <w:color w:val="FF0000"/>
          <w:sz w:val="24"/>
          <w:szCs w:val="24"/>
        </w:rPr>
        <w:t xml:space="preserve">non-alcoholic fatty liver disease (NAFLD) </w:t>
      </w:r>
      <w:r w:rsidR="00B47130" w:rsidRPr="0074106F">
        <w:rPr>
          <w:rFonts w:ascii="Book Antiqua" w:hAnsi="Book Antiqua"/>
          <w:color w:val="FF0000"/>
          <w:sz w:val="24"/>
          <w:szCs w:val="24"/>
        </w:rPr>
        <w:t>may be partly available</w:t>
      </w:r>
      <w:r w:rsidR="001A4274" w:rsidRPr="0074106F">
        <w:rPr>
          <w:rFonts w:ascii="Book Antiqua" w:hAnsi="Book Antiqua"/>
          <w:color w:val="FF0000"/>
          <w:sz w:val="24"/>
          <w:szCs w:val="24"/>
        </w:rPr>
        <w:t xml:space="preserve"> to those of ALD</w:t>
      </w:r>
      <w:r w:rsidR="00D77A5B" w:rsidRPr="0074106F">
        <w:rPr>
          <w:rFonts w:ascii="Book Antiqua" w:hAnsi="Book Antiqua"/>
          <w:color w:val="FF0000"/>
          <w:sz w:val="24"/>
          <w:szCs w:val="24"/>
        </w:rPr>
        <w:t xml:space="preserve"> because of </w:t>
      </w:r>
      <w:r w:rsidR="001A4274" w:rsidRPr="0074106F">
        <w:rPr>
          <w:rFonts w:ascii="Book Antiqua" w:hAnsi="Book Antiqua"/>
          <w:color w:val="FF0000"/>
          <w:sz w:val="24"/>
          <w:szCs w:val="24"/>
        </w:rPr>
        <w:t xml:space="preserve">prediction of </w:t>
      </w:r>
      <w:r w:rsidR="00D77A5B" w:rsidRPr="0074106F">
        <w:rPr>
          <w:rFonts w:ascii="Book Antiqua" w:hAnsi="Book Antiqua"/>
          <w:color w:val="FF0000"/>
          <w:sz w:val="24"/>
          <w:szCs w:val="24"/>
        </w:rPr>
        <w:t xml:space="preserve">many common pathways between </w:t>
      </w:r>
      <w:r w:rsidR="003D0688" w:rsidRPr="0074106F">
        <w:rPr>
          <w:rFonts w:ascii="Book Antiqua" w:hAnsi="Book Antiqua"/>
          <w:color w:val="FF0000"/>
          <w:sz w:val="24"/>
          <w:szCs w:val="24"/>
        </w:rPr>
        <w:t>them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Sookoian&lt;/Author&gt;&lt;Year&gt;2012&lt;/Year&gt;&lt;IDText&gt;The genetic epidemiology of nonalcoholic fatty liver disease: toward a personalized medicine&lt;/IDText&gt;&lt;DisplayText&gt;&lt;style face="superscript"&gt;[31]&lt;/style&gt;&lt;/DisplayText&gt;&lt;record&gt;&lt;dates&gt;&lt;pub-dates&gt;&lt;date&gt;Aug&lt;/date&gt;&lt;/pub-dates&gt;&lt;year&gt;2012&lt;/year&gt;&lt;/dates&gt;&lt;keywords&gt;&lt;keyword&gt;Epigenomics&lt;/keyword&gt;&lt;keyword&gt;Fatty Liver&lt;/keyword&gt;&lt;keyword&gt;Female&lt;/keyword&gt;&lt;keyword&gt;Genetic Loci&lt;/keyword&gt;&lt;keyword&gt;Genetic Predisposition to Disease&lt;/keyword&gt;&lt;keyword&gt;Genetic Variation&lt;/keyword&gt;&lt;keyword&gt;Genome-Wide Association Study&lt;/keyword&gt;&lt;keyword&gt;Humans&lt;/keyword&gt;&lt;keyword&gt;Individualized Medicine&lt;/keyword&gt;&lt;keyword&gt;Lipase&lt;/keyword&gt;&lt;keyword&gt;Male&lt;/keyword&gt;&lt;keyword&gt;Membrane Proteins&lt;/keyword&gt;&lt;keyword&gt;Molecular Epidemiology&lt;/keyword&gt;&lt;keyword&gt;Non-alcoholic Fatty Liver Disease&lt;/keyword&gt;&lt;keyword&gt;Sequence Analysis, DNA&lt;/keyword&gt;&lt;keyword&gt;Sex Factors&lt;/keyword&gt;&lt;/keywords&gt;&lt;urls&gt;&lt;related-urls&gt;&lt;url&gt;http://www.ncbi.nlm.nih.gov/pubmed/22824476&lt;/url&gt;&lt;/related-urls&gt;&lt;/urls&gt;&lt;isbn&gt;1557-8224&lt;/isbn&gt;&lt;titles&gt;&lt;title&gt;The genetic epidemiology of nonalcoholic fatty liver disease: toward a personalized medicine&lt;/title&gt;&lt;secondary-title&gt;Clin Liver Dis&lt;/secondary-title&gt;&lt;/titles&gt;&lt;pages&gt;467-85&lt;/pages&gt;&lt;number&gt;3&lt;/number&gt;&lt;contributors&gt;&lt;authors&gt;&lt;author&gt;Sookoian, S.&lt;/author&gt;&lt;author&gt;Pirola, C. J.&lt;/author&gt;&lt;/authors&gt;&lt;/contributors&gt;&lt;language&gt;eng&lt;/language&gt;&lt;added-date format="utc"&gt;1433899344&lt;/added-date&gt;&lt;ref-type name="Journal Article"&gt;17&lt;/ref-type&gt;&lt;rec-number&gt;530&lt;/rec-number&gt;&lt;last-updated-date format="utc"&gt;1433899344&lt;/last-updated-date&gt;&lt;accession-num&gt;22824476&lt;/accession-num&gt;&lt;electronic-resource-num&gt;10.1016/j.cld.2012.05.011&lt;/electronic-resource-num&gt;&lt;volume&gt;16&lt;/volume&gt;&lt;/record&gt;&lt;/Cite&gt;&lt;/EndNote&gt;</w:instrTex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FF0000"/>
          <w:sz w:val="24"/>
          <w:szCs w:val="24"/>
          <w:vertAlign w:val="superscript"/>
        </w:rPr>
        <w:t>[</w:t>
      </w:r>
      <w:r w:rsidR="009038F2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31</w:t>
      </w:r>
      <w:r w:rsidR="009038F2" w:rsidRPr="0074106F">
        <w:rPr>
          <w:rFonts w:ascii="Book Antiqua" w:hAnsi="Book Antiqua"/>
          <w:color w:val="FF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3D0688" w:rsidRPr="0074106F">
        <w:rPr>
          <w:rFonts w:ascii="Book Antiqua" w:hAnsi="Book Antiqua"/>
          <w:color w:val="FF0000"/>
          <w:sz w:val="24"/>
          <w:szCs w:val="24"/>
        </w:rPr>
        <w:t>.</w:t>
      </w:r>
      <w:r w:rsidR="00BE0A94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</w:p>
    <w:p w14:paraId="0EAFB637" w14:textId="77777777" w:rsidR="009101BA" w:rsidRPr="0074106F" w:rsidRDefault="009101BA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05EE06EB" w14:textId="77777777" w:rsidR="003C1386" w:rsidRPr="0074106F" w:rsidRDefault="00611F17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color w:val="000000"/>
          <w:sz w:val="24"/>
          <w:szCs w:val="24"/>
        </w:rPr>
        <w:t xml:space="preserve">MECHANISMS OF LIVER INJURY FROM ALCOHOL CONSUMPTION </w:t>
      </w:r>
    </w:p>
    <w:p w14:paraId="7517E933" w14:textId="4F800C35" w:rsidR="00B47AE3" w:rsidRPr="0074106F" w:rsidRDefault="00B47AE3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As </w:t>
      </w:r>
      <w:r w:rsidR="00601C6E" w:rsidRPr="0074106F">
        <w:rPr>
          <w:rFonts w:ascii="Book Antiqua" w:hAnsi="Book Antiqua"/>
          <w:color w:val="000000"/>
          <w:sz w:val="24"/>
          <w:szCs w:val="24"/>
        </w:rPr>
        <w:t>a caus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of oxidative stress, ROS </w:t>
      </w:r>
      <w:r w:rsidR="001B0795" w:rsidRPr="0074106F">
        <w:rPr>
          <w:rFonts w:ascii="Book Antiqua" w:hAnsi="Book Antiqua"/>
          <w:color w:val="000000"/>
          <w:sz w:val="24"/>
          <w:szCs w:val="24"/>
        </w:rPr>
        <w:t xml:space="preserve">are </w:t>
      </w:r>
      <w:r w:rsidRPr="0074106F">
        <w:rPr>
          <w:rFonts w:ascii="Book Antiqua" w:hAnsi="Book Antiqua"/>
          <w:color w:val="000000"/>
          <w:sz w:val="24"/>
          <w:szCs w:val="24"/>
        </w:rPr>
        <w:t>generated by pro-oxidant enzymes such as CYP2E1 in hepatocyt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YmRlbG1lZ2VlZDwvQXV0aG9yPjxZZWFyPjIwMTI8L1ll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YmRlbG1lZ2VlZDwvQXV0aG9yPjxZZWFyPjIwMTI8L1ll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[7,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2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3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d NADPH oxidase (NOX) in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Kupffer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cells </w:t>
      </w:r>
      <w:r w:rsidR="001B0795" w:rsidRPr="0074106F">
        <w:rPr>
          <w:rFonts w:ascii="Book Antiqua" w:hAnsi="Book Antiqua"/>
          <w:color w:val="000000"/>
          <w:sz w:val="24"/>
          <w:szCs w:val="24"/>
        </w:rPr>
        <w:t>(</w:t>
      </w:r>
      <w:r w:rsidR="00B75C90" w:rsidRPr="0074106F">
        <w:rPr>
          <w:rFonts w:ascii="Book Antiqua" w:hAnsi="Book Antiqua"/>
          <w:color w:val="000000"/>
          <w:sz w:val="24"/>
          <w:szCs w:val="24"/>
        </w:rPr>
        <w:t xml:space="preserve">liver-dwelling </w:t>
      </w:r>
      <w:r w:rsidRPr="0074106F">
        <w:rPr>
          <w:rFonts w:ascii="Book Antiqua" w:hAnsi="Book Antiqua"/>
          <w:color w:val="000000"/>
          <w:sz w:val="24"/>
          <w:szCs w:val="24"/>
        </w:rPr>
        <w:t>macrophages</w:t>
      </w:r>
      <w:r w:rsidR="001B0795" w:rsidRPr="0074106F">
        <w:rPr>
          <w:rFonts w:ascii="Book Antiqua" w:hAnsi="Book Antiqua"/>
          <w:color w:val="000000"/>
          <w:sz w:val="24"/>
          <w:szCs w:val="24"/>
        </w:rPr>
        <w:t>)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lyanaraman&lt;/Author&gt;&lt;Year&gt;2013&lt;/Year&gt;&lt;IDText&gt;Teaching the basics of redox biology to medical and graduate students: Oxidants, antioxidants and disease mechanisms&lt;/IDText&gt;&lt;DisplayText&gt;&lt;style face="superscript"&gt;[25]&lt;/style&gt;&lt;/DisplayText&gt;&lt;record&gt;&lt;urls&gt;&lt;related-urls&gt;&lt;url&gt;http://www.ncbi.nlm.nih.gov/pubmed/24024158&lt;/url&gt;&lt;/related-urls&gt;&lt;/urls&gt;&lt;isbn&gt;2213-2317&lt;/isbn&gt;&lt;custom2&gt;PMC3757692&lt;/custom2&gt;&lt;titles&gt;&lt;title&gt;Teaching the basics of redox biology to medical and graduate students: Oxidants, antioxidants and disease mechanisms&lt;/title&gt;&lt;secondary-title&gt;Redox Biol&lt;/secondary-title&gt;&lt;/titles&gt;&lt;pages&gt;244-57&lt;/pages&gt;&lt;number&gt;1&lt;/number&gt;&lt;contributors&gt;&lt;authors&gt;&lt;author&gt;Kalyanaraman, B.&lt;/author&gt;&lt;/authors&gt;&lt;/contributors&gt;&lt;language&gt;eng&lt;/language&gt;&lt;added-date format="utc"&gt;1427849685&lt;/added-date&gt;&lt;ref-type name="Journal Article"&gt;17&lt;/ref-type&gt;&lt;dates&gt;&lt;year&gt;2013&lt;/year&gt;&lt;/dates&gt;&lt;rec-number&gt;492&lt;/rec-number&gt;&lt;last-updated-date format="utc"&gt;1427849685&lt;/last-updated-date&gt;&lt;accession-num&gt;24024158&lt;/accession-num&gt;&lt;electronic-resource-num&gt;10.1016/j.redox.2013.01.014&lt;/electronic-resource-num&gt;&lt;volume&gt;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4630CD" w:rsidRPr="0074106F">
        <w:rPr>
          <w:rFonts w:ascii="Book Antiqua" w:hAnsi="Book Antiqua"/>
          <w:color w:val="000000"/>
          <w:sz w:val="24"/>
          <w:szCs w:val="24"/>
        </w:rPr>
        <w:t>In additio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CB7ED7" w:rsidRPr="0074106F">
        <w:rPr>
          <w:rFonts w:ascii="Book Antiqua" w:hAnsi="Book Antiqua"/>
          <w:color w:val="000000"/>
          <w:sz w:val="24"/>
          <w:szCs w:val="24"/>
        </w:rPr>
        <w:t>intestinal environments including population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>s</w:t>
      </w:r>
      <w:r w:rsidR="00CB7ED7" w:rsidRPr="0074106F">
        <w:rPr>
          <w:rFonts w:ascii="Book Antiqua" w:hAnsi="Book Antiqua"/>
          <w:color w:val="000000"/>
          <w:sz w:val="24"/>
          <w:szCs w:val="24"/>
        </w:rPr>
        <w:t xml:space="preserve"> of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testinal bacteria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>have also bee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uggested to be involved in ALD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rough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stimulating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immune system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>, as</w:t>
      </w:r>
      <w:r w:rsidR="00E76208" w:rsidRPr="0074106F">
        <w:rPr>
          <w:rFonts w:ascii="Book Antiqua" w:hAnsi="Book Antiqua"/>
          <w:color w:val="000000"/>
          <w:sz w:val="24"/>
          <w:szCs w:val="24"/>
        </w:rPr>
        <w:t xml:space="preserve"> lipopolysaccharides (LPS) </w:t>
      </w:r>
      <w:r w:rsidR="00E76208" w:rsidRPr="0074106F">
        <w:rPr>
          <w:rFonts w:ascii="Book Antiqua" w:hAnsi="Book Antiqua"/>
          <w:color w:val="000000"/>
          <w:sz w:val="24"/>
          <w:szCs w:val="24"/>
        </w:rPr>
        <w:lastRenderedPageBreak/>
        <w:t>derived from intestinal bacteria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aW5lbXVyYTwvQXV0aG9yPjxZZWFyPjIwMTU8L1llYXI+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aW5lbXVyYTwvQXV0aG9yPjxZZWFyPjIwMTU8L1llYXI+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5,24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4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76208" w:rsidRPr="0074106F">
        <w:rPr>
          <w:rFonts w:ascii="Book Antiqua" w:hAnsi="Book Antiqua"/>
          <w:color w:val="000000"/>
          <w:sz w:val="24"/>
          <w:szCs w:val="24"/>
        </w:rPr>
        <w:t>activate</w:t>
      </w:r>
      <w:r w:rsidR="00B75C90" w:rsidRPr="0074106F">
        <w:rPr>
          <w:rFonts w:ascii="Book Antiqua" w:hAnsi="Book Antiqua"/>
          <w:color w:val="000000"/>
          <w:sz w:val="24"/>
          <w:szCs w:val="24"/>
        </w:rPr>
        <w:t xml:space="preserve"> NOXs and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produce </w:t>
      </w:r>
      <w:r w:rsidR="00B75C90" w:rsidRPr="0074106F">
        <w:rPr>
          <w:rFonts w:ascii="Book Antiqua" w:hAnsi="Book Antiqua"/>
          <w:color w:val="000000"/>
          <w:sz w:val="24"/>
          <w:szCs w:val="24"/>
        </w:rPr>
        <w:t>inflammatory cytokin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LTU4XTwvc3R5bGU+PC9EaXNwbGF5VGV4dD48cmVjb3Jk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LTU4XTwvc3R5bGU+PC9EaXNwbGF5VGV4dD48cmVjb3Jk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5-58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75C90" w:rsidRPr="0074106F">
        <w:rPr>
          <w:rFonts w:ascii="Book Antiqua" w:hAnsi="Book Antiqua"/>
          <w:color w:val="000000"/>
          <w:sz w:val="24"/>
          <w:szCs w:val="24"/>
        </w:rPr>
        <w:t xml:space="preserve"> in</w:t>
      </w:r>
      <w:r w:rsidR="00E7620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75C90" w:rsidRPr="0074106F">
        <w:rPr>
          <w:rFonts w:ascii="Book Antiqua" w:hAnsi="Book Antiqua"/>
          <w:color w:val="000000"/>
          <w:sz w:val="24"/>
          <w:szCs w:val="24"/>
        </w:rPr>
        <w:t>macrophages</w:t>
      </w:r>
      <w:r w:rsidR="00E76208" w:rsidRPr="0074106F">
        <w:rPr>
          <w:rFonts w:ascii="Book Antiqua" w:hAnsi="Book Antiqua"/>
          <w:color w:val="000000"/>
          <w:sz w:val="24"/>
          <w:szCs w:val="24"/>
        </w:rPr>
        <w:t>. 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cetaldehyde can increase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permeability of LPS </w:t>
      </w:r>
      <w:r w:rsidR="00B75C90" w:rsidRPr="0074106F">
        <w:rPr>
          <w:rFonts w:ascii="Book Antiqua" w:hAnsi="Book Antiqua"/>
          <w:color w:val="000000"/>
          <w:sz w:val="24"/>
          <w:szCs w:val="24"/>
        </w:rPr>
        <w:t>betwee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testinal epithelial cell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uZzwvQXV0aG9yPjxZZWFyPjIwMTM8L1llYXI+PElE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uZzwvQXV0aG9yPjxZZWFyPjIwMTM8L1llYXI+PElE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5,59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0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75C90" w:rsidRPr="0074106F">
        <w:rPr>
          <w:rFonts w:ascii="Book Antiqua" w:hAnsi="Book Antiqua"/>
          <w:color w:val="000000"/>
          <w:sz w:val="24"/>
          <w:szCs w:val="24"/>
        </w:rPr>
        <w:t xml:space="preserve">, which is also involved in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B75C90" w:rsidRPr="0074106F">
        <w:rPr>
          <w:rFonts w:ascii="Book Antiqua" w:hAnsi="Book Antiqua"/>
          <w:color w:val="000000"/>
          <w:sz w:val="24"/>
          <w:szCs w:val="24"/>
        </w:rPr>
        <w:t>deterioration of AL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Dietary polyunsaturated </w:t>
      </w:r>
      <w:r w:rsidR="00601C6E" w:rsidRPr="0074106F">
        <w:rPr>
          <w:rFonts w:ascii="Book Antiqua" w:hAnsi="Book Antiqua"/>
          <w:color w:val="000000"/>
          <w:sz w:val="24"/>
          <w:szCs w:val="24"/>
        </w:rPr>
        <w:t xml:space="preserve">fatty acids are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601C6E" w:rsidRPr="0074106F">
        <w:rPr>
          <w:rFonts w:ascii="Book Antiqua" w:hAnsi="Book Antiqua"/>
          <w:color w:val="000000"/>
          <w:sz w:val="24"/>
          <w:szCs w:val="24"/>
        </w:rPr>
        <w:t>believed to enhance oxidative stres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uZzwvQXV0aG9yPjxZZWFyPjIwMTM8L1llYXI+PElE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uZzwvQXV0aG9yPjxZZWFyPjIwMTM8L1llYXI+PElE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5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9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E0A94" w:rsidRPr="0074106F">
        <w:rPr>
          <w:rFonts w:ascii="Book Antiqua" w:hAnsi="Book Antiqua"/>
          <w:color w:val="000000"/>
          <w:sz w:val="24"/>
          <w:szCs w:val="24"/>
        </w:rPr>
        <w:t xml:space="preserve"> and are source of prostaglandin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Das&lt;/Author&gt;&lt;Year&gt;2011&lt;/Year&gt;&lt;IDText&gt;A defect in the activities of Δ and Δ desaturases and pro-resolution bioactive lipids in the pathobiology of non-alcoholic fatty liver disease&lt;/IDText&gt;&lt;DisplayText&gt;&lt;style face="superscript"&gt;[61]&lt;/style&gt;&lt;/DisplayText&gt;&lt;record&gt;&lt;dates&gt;&lt;pub-dates&gt;&lt;date&gt;Nov&lt;/date&gt;&lt;/pub-dates&gt;&lt;year&gt;2011&lt;/year&gt;&lt;/dates&gt;&lt;urls&gt;&lt;related-urls&gt;&lt;url&gt;http://www.ncbi.nlm.nih.gov/pubmed/22087354&lt;/url&gt;&lt;/related-urls&gt;&lt;/urls&gt;&lt;isbn&gt;1948-9358&lt;/isbn&gt;&lt;custom2&gt;PMC3215767&lt;/custom2&gt;&lt;titles&gt;&lt;title&gt;A defect in the activities of Δ and Δ desaturases and pro-resolution bioactive lipids in the pathobiology of non-alcoholic fatty liver disease&lt;/title&gt;&lt;secondary-title&gt;World J Diabetes&lt;/secondary-title&gt;&lt;/titles&gt;&lt;pages&gt;176-88&lt;/pages&gt;&lt;number&gt;11&lt;/number&gt;&lt;contributors&gt;&lt;authors&gt;&lt;author&gt;Das, U. N.&lt;/author&gt;&lt;/authors&gt;&lt;/contributors&gt;&lt;language&gt;eng&lt;/language&gt;&lt;added-date format="utc"&gt;1433901999&lt;/added-date&gt;&lt;ref-type name="Journal Article"&gt;17&lt;/ref-type&gt;&lt;rec-number&gt;533&lt;/rec-number&gt;&lt;last-updated-date format="utc"&gt;1433901999&lt;/last-updated-date&gt;&lt;accession-num&gt;22087354&lt;/accession-num&gt;&lt;electronic-resource-num&gt;10.4239/wjd.v2.i11.176&lt;/electronic-resource-num&gt;&lt;volume&gt;2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61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E0A94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BE0A94" w:rsidRPr="0074106F">
        <w:rPr>
          <w:rFonts w:ascii="Book Antiqua" w:hAnsi="Book Antiqua"/>
          <w:color w:val="FF0000"/>
          <w:sz w:val="24"/>
          <w:szCs w:val="24"/>
        </w:rPr>
        <w:t>In a previous study, administration of ethanol increased plasma prostaglandin E</w:t>
      </w:r>
      <w:r w:rsidR="00BE0A94" w:rsidRPr="0074106F">
        <w:rPr>
          <w:rFonts w:ascii="Book Antiqua" w:hAnsi="Book Antiqua"/>
          <w:color w:val="FF0000"/>
          <w:sz w:val="24"/>
          <w:szCs w:val="24"/>
          <w:vertAlign w:val="subscript"/>
        </w:rPr>
        <w:t>2</w:t>
      </w:r>
      <w:r w:rsidR="00BE0A94" w:rsidRPr="0074106F">
        <w:rPr>
          <w:rFonts w:ascii="Book Antiqua" w:hAnsi="Book Antiqua"/>
          <w:color w:val="FF0000"/>
          <w:sz w:val="24"/>
          <w:szCs w:val="24"/>
        </w:rPr>
        <w:t xml:space="preserve"> level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Yan&lt;/Author&gt;&lt;Year&gt;2014&lt;/Year&gt;&lt;IDText&gt;Protective effects of maslinic acid against alcohol-induced acute liver injury in mice&lt;/IDText&gt;&lt;DisplayText&gt;&lt;style face="superscript"&gt;[62]&lt;/style&gt;&lt;/DisplayText&gt;&lt;record&gt;&lt;dates&gt;&lt;pub-dates&gt;&lt;date&gt;Dec&lt;/date&gt;&lt;/pub-dates&gt;&lt;year&gt;2014&lt;/year&gt;&lt;/dates&gt;&lt;urls&gt;&lt;related-urls&gt;&lt;url&gt;http://www.ncbi.nlm.nih.gov/pubmed/25301236&lt;/url&gt;&lt;/related-urls&gt;&lt;/urls&gt;&lt;isbn&gt;1873-6351&lt;/isbn&gt;&lt;titles&gt;&lt;title&gt;Protective effects of maslinic acid against alcohol-induced acute liver injury in mice&lt;/title&gt;&lt;secondary-title&gt;Food Chem Toxicol&lt;/secondary-title&gt;&lt;/titles&gt;&lt;pages&gt;149-55&lt;/pages&gt;&lt;contributors&gt;&lt;authors&gt;&lt;author&gt;Yan, S. L.&lt;/author&gt;&lt;author&gt;Yang, H. T.&lt;/author&gt;&lt;author&gt;Lee, H. L.&lt;/author&gt;&lt;author&gt;Yin, M. C.&lt;/author&gt;&lt;/authors&gt;&lt;/contributors&gt;&lt;language&gt;eng&lt;/language&gt;&lt;added-date format="utc"&gt;1433900132&lt;/added-date&gt;&lt;ref-type name="Journal Article"&gt;17&lt;/ref-type&gt;&lt;rec-number&gt;531&lt;/rec-number&gt;&lt;last-updated-date format="utc"&gt;1433900132&lt;/last-updated-date&gt;&lt;accession-num&gt;25301236&lt;/accession-num&gt;&lt;electronic-resource-num&gt;10.1016/j.fct.2014.09.018&lt;/electronic-resource-num&gt;&lt;volume&gt;74&lt;/volume&gt;&lt;/record&gt;&lt;/Cite&gt;&lt;/EndNote&gt;</w:instrTex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[62]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BE0A94" w:rsidRPr="0074106F">
        <w:rPr>
          <w:rFonts w:ascii="Book Antiqua" w:hAnsi="Book Antiqua"/>
          <w:color w:val="FF0000"/>
          <w:sz w:val="24"/>
          <w:szCs w:val="24"/>
        </w:rPr>
        <w:t xml:space="preserve">, and some prostaglandins are believed to cause inflammation in </w:t>
      </w:r>
      <w:r w:rsidR="002F3D44" w:rsidRPr="0074106F">
        <w:rPr>
          <w:rFonts w:ascii="Book Antiqua" w:hAnsi="Book Antiqua"/>
          <w:color w:val="FF0000"/>
          <w:sz w:val="24"/>
          <w:szCs w:val="24"/>
        </w:rPr>
        <w:t>NAFLD</w:t>
      </w:r>
      <w:r w:rsidR="00D35CFF" w:rsidRPr="0074106F">
        <w:rPr>
          <w:rFonts w:ascii="Book Antiqua" w:hAnsi="Book Antiqua"/>
          <w:color w:val="FF0000"/>
          <w:sz w:val="24"/>
          <w:szCs w:val="24"/>
        </w:rPr>
        <w:fldChar w:fldCharType="begin">
          <w:fldData xml:space="preserve">PEVuZE5vdGU+PENpdGU+PEF1dGhvcj5Tb29rb2lhbjwvQXV0aG9yPjxZZWFyPjIwMTI8L1llYXI+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</w:fldData>
        </w:fldChar>
      </w:r>
      <w:r w:rsidR="00761EC0" w:rsidRPr="0074106F">
        <w:rPr>
          <w:rFonts w:ascii="Book Antiqua" w:hAnsi="Book Antiqua"/>
          <w:color w:val="FF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FF0000"/>
          <w:sz w:val="24"/>
          <w:szCs w:val="24"/>
        </w:rPr>
        <w:fldChar w:fldCharType="begin">
          <w:fldData xml:space="preserve">PEVuZE5vdGU+PENpdGU+PEF1dGhvcj5Tb29rb2lhbjwvQXV0aG9yPjxZZWFyPjIwMTI8L1llYXI+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</w:fldData>
        </w:fldChar>
      </w:r>
      <w:r w:rsidR="00761EC0" w:rsidRPr="0074106F">
        <w:rPr>
          <w:rFonts w:ascii="Book Antiqua" w:hAnsi="Book Antiqua"/>
          <w:color w:val="FF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FF0000"/>
          <w:sz w:val="24"/>
          <w:szCs w:val="24"/>
        </w:rPr>
      </w:r>
      <w:r w:rsidR="00761EC0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FF0000"/>
          <w:sz w:val="24"/>
          <w:szCs w:val="24"/>
        </w:rPr>
      </w:r>
      <w:r w:rsidR="00D35CF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FF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61,</w:t>
      </w:r>
      <w:r w:rsidR="00761EC0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63</w:t>
      </w:r>
      <w:r w:rsidR="00761EC0" w:rsidRPr="0074106F">
        <w:rPr>
          <w:rFonts w:ascii="Book Antiqua" w:hAnsi="Book Antiqua"/>
          <w:color w:val="FF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BE0A94" w:rsidRPr="0074106F">
        <w:rPr>
          <w:rFonts w:ascii="Book Antiqua" w:hAnsi="Book Antiqua"/>
          <w:color w:val="FF0000"/>
          <w:sz w:val="24"/>
          <w:szCs w:val="24"/>
        </w:rPr>
        <w:t xml:space="preserve">. 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These </w:t>
      </w:r>
      <w:r w:rsidR="001A4274" w:rsidRPr="0074106F">
        <w:rPr>
          <w:rFonts w:ascii="Book Antiqua" w:hAnsi="Book Antiqua"/>
          <w:color w:val="FF0000"/>
          <w:sz w:val="24"/>
          <w:szCs w:val="24"/>
        </w:rPr>
        <w:t xml:space="preserve">data 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suggest </w:t>
      </w:r>
      <w:r w:rsidR="00E20CFB" w:rsidRPr="0074106F">
        <w:rPr>
          <w:rFonts w:ascii="Book Antiqua" w:hAnsi="Book Antiqua"/>
          <w:color w:val="FF0000"/>
          <w:sz w:val="24"/>
          <w:szCs w:val="24"/>
        </w:rPr>
        <w:t>deterioration of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ALD</w:t>
      </w:r>
      <w:r w:rsidR="00E20CFB" w:rsidRPr="0074106F">
        <w:rPr>
          <w:rFonts w:ascii="Book Antiqua" w:hAnsi="Book Antiqua"/>
          <w:color w:val="FF0000"/>
          <w:sz w:val="24"/>
          <w:szCs w:val="24"/>
        </w:rPr>
        <w:t xml:space="preserve"> by some prostaglandins</w:t>
      </w:r>
      <w:r w:rsidR="002F3D44" w:rsidRPr="0074106F">
        <w:rPr>
          <w:rFonts w:ascii="Book Antiqua" w:hAnsi="Book Antiqua"/>
          <w:color w:val="FF0000"/>
          <w:sz w:val="24"/>
          <w:szCs w:val="24"/>
        </w:rPr>
        <w:t>,</w:t>
      </w:r>
      <w:r w:rsidR="00E20CFB" w:rsidRPr="0074106F">
        <w:rPr>
          <w:rFonts w:ascii="Book Antiqua" w:hAnsi="Book Antiqua"/>
          <w:color w:val="FF0000"/>
          <w:sz w:val="24"/>
          <w:szCs w:val="24"/>
        </w:rPr>
        <w:t xml:space="preserve"> although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influence of antioxidant</w:t>
      </w:r>
      <w:r w:rsidR="00E20CFB" w:rsidRPr="0074106F">
        <w:rPr>
          <w:rFonts w:ascii="Book Antiqua" w:hAnsi="Book Antiqua"/>
          <w:color w:val="FF0000"/>
          <w:sz w:val="24"/>
          <w:szCs w:val="24"/>
        </w:rPr>
        <w:t>s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on prosta</w:t>
      </w:r>
      <w:r w:rsidR="00E20CFB" w:rsidRPr="0074106F">
        <w:rPr>
          <w:rFonts w:ascii="Book Antiqua" w:hAnsi="Book Antiqua"/>
          <w:color w:val="FF0000"/>
          <w:sz w:val="24"/>
          <w:szCs w:val="24"/>
        </w:rPr>
        <w:t>glandins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555D36" w:rsidRPr="0074106F">
        <w:rPr>
          <w:rFonts w:ascii="Book Antiqua" w:hAnsi="Book Antiqua"/>
          <w:sz w:val="24"/>
          <w:szCs w:val="24"/>
        </w:rPr>
        <w:t>wi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ll </w:t>
      </w:r>
      <w:r w:rsidR="00601C6E" w:rsidRPr="0074106F">
        <w:rPr>
          <w:rFonts w:ascii="Book Antiqua" w:hAnsi="Book Antiqua"/>
          <w:color w:val="000000"/>
          <w:sz w:val="24"/>
          <w:szCs w:val="24"/>
        </w:rPr>
        <w:t xml:space="preserve">not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be </w:t>
      </w:r>
      <w:r w:rsidR="002F3D44" w:rsidRPr="0074106F">
        <w:rPr>
          <w:rFonts w:ascii="Book Antiqua" w:hAnsi="Book Antiqua"/>
          <w:color w:val="000000"/>
          <w:sz w:val="24"/>
          <w:szCs w:val="24"/>
        </w:rPr>
        <w:t>detailed</w:t>
      </w:r>
      <w:r w:rsidR="00F35270" w:rsidRPr="0074106F">
        <w:rPr>
          <w:rFonts w:ascii="Book Antiqua" w:hAnsi="Book Antiqua"/>
          <w:color w:val="000000"/>
          <w:sz w:val="24"/>
          <w:szCs w:val="24"/>
        </w:rPr>
        <w:t xml:space="preserve"> here</w:t>
      </w:r>
      <w:r w:rsidR="00601C6E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315A39C5" w14:textId="4EBAF37D" w:rsidR="006C0E5D" w:rsidRPr="0074106F" w:rsidRDefault="000371D1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As shown in Fig</w:t>
      </w:r>
      <w:r w:rsidR="00A65193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5A3D0C" w:rsidRPr="0074106F">
        <w:rPr>
          <w:rFonts w:ascii="Book Antiqua" w:hAnsi="Book Antiqua"/>
          <w:color w:val="000000"/>
          <w:sz w:val="24"/>
          <w:szCs w:val="24"/>
        </w:rPr>
        <w:t>1</w:t>
      </w:r>
      <w:r w:rsidRPr="0074106F">
        <w:rPr>
          <w:rFonts w:ascii="Book Antiqua" w:hAnsi="Book Antiqua"/>
          <w:color w:val="000000"/>
          <w:sz w:val="24"/>
          <w:szCs w:val="24"/>
        </w:rPr>
        <w:t>, o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xidative stress stimulates intracellular events </w:t>
      </w:r>
      <w:r w:rsidR="003C1386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mitogen-activating protein kinase (MAPK)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b2duYXI8L0F1dGhvcj48WWVhcj4yMDEzPC9ZZWFyPjxJ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b2duYXI8L0F1dGhvcj48WWVhcj4yMDEzPC9ZZWFyPjxJ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4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pathway initiated by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activation of protein kinase C (PKC)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0PC9ZZWFyPjxJRFRl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0PC9ZZWFyPjxJRFRl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0,65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6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or </w:t>
      </w:r>
      <w:r w:rsidR="00341682" w:rsidRPr="0074106F">
        <w:rPr>
          <w:rFonts w:ascii="Book Antiqua" w:hAnsi="Book Antiqua"/>
          <w:color w:val="000000"/>
          <w:sz w:val="24"/>
          <w:szCs w:val="24"/>
        </w:rPr>
        <w:t xml:space="preserve">by 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degradation of</w:t>
      </w:r>
      <w:r w:rsidR="00B47AE3" w:rsidRPr="0074106F">
        <w:rPr>
          <w:rFonts w:ascii="Book Antiqua" w:hAnsi="Book Antiqua"/>
          <w:color w:val="000000"/>
          <w:sz w:val="24"/>
          <w:szCs w:val="24"/>
        </w:rPr>
        <w:t xml:space="preserve"> protein phosphatases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47AE3" w:rsidRPr="0074106F">
        <w:rPr>
          <w:rFonts w:ascii="Book Antiqua" w:hAnsi="Book Antiqua"/>
          <w:color w:val="000000"/>
          <w:sz w:val="24"/>
          <w:szCs w:val="24"/>
        </w:rPr>
        <w:t>(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PPs</w:t>
      </w:r>
      <w:r w:rsidR="00B47AE3" w:rsidRPr="0074106F">
        <w:rPr>
          <w:rFonts w:ascii="Book Antiqua" w:hAnsi="Book Antiqua"/>
          <w:color w:val="000000"/>
          <w:sz w:val="24"/>
          <w:szCs w:val="24"/>
        </w:rPr>
        <w:t>)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W1hdGE8L0F1dGhvcj48WWVhcj4yMDA1PC9ZZWFyPjxJ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W1hdGE8L0F1dGhvcj48WWVhcj4yMDA1PC9ZZWFyPjxJ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7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A6F4D" w:rsidRPr="0074106F">
        <w:rPr>
          <w:rFonts w:ascii="Book Antiqua" w:hAnsi="Book Antiqua"/>
          <w:color w:val="000000"/>
          <w:sz w:val="24"/>
          <w:szCs w:val="24"/>
        </w:rPr>
        <w:t>,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4A6F4D" w:rsidRPr="0074106F">
        <w:rPr>
          <w:rFonts w:ascii="Book Antiqua" w:hAnsi="Book Antiqua"/>
          <w:color w:val="000000"/>
          <w:sz w:val="24"/>
          <w:szCs w:val="24"/>
        </w:rPr>
        <w:t xml:space="preserve">the signals further activate 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F35270" w:rsidRPr="0074106F">
        <w:rPr>
          <w:rFonts w:ascii="Book Antiqua" w:hAnsi="Book Antiqua"/>
          <w:color w:val="000000"/>
          <w:sz w:val="24"/>
          <w:szCs w:val="24"/>
        </w:rPr>
        <w:t xml:space="preserve"> (</w:t>
      </w:r>
      <w:proofErr w:type="spellStart"/>
      <w:r w:rsidR="00F35270" w:rsidRPr="0074106F">
        <w:rPr>
          <w:rFonts w:ascii="Book Antiqua" w:hAnsi="Book Antiqua"/>
          <w:color w:val="000000"/>
          <w:sz w:val="24"/>
          <w:szCs w:val="24"/>
        </w:rPr>
        <w:t>Kelch</w:t>
      </w:r>
      <w:proofErr w:type="spellEnd"/>
      <w:r w:rsidR="00F35270" w:rsidRPr="0074106F">
        <w:rPr>
          <w:rFonts w:ascii="Book Antiqua" w:hAnsi="Book Antiqua"/>
          <w:color w:val="000000"/>
          <w:sz w:val="24"/>
          <w:szCs w:val="24"/>
        </w:rPr>
        <w:t>-like ECH-associated protein 1)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>-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="00F35270" w:rsidRPr="0074106F">
        <w:rPr>
          <w:rFonts w:ascii="Book Antiqua" w:hAnsi="Book Antiqua"/>
          <w:color w:val="000000"/>
          <w:sz w:val="24"/>
          <w:szCs w:val="24"/>
        </w:rPr>
        <w:t xml:space="preserve"> (NF-E2-related factor-2)</w:t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 pathway leading to antioxidant responsive element (ARE)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bG1vczwvQXV0aG9yPjxZZWFyPjIwMTM8L1llYXI+PElE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bG1vczwvQXV0aG9yPjxZZWFyPjIwMTM8L1llYXI+PElE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5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8-70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C1386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44415B" w:rsidRPr="0074106F">
        <w:rPr>
          <w:rFonts w:ascii="Book Antiqua" w:hAnsi="Book Antiqua"/>
          <w:color w:val="000000"/>
          <w:sz w:val="24"/>
          <w:szCs w:val="24"/>
        </w:rPr>
        <w:t>H</w:t>
      </w:r>
      <w:r w:rsidR="004A6F4D" w:rsidRPr="0074106F">
        <w:rPr>
          <w:rFonts w:ascii="Book Antiqua" w:hAnsi="Book Antiqua"/>
          <w:color w:val="000000"/>
          <w:sz w:val="24"/>
          <w:szCs w:val="24"/>
        </w:rPr>
        <w:t xml:space="preserve">owever, </w:t>
      </w:r>
      <w:proofErr w:type="spellStart"/>
      <w:r w:rsidR="004A6F4D" w:rsidRPr="0074106F">
        <w:rPr>
          <w:rFonts w:ascii="Book Antiqua" w:hAnsi="Book Antiqua"/>
          <w:color w:val="000000"/>
          <w:sz w:val="24"/>
          <w:szCs w:val="24"/>
        </w:rPr>
        <w:t>h</w:t>
      </w:r>
      <w:r w:rsidR="0044415B" w:rsidRPr="0074106F">
        <w:rPr>
          <w:rFonts w:ascii="Book Antiqua" w:hAnsi="Book Antiqua"/>
          <w:color w:val="000000"/>
          <w:sz w:val="24"/>
          <w:szCs w:val="24"/>
        </w:rPr>
        <w:t>yperac</w:t>
      </w:r>
      <w:r w:rsidR="00B47AE3" w:rsidRPr="0074106F">
        <w:rPr>
          <w:rFonts w:ascii="Book Antiqua" w:hAnsi="Book Antiqua"/>
          <w:color w:val="000000"/>
          <w:sz w:val="24"/>
          <w:szCs w:val="24"/>
        </w:rPr>
        <w:t>tivations</w:t>
      </w:r>
      <w:proofErr w:type="spellEnd"/>
      <w:r w:rsidR="00B47AE3" w:rsidRPr="0074106F">
        <w:rPr>
          <w:rFonts w:ascii="Book Antiqua" w:hAnsi="Book Antiqua"/>
          <w:color w:val="000000"/>
          <w:sz w:val="24"/>
          <w:szCs w:val="24"/>
        </w:rPr>
        <w:t xml:space="preserve"> of MAPKs </w:t>
      </w:r>
      <w:r w:rsidR="00F35270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B47AE3" w:rsidRPr="0074106F">
        <w:rPr>
          <w:rFonts w:ascii="Book Antiqua" w:hAnsi="Book Antiqua"/>
          <w:color w:val="000000"/>
          <w:sz w:val="24"/>
          <w:szCs w:val="24"/>
        </w:rPr>
        <w:t>lead to cell death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ctivation of</w:t>
      </w:r>
      <w:r w:rsidR="0052366C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Bax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/Bcl-2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OYW08L0F1dGhvcj48WWVhcj4yMDA4PC9ZZWFyPjxJRFRl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OYW08L0F1dGhvcj48WWVhcj4yMDA4PC9ZZWFyPjxJRFRl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1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2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4415B" w:rsidRPr="0074106F">
        <w:rPr>
          <w:rFonts w:ascii="Book Antiqua" w:hAnsi="Book Antiqua"/>
          <w:color w:val="000000"/>
          <w:sz w:val="24"/>
          <w:szCs w:val="24"/>
        </w:rPr>
        <w:t>.</w:t>
      </w:r>
      <w:r w:rsidR="009D0DE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815A1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A67810" w:rsidRPr="0074106F">
        <w:rPr>
          <w:rFonts w:ascii="Book Antiqua" w:hAnsi="Book Antiqua"/>
          <w:color w:val="000000"/>
          <w:sz w:val="24"/>
          <w:szCs w:val="24"/>
        </w:rPr>
        <w:t>addition</w:t>
      </w:r>
      <w:r w:rsidR="00341682" w:rsidRPr="0074106F">
        <w:rPr>
          <w:rFonts w:ascii="Book Antiqua" w:hAnsi="Book Antiqua"/>
          <w:color w:val="000000"/>
          <w:sz w:val="24"/>
          <w:szCs w:val="24"/>
        </w:rPr>
        <w:t xml:space="preserve">, antioxidant enzymes </w:t>
      </w:r>
      <w:r w:rsidR="004A6F4D" w:rsidRPr="0074106F">
        <w:rPr>
          <w:rFonts w:ascii="Book Antiqua" w:hAnsi="Book Antiqua"/>
          <w:color w:val="000000"/>
          <w:sz w:val="24"/>
          <w:szCs w:val="24"/>
        </w:rPr>
        <w:t xml:space="preserve">have been </w:t>
      </w:r>
      <w:r w:rsidR="00341682" w:rsidRPr="0074106F">
        <w:rPr>
          <w:rFonts w:ascii="Book Antiqua" w:hAnsi="Book Antiqua"/>
          <w:color w:val="000000"/>
          <w:sz w:val="24"/>
          <w:szCs w:val="24"/>
        </w:rPr>
        <w:t xml:space="preserve">reported to be induced </w:t>
      </w:r>
      <w:r w:rsidR="00341682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341682" w:rsidRPr="0074106F">
        <w:rPr>
          <w:rFonts w:ascii="Book Antiqua" w:hAnsi="Book Antiqua"/>
          <w:color w:val="000000"/>
          <w:sz w:val="24"/>
          <w:szCs w:val="24"/>
        </w:rPr>
        <w:t xml:space="preserve"> several</w:t>
      </w:r>
      <w:r w:rsidR="0044415B" w:rsidRPr="0074106F">
        <w:rPr>
          <w:rFonts w:ascii="Book Antiqua" w:hAnsi="Book Antiqua"/>
          <w:color w:val="000000"/>
          <w:sz w:val="24"/>
          <w:szCs w:val="24"/>
        </w:rPr>
        <w:t xml:space="preserve"> intracellular pathways</w:t>
      </w:r>
      <w:r w:rsidR="00341682" w:rsidRPr="0074106F">
        <w:rPr>
          <w:rFonts w:ascii="Book Antiqua" w:hAnsi="Book Antiqua"/>
          <w:color w:val="000000"/>
          <w:sz w:val="24"/>
          <w:szCs w:val="24"/>
        </w:rPr>
        <w:t xml:space="preserve"> such as </w:t>
      </w:r>
      <w:r w:rsidR="00A67810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44415B" w:rsidRPr="0074106F">
        <w:rPr>
          <w:rFonts w:ascii="Book Antiqua" w:hAnsi="Book Antiqua"/>
          <w:color w:val="000000"/>
          <w:sz w:val="24"/>
          <w:szCs w:val="24"/>
        </w:rPr>
        <w:t>-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="00341682" w:rsidRPr="0074106F">
        <w:rPr>
          <w:rFonts w:ascii="Book Antiqua" w:hAnsi="Book Antiqua"/>
          <w:color w:val="000000"/>
          <w:sz w:val="24"/>
          <w:szCs w:val="24"/>
        </w:rPr>
        <w:t>-ARE</w:t>
      </w:r>
      <w:r w:rsidR="0044415B" w:rsidRPr="0074106F">
        <w:rPr>
          <w:rFonts w:ascii="Book Antiqua" w:hAnsi="Book Antiqua"/>
          <w:color w:val="000000"/>
          <w:sz w:val="24"/>
          <w:szCs w:val="24"/>
        </w:rPr>
        <w:t xml:space="preserve">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dWFuZzwvQXV0aG9yPjxZZWFyPjIwMTM8L1llYXI+PElE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dWFuZzwvQXV0aG9yPjxZZWFyPjIwMTM8L1llYXI+PElE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5,69,70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3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41682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A67810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44415B" w:rsidRPr="0074106F">
        <w:rPr>
          <w:rFonts w:ascii="Book Antiqua" w:hAnsi="Book Antiqua"/>
          <w:color w:val="000000"/>
          <w:sz w:val="24"/>
          <w:szCs w:val="24"/>
        </w:rPr>
        <w:t>Sirt</w:t>
      </w:r>
      <w:r w:rsidR="003C6227" w:rsidRPr="0074106F">
        <w:rPr>
          <w:rFonts w:ascii="Book Antiqua" w:hAnsi="Book Antiqua"/>
          <w:color w:val="000000"/>
          <w:sz w:val="24"/>
          <w:szCs w:val="24"/>
        </w:rPr>
        <w:t>1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 (sirtuin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>-1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>)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–</w:t>
      </w:r>
      <w:r w:rsidR="006C0E5D" w:rsidRPr="0074106F">
        <w:rPr>
          <w:rFonts w:ascii="Book Antiqua" w:hAnsi="Book Antiqua"/>
          <w:color w:val="000000"/>
          <w:sz w:val="24"/>
          <w:szCs w:val="24"/>
        </w:rPr>
        <w:t>FoxO3 (</w:t>
      </w:r>
      <w:proofErr w:type="spellStart"/>
      <w:r w:rsidR="0044415B" w:rsidRPr="0074106F">
        <w:rPr>
          <w:rFonts w:ascii="Book Antiqua" w:hAnsi="Book Antiqua"/>
          <w:color w:val="000000"/>
          <w:sz w:val="24"/>
          <w:szCs w:val="24"/>
        </w:rPr>
        <w:t>forkhead</w:t>
      </w:r>
      <w:proofErr w:type="spellEnd"/>
      <w:r w:rsidR="0044415B" w:rsidRPr="0074106F">
        <w:rPr>
          <w:rFonts w:ascii="Book Antiqua" w:hAnsi="Book Antiqua"/>
          <w:color w:val="000000"/>
          <w:sz w:val="24"/>
          <w:szCs w:val="24"/>
        </w:rPr>
        <w:t xml:space="preserve"> wing</w:t>
      </w:r>
      <w:r w:rsidR="006C0E5D" w:rsidRPr="0074106F">
        <w:rPr>
          <w:rFonts w:ascii="Book Antiqua" w:hAnsi="Book Antiqua"/>
          <w:color w:val="000000"/>
          <w:sz w:val="24"/>
          <w:szCs w:val="24"/>
        </w:rPr>
        <w:t>ed-helix</w:t>
      </w:r>
      <w:r w:rsidR="00611F17" w:rsidRPr="0074106F">
        <w:rPr>
          <w:rFonts w:ascii="Book Antiqua" w:hAnsi="Book Antiqua"/>
          <w:color w:val="000000"/>
          <w:sz w:val="24"/>
          <w:szCs w:val="24"/>
        </w:rPr>
        <w:t xml:space="preserve"> box class</w:t>
      </w:r>
      <w:r w:rsidR="006C0E5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11F17" w:rsidRPr="0074106F">
        <w:rPr>
          <w:rFonts w:ascii="Book Antiqua" w:hAnsi="Book Antiqua"/>
          <w:color w:val="000000"/>
          <w:sz w:val="24"/>
          <w:szCs w:val="24"/>
        </w:rPr>
        <w:t xml:space="preserve">O3 </w:t>
      </w:r>
      <w:r w:rsidR="006C0E5D" w:rsidRPr="0074106F">
        <w:rPr>
          <w:rFonts w:ascii="Book Antiqua" w:hAnsi="Book Antiqua"/>
          <w:color w:val="000000"/>
          <w:sz w:val="24"/>
          <w:szCs w:val="24"/>
        </w:rPr>
        <w:t>transcription factor)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–</w:t>
      </w:r>
      <w:r w:rsidR="006C0E5D" w:rsidRPr="0074106F">
        <w:rPr>
          <w:rFonts w:ascii="Book Antiqua" w:hAnsi="Book Antiqua"/>
          <w:color w:val="000000"/>
          <w:sz w:val="24"/>
          <w:szCs w:val="24"/>
        </w:rPr>
        <w:t>PGC-1a (</w:t>
      </w:r>
      <w:proofErr w:type="spellStart"/>
      <w:r w:rsidR="0044415B" w:rsidRPr="0074106F">
        <w:rPr>
          <w:rFonts w:ascii="Book Antiqua" w:hAnsi="Book Antiqua"/>
          <w:color w:val="000000"/>
          <w:sz w:val="24"/>
          <w:szCs w:val="24"/>
        </w:rPr>
        <w:t>PPARγ</w:t>
      </w:r>
      <w:proofErr w:type="spellEnd"/>
      <w:r w:rsidR="0044415B" w:rsidRPr="0074106F">
        <w:rPr>
          <w:rFonts w:ascii="Book Antiqua" w:hAnsi="Book Antiqua"/>
          <w:color w:val="000000"/>
          <w:sz w:val="24"/>
          <w:szCs w:val="24"/>
        </w:rPr>
        <w:t xml:space="preserve"> coactivator-1a)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bG1vczwvQXV0aG9yPjxZZWFyPjIwMTM8L1llYXI+PElE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PbG1vczwvQXV0aG9yPjxZZWFyPjIwMTM8L1llYXI+PElE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5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8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8297D" w:rsidRPr="0074106F">
        <w:rPr>
          <w:rFonts w:ascii="Book Antiqua" w:hAnsi="Book Antiqua"/>
          <w:color w:val="000000"/>
          <w:sz w:val="24"/>
          <w:szCs w:val="24"/>
        </w:rPr>
        <w:t>.</w:t>
      </w:r>
      <w:r w:rsidR="00E27EB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The regulation </w:t>
      </w:r>
      <w:r w:rsidR="00E27EBB" w:rsidRPr="0074106F">
        <w:rPr>
          <w:rFonts w:ascii="Book Antiqua" w:hAnsi="Book Antiqua"/>
          <w:color w:val="000000"/>
          <w:sz w:val="24"/>
          <w:szCs w:val="24"/>
        </w:rPr>
        <w:t>of</w:t>
      </w:r>
      <w:r w:rsidR="00E8297D" w:rsidRPr="0074106F">
        <w:rPr>
          <w:rFonts w:ascii="Book Antiqua" w:hAnsi="Book Antiqua"/>
          <w:color w:val="000000"/>
          <w:sz w:val="24"/>
          <w:szCs w:val="24"/>
        </w:rPr>
        <w:t xml:space="preserve"> Sirt1 </w:t>
      </w:r>
      <w:r w:rsidR="00E27EBB" w:rsidRPr="0074106F">
        <w:rPr>
          <w:rFonts w:ascii="Book Antiqua" w:hAnsi="Book Antiqua"/>
          <w:color w:val="000000"/>
          <w:sz w:val="24"/>
          <w:szCs w:val="24"/>
        </w:rPr>
        <w:t>levels along with</w:t>
      </w:r>
      <w:r w:rsidR="00E8297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27EBB" w:rsidRPr="0074106F">
        <w:rPr>
          <w:rFonts w:ascii="Book Antiqua" w:hAnsi="Book Antiqua"/>
          <w:color w:val="000000"/>
          <w:sz w:val="24"/>
          <w:szCs w:val="24"/>
        </w:rPr>
        <w:t>Nrf2 levels has been</w:t>
      </w:r>
      <w:r w:rsidR="00E8297D" w:rsidRPr="0074106F">
        <w:rPr>
          <w:rFonts w:ascii="Book Antiqua" w:hAnsi="Book Antiqua"/>
          <w:color w:val="000000"/>
          <w:sz w:val="24"/>
          <w:szCs w:val="24"/>
        </w:rPr>
        <w:t xml:space="preserve"> also reported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uang&lt;/Author&gt;&lt;Year&gt;2015&lt;/Year&gt;&lt;IDText&gt;Polydatin promotes Nrf2-ARE anti-oxidative pathway through activating Sirt1 to resist AGEs-induced upregulation of fibronetin and transforming growth factor-β1 in rat glomerular messangial cells&lt;/IDText&gt;&lt;DisplayText&gt;&lt;style face="superscript"&gt;[45]&lt;/style&gt;&lt;/DisplayText&gt;&lt;record&gt;&lt;dates&gt;&lt;pub-dates&gt;&lt;date&gt;Jan&lt;/date&gt;&lt;/pub-dates&gt;&lt;year&gt;2015&lt;/year&gt;&lt;/dates&gt;&lt;urls&gt;&lt;related-urls&gt;&lt;url&gt;http://www.ncbi.nlm.nih.gov/pubmed/25192797&lt;/url&gt;&lt;/related-urls&gt;&lt;/urls&gt;&lt;isbn&gt;1872-8057&lt;/isbn&gt;&lt;titles&gt;&lt;title&gt;Polydatin promotes Nrf2-ARE anti-oxidative pathway through activating Sirt1 to resist AGEs-induced upregulation of fibronetin and transforming growth factor-β1 in rat glomerular messangial cells&lt;/title&gt;&lt;secondary-title&gt;Mol Cell Endocrinol&lt;/secondary-title&gt;&lt;/titles&gt;&lt;pages&gt;178-89&lt;/pages&gt;&lt;contributors&gt;&lt;authors&gt;&lt;author&gt;Huang, K.&lt;/author&gt;&lt;author&gt;Chen, C.&lt;/author&gt;&lt;author&gt;Hao, J.&lt;/author&gt;&lt;author&gt;Huang, J.&lt;/author&gt;&lt;author&gt;Wang, S.&lt;/author&gt;&lt;author&gt;Liu, P.&lt;/author&gt;&lt;author&gt;Huang, H.&lt;/author&gt;&lt;/authors&gt;&lt;/contributors&gt;&lt;language&gt;eng&lt;/language&gt;&lt;added-date format="utc"&gt;1427762063&lt;/added-date&gt;&lt;ref-type name="Journal Article"&gt;17&lt;/ref-type&gt;&lt;rec-number&gt;476&lt;/rec-number&gt;&lt;last-updated-date format="utc"&gt;1427762063&lt;/last-updated-date&gt;&lt;accession-num&gt;25192797&lt;/accession-num&gt;&lt;electronic-resource-num&gt;10.1016/j.mce.2014.08.014&lt;/electronic-resource-num&gt;&lt;volume&gt;399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5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27EBB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>implying</w:t>
      </w:r>
      <w:r w:rsidR="00E27EBB" w:rsidRPr="0074106F">
        <w:rPr>
          <w:rFonts w:ascii="Book Antiqua" w:hAnsi="Book Antiqua"/>
          <w:color w:val="000000"/>
          <w:sz w:val="24"/>
          <w:szCs w:val="24"/>
        </w:rPr>
        <w:t xml:space="preserve"> cross-talk between both pathways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, whereas </w:t>
      </w:r>
      <w:r w:rsidR="00F35270" w:rsidRPr="0074106F">
        <w:rPr>
          <w:rFonts w:ascii="Book Antiqua" w:hAnsi="Book Antiqua"/>
          <w:color w:val="000000"/>
          <w:sz w:val="24"/>
          <w:szCs w:val="24"/>
        </w:rPr>
        <w:t xml:space="preserve">activation of </w:t>
      </w:r>
      <w:r w:rsidR="00C36423" w:rsidRPr="0074106F">
        <w:rPr>
          <w:rFonts w:ascii="Book Antiqua" w:hAnsi="Book Antiqua"/>
          <w:color w:val="000000"/>
          <w:sz w:val="24"/>
          <w:szCs w:val="24"/>
        </w:rPr>
        <w:t>Sirt1 and resveratrol,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 an activator of Sirt1,</w:t>
      </w:r>
      <w:r w:rsidR="00C3642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have been </w:t>
      </w:r>
      <w:r w:rsidR="00C36423" w:rsidRPr="0074106F">
        <w:rPr>
          <w:rFonts w:ascii="Book Antiqua" w:hAnsi="Book Antiqua"/>
          <w:color w:val="000000"/>
          <w:sz w:val="24"/>
          <w:szCs w:val="24"/>
        </w:rPr>
        <w:t xml:space="preserve">reported to inhibit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C36423" w:rsidRPr="0074106F">
        <w:rPr>
          <w:rFonts w:ascii="Book Antiqua" w:hAnsi="Book Antiqua"/>
          <w:color w:val="000000"/>
          <w:sz w:val="24"/>
          <w:szCs w:val="24"/>
        </w:rPr>
        <w:t xml:space="preserve">DNA-binding activity of Nrf2 by </w:t>
      </w:r>
      <w:proofErr w:type="spellStart"/>
      <w:r w:rsidR="00C36423" w:rsidRPr="0074106F">
        <w:rPr>
          <w:rFonts w:ascii="Book Antiqua" w:hAnsi="Book Antiqua"/>
          <w:color w:val="000000"/>
          <w:sz w:val="24"/>
          <w:szCs w:val="24"/>
        </w:rPr>
        <w:t>deacetylation</w:t>
      </w:r>
      <w:proofErr w:type="spellEnd"/>
      <w:r w:rsidR="00C3642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wai&lt;/Author&gt;&lt;Year&gt;2011&lt;/Year&gt;&lt;IDText&gt;Acetylation-deacetylation of the transcription factor Nrf2 (nuclear factor erythroid 2-related factor 2) regulates its transcriptional activity and nucleocytoplasmic localization&lt;/IDText&gt;&lt;DisplayText&gt;&lt;style face="superscript"&gt;[74]&lt;/style&gt;&lt;/DisplayText&gt;&lt;record&gt;&lt;dates&gt;&lt;pub-dates&gt;&lt;date&gt;Mar&lt;/date&gt;&lt;/pub-dates&gt;&lt;year&gt;2011&lt;/year&gt;&lt;/dates&gt;&lt;keywords&gt;&lt;keyword&gt;Acetylation&lt;/keyword&gt;&lt;keyword&gt;Active Transport, Cell Nucleus&lt;/keyword&gt;&lt;keyword&gt;Cell Nucleus&lt;/keyword&gt;&lt;keyword&gt;Cytoplasm&lt;/keyword&gt;&lt;keyword&gt;Hep G2 Cells&lt;/keyword&gt;&lt;keyword&gt;Humans&lt;/keyword&gt;&lt;keyword&gt;K562 Cells&lt;/keyword&gt;&lt;keyword&gt;Mutagenesis&lt;/keyword&gt;&lt;keyword&gt;NF-E2-Related Factor 2&lt;/keyword&gt;&lt;keyword&gt;Response Elements&lt;/keyword&gt;&lt;keyword&gt;Sirtuin 1&lt;/keyword&gt;&lt;keyword&gt;Transcriptional Activation&lt;/keyword&gt;&lt;/keywords&gt;&lt;urls&gt;&lt;related-urls&gt;&lt;url&gt;http://www.ncbi.nlm.nih.gov/pubmed/21196497&lt;/url&gt;&lt;/related-urls&gt;&lt;/urls&gt;&lt;isbn&gt;1083-351X&lt;/isbn&gt;&lt;custom2&gt;PMC3045017&lt;/custom2&gt;&lt;titles&gt;&lt;title&gt;Acetylation-deacetylation of the transcription factor Nrf2 (nuclear factor erythroid 2-related factor 2) regulates its transcriptional activity and nucleocytoplasmic localization&lt;/title&gt;&lt;secondary-title&gt;J Biol Chem&lt;/secondary-title&gt;&lt;/titles&gt;&lt;pages&gt;7629-40&lt;/pages&gt;&lt;number&gt;9&lt;/number&gt;&lt;contributors&gt;&lt;authors&gt;&lt;author&gt;Kawai, Y.&lt;/author&gt;&lt;author&gt;Garduño, L.&lt;/author&gt;&lt;author&gt;Theodore, M.&lt;/author&gt;&lt;author&gt;Yang, J.&lt;/author&gt;&lt;author&gt;Arinze, I. J.&lt;/author&gt;&lt;/authors&gt;&lt;/contributors&gt;&lt;language&gt;eng&lt;/language&gt;&lt;added-date format="utc"&gt;1428049391&lt;/added-date&gt;&lt;ref-type name="Journal Article"&gt;17&lt;/ref-type&gt;&lt;rec-number&gt;513&lt;/rec-number&gt;&lt;last-updated-date format="utc"&gt;1428049391&lt;/last-updated-date&gt;&lt;accession-num&gt;21196497&lt;/accession-num&gt;&lt;electronic-resource-num&gt;10.1074/jbc.M110.208173&lt;/electronic-resource-num&gt;&lt;volume&gt;286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36423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6434FF" w:rsidRPr="0074106F">
        <w:rPr>
          <w:rFonts w:ascii="Book Antiqua" w:hAnsi="Book Antiqua"/>
          <w:color w:val="000000"/>
          <w:sz w:val="24"/>
          <w:szCs w:val="24"/>
        </w:rPr>
        <w:t>Taken together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, substances </w:t>
      </w:r>
      <w:r w:rsidR="004A6F4D" w:rsidRPr="0074106F">
        <w:rPr>
          <w:rFonts w:ascii="Book Antiqua" w:hAnsi="Book Antiqua"/>
          <w:color w:val="000000"/>
          <w:sz w:val="24"/>
          <w:szCs w:val="24"/>
        </w:rPr>
        <w:t>deactivating or normalizing MAPKs and/or activating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 ARE or Sirt1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b3ZhaGVkPC9BdXRob3I+PFllYXI+MjAxMjwvWWVhcj48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b3ZhaGVkPC9BdXRob3I+PFllYXI+MjAxMjwvWWVhcj48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5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5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 are possibl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>e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 candidates for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>prevent</w:t>
      </w:r>
      <w:r w:rsidR="004A6F4D" w:rsidRPr="0074106F">
        <w:rPr>
          <w:rFonts w:ascii="Book Antiqua" w:hAnsi="Book Antiqua"/>
          <w:color w:val="000000"/>
          <w:sz w:val="24"/>
          <w:szCs w:val="24"/>
        </w:rPr>
        <w:t>ion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 xml:space="preserve"> of ALD</w:t>
      </w:r>
      <w:r w:rsidR="006434FF" w:rsidRPr="0074106F">
        <w:rPr>
          <w:rFonts w:ascii="Book Antiqua" w:hAnsi="Book Antiqua"/>
          <w:color w:val="000000"/>
          <w:sz w:val="24"/>
          <w:szCs w:val="24"/>
        </w:rPr>
        <w:t xml:space="preserve"> with un</w:t>
      </w:r>
      <w:r w:rsidR="00BF7A38" w:rsidRPr="0074106F">
        <w:rPr>
          <w:rFonts w:ascii="Book Antiqua" w:hAnsi="Book Antiqua"/>
          <w:color w:val="000000"/>
          <w:sz w:val="24"/>
          <w:szCs w:val="24"/>
        </w:rPr>
        <w:t>certain</w:t>
      </w:r>
      <w:r w:rsidR="006434FF" w:rsidRPr="0074106F">
        <w:rPr>
          <w:rFonts w:ascii="Book Antiqua" w:hAnsi="Book Antiqua"/>
          <w:color w:val="000000"/>
          <w:sz w:val="24"/>
          <w:szCs w:val="24"/>
        </w:rPr>
        <w:t xml:space="preserve"> mechanism</w:t>
      </w:r>
      <w:r w:rsidR="00DE26F1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6D671826" w14:textId="77777777" w:rsidR="006C0E5D" w:rsidRPr="0023351D" w:rsidRDefault="006C0E5D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271664FD" w14:textId="77777777" w:rsidR="008C76EE" w:rsidRPr="0074106F" w:rsidRDefault="008C76EE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Antioxidant enzymes and peptides</w:t>
      </w:r>
    </w:p>
    <w:p w14:paraId="57C18BC5" w14:textId="3B8EC270" w:rsidR="007746F0" w:rsidRPr="0074106F" w:rsidRDefault="004A6F4D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lastRenderedPageBreak/>
        <w:t>In mammals,</w:t>
      </w:r>
      <w:r w:rsidR="00E5673A" w:rsidRPr="0074106F">
        <w:rPr>
          <w:rFonts w:ascii="Book Antiqua" w:hAnsi="Book Antiqua"/>
          <w:color w:val="000000"/>
          <w:sz w:val="24"/>
          <w:szCs w:val="24"/>
        </w:rPr>
        <w:t xml:space="preserve"> SO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generates hydrogen peroxide</w:t>
      </w:r>
      <w:r w:rsidR="00E5673A" w:rsidRPr="0074106F">
        <w:rPr>
          <w:rFonts w:ascii="Book Antiqua" w:hAnsi="Book Antiqua"/>
          <w:color w:val="000000"/>
          <w:sz w:val="24"/>
          <w:szCs w:val="24"/>
        </w:rPr>
        <w:t xml:space="preserve">, which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is </w:t>
      </w:r>
      <w:r w:rsidR="00E5673A" w:rsidRPr="0074106F">
        <w:rPr>
          <w:rFonts w:ascii="Book Antiqua" w:hAnsi="Book Antiqua"/>
          <w:color w:val="000000"/>
          <w:sz w:val="24"/>
          <w:szCs w:val="24"/>
        </w:rPr>
        <w:t>catabolized to hydroxyl radical by c</w:t>
      </w:r>
      <w:r w:rsidR="00CE56EF" w:rsidRPr="0074106F">
        <w:rPr>
          <w:rFonts w:ascii="Book Antiqua" w:hAnsi="Book Antiqua"/>
          <w:color w:val="000000"/>
          <w:sz w:val="24"/>
          <w:szCs w:val="24"/>
        </w:rPr>
        <w:t xml:space="preserve">atalase </w:t>
      </w:r>
      <w:r w:rsidRPr="0074106F">
        <w:rPr>
          <w:rFonts w:ascii="Book Antiqua" w:hAnsi="Book Antiqua"/>
          <w:color w:val="000000"/>
          <w:sz w:val="24"/>
          <w:szCs w:val="24"/>
        </w:rPr>
        <w:t>and detoxified by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 GSH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in collaboration 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with </w:t>
      </w:r>
      <w:proofErr w:type="spellStart"/>
      <w:r w:rsidR="002B4FA2" w:rsidRPr="0074106F">
        <w:rPr>
          <w:rFonts w:ascii="Book Antiqua" w:hAnsi="Book Antiqua"/>
          <w:color w:val="000000"/>
          <w:sz w:val="24"/>
          <w:szCs w:val="24"/>
        </w:rPr>
        <w:t>GPx</w:t>
      </w:r>
      <w:proofErr w:type="spellEnd"/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lyanaraman&lt;/Author&gt;&lt;Year&gt;2013&lt;/Year&gt;&lt;IDText&gt;Teaching the basics of redox biology to medical and graduate students: Oxidants, antioxidants and disease mechanisms&lt;/IDText&gt;&lt;DisplayText&gt;&lt;style face="superscript"&gt;[25]&lt;/style&gt;&lt;/DisplayText&gt;&lt;record&gt;&lt;urls&gt;&lt;related-urls&gt;&lt;url&gt;http://www.ncbi.nlm.nih.gov/pubmed/24024158&lt;/url&gt;&lt;/related-urls&gt;&lt;/urls&gt;&lt;isbn&gt;2213-2317&lt;/isbn&gt;&lt;custom2&gt;PMC3757692&lt;/custom2&gt;&lt;titles&gt;&lt;title&gt;Teaching the basics of redox biology to medical and graduate students: Oxidants, antioxidants and disease mechanisms&lt;/title&gt;&lt;secondary-title&gt;Redox Biol&lt;/secondary-title&gt;&lt;/titles&gt;&lt;pages&gt;244-57&lt;/pages&gt;&lt;number&gt;1&lt;/number&gt;&lt;contributors&gt;&lt;authors&gt;&lt;author&gt;Kalyanaraman, B.&lt;/author&gt;&lt;/authors&gt;&lt;/contributors&gt;&lt;language&gt;eng&lt;/language&gt;&lt;added-date format="utc"&gt;1427849685&lt;/added-date&gt;&lt;ref-type name="Journal Article"&gt;17&lt;/ref-type&gt;&lt;dates&gt;&lt;year&gt;2013&lt;/year&gt;&lt;/dates&gt;&lt;rec-number&gt;492&lt;/rec-number&gt;&lt;last-updated-date format="utc"&gt;1427849685&lt;/last-updated-date&gt;&lt;accession-num&gt;24024158&lt;/accession-num&gt;&lt;electronic-resource-num&gt;10.1016/j.redox.2013.01.014&lt;/electronic-resource-num&gt;&lt;volume&gt;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B4FA2" w:rsidRPr="0074106F">
        <w:rPr>
          <w:rFonts w:ascii="Book Antiqua" w:hAnsi="Book Antiqua"/>
          <w:color w:val="000000"/>
          <w:sz w:val="24"/>
          <w:szCs w:val="24"/>
        </w:rPr>
        <w:t>. The oxidized glutathione</w:t>
      </w:r>
      <w:r w:rsidR="007746F0" w:rsidRPr="0074106F">
        <w:rPr>
          <w:rFonts w:ascii="Book Antiqua" w:hAnsi="Book Antiqua"/>
          <w:color w:val="000000"/>
          <w:sz w:val="24"/>
          <w:szCs w:val="24"/>
        </w:rPr>
        <w:t xml:space="preserve"> form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746F0" w:rsidRPr="0074106F">
        <w:rPr>
          <w:rFonts w:ascii="Book Antiqua" w:hAnsi="Book Antiqua"/>
          <w:color w:val="000000"/>
          <w:sz w:val="24"/>
          <w:szCs w:val="24"/>
        </w:rPr>
        <w:t>is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 recruited to GSH by GR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with NAD(P)H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13&lt;/Year&gt;&lt;IDText&gt;Glutathione defense mechanism in liver injury: insights from animal models&lt;/IDText&gt;&lt;DisplayText&gt;&lt;style face="superscript"&gt;[76]&lt;/style&gt;&lt;/DisplayText&gt;&lt;record&gt;&lt;dates&gt;&lt;pub-dates&gt;&lt;date&gt;Oct&lt;/date&gt;&lt;/pub-dates&gt;&lt;year&gt;2013&lt;/year&gt;&lt;/dates&gt;&lt;keywords&gt;&lt;keyword&gt;Acetaminophen&lt;/keyword&gt;&lt;keyword&gt;Animals&lt;/keyword&gt;&lt;keyword&gt;Disease Models, Animal&lt;/keyword&gt;&lt;keyword&gt;Fatty Liver&lt;/keyword&gt;&lt;keyword&gt;Gene Deletion&lt;/keyword&gt;&lt;keyword&gt;Glutamate-Cysteine Ligase&lt;/keyword&gt;&lt;keyword&gt;Glutathione&lt;/keyword&gt;&lt;keyword&gt;Hepatocytes&lt;/keyword&gt;&lt;keyword&gt;Liver&lt;/keyword&gt;&lt;keyword&gt;Mice&lt;/keyword&gt;&lt;keyword&gt;Mice, Knockout&lt;/keyword&gt;&lt;keyword&gt;Non-alcoholic Fatty Liver Disease&lt;/keyword&gt;&lt;keyword&gt;Tetrachlorodibenzodioxin&lt;/keyword&gt;&lt;/keywords&gt;&lt;urls&gt;&lt;related-urls&gt;&lt;url&gt;http://www.ncbi.nlm.nih.gov/pubmed/23856494&lt;/url&gt;&lt;/related-urls&gt;&lt;/urls&gt;&lt;isbn&gt;1873-6351&lt;/isbn&gt;&lt;custom2&gt;PMC3801188&lt;/custom2&gt;&lt;titles&gt;&lt;title&gt;Glutathione defense mechanism in liver injury: insights from animal models&lt;/title&gt;&lt;secondary-title&gt;Food Chem Toxicol&lt;/secondary-title&gt;&lt;/titles&gt;&lt;pages&gt;38-44&lt;/pages&gt;&lt;contributors&gt;&lt;authors&gt;&lt;author&gt;Chen, Y.&lt;/author&gt;&lt;author&gt;Dong, H.&lt;/author&gt;&lt;author&gt;Thompson, D. C.&lt;/author&gt;&lt;author&gt;Shertzer, H. G.&lt;/author&gt;&lt;author&gt;Nebert, D. W.&lt;/author&gt;&lt;author&gt;Vasiliou, V.&lt;/author&gt;&lt;/authors&gt;&lt;/contributors&gt;&lt;language&gt;eng&lt;/language&gt;&lt;added-date format="utc"&gt;1427949869&lt;/added-date&gt;&lt;ref-type name="Journal Article"&gt;17&lt;/ref-type&gt;&lt;rec-number&gt;501&lt;/rec-number&gt;&lt;last-updated-date format="utc"&gt;1427949869&lt;/last-updated-date&gt;&lt;accession-num&gt;23856494&lt;/accession-num&gt;&lt;electronic-resource-num&gt;10.1016/j.fct.2013.07.008&lt;/electronic-resource-num&gt;&lt;volume&gt;60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6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proofErr w:type="spellStart"/>
      <w:r w:rsidR="002B4FA2" w:rsidRPr="0074106F">
        <w:rPr>
          <w:rFonts w:ascii="Book Antiqua" w:hAnsi="Book Antiqua"/>
          <w:color w:val="000000"/>
          <w:sz w:val="24"/>
          <w:szCs w:val="24"/>
        </w:rPr>
        <w:t>Heme</w:t>
      </w:r>
      <w:proofErr w:type="spellEnd"/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4291D" w:rsidRPr="0074106F">
        <w:rPr>
          <w:rFonts w:ascii="Book Antiqua" w:hAnsi="Book Antiqua"/>
          <w:color w:val="000000"/>
          <w:sz w:val="24"/>
          <w:szCs w:val="24"/>
        </w:rPr>
        <w:t>oxygenase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-1 (HO-1) </w:t>
      </w:r>
      <w:r w:rsidR="009F1DB3" w:rsidRPr="0074106F">
        <w:rPr>
          <w:rFonts w:ascii="Book Antiqua" w:hAnsi="Book Antiqua"/>
          <w:color w:val="000000"/>
          <w:sz w:val="24"/>
          <w:szCs w:val="24"/>
        </w:rPr>
        <w:t>appears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 to contribute to </w:t>
      </w:r>
      <w:r w:rsidR="003A45F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antioxidant system </w:t>
      </w:r>
      <w:r w:rsidR="00D915B2" w:rsidRPr="0074106F">
        <w:rPr>
          <w:rFonts w:ascii="Book Antiqua" w:hAnsi="Book Antiqua"/>
          <w:color w:val="000000"/>
          <w:sz w:val="24"/>
          <w:szCs w:val="24"/>
        </w:rPr>
        <w:t>because of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 xml:space="preserve"> production of </w:t>
      </w:r>
      <w:r w:rsidR="00771FE7" w:rsidRPr="0074106F">
        <w:rPr>
          <w:rFonts w:ascii="Book Antiqua" w:hAnsi="Book Antiqua"/>
          <w:color w:val="000000"/>
          <w:sz w:val="24"/>
          <w:szCs w:val="24"/>
        </w:rPr>
        <w:t xml:space="preserve">bilirubin as a </w:t>
      </w:r>
      <w:r w:rsidR="002B4FA2" w:rsidRPr="0074106F">
        <w:rPr>
          <w:rFonts w:ascii="Book Antiqua" w:hAnsi="Book Antiqua"/>
          <w:color w:val="000000"/>
          <w:sz w:val="24"/>
          <w:szCs w:val="24"/>
        </w:rPr>
        <w:t>redox substance.</w:t>
      </w:r>
      <w:r w:rsidR="00E2017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371BE00E" w14:textId="51170C6D" w:rsidR="000A296B" w:rsidRPr="0074106F" w:rsidRDefault="00047B4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It has been suggested that hepatic </w:t>
      </w:r>
      <w:r w:rsidR="00F57C9F" w:rsidRPr="0074106F">
        <w:rPr>
          <w:rFonts w:ascii="Book Antiqua" w:hAnsi="Book Antiqua"/>
          <w:color w:val="000000"/>
          <w:sz w:val="24"/>
          <w:szCs w:val="24"/>
        </w:rPr>
        <w:t>c</w:t>
      </w:r>
      <w:r w:rsidR="00AB3016" w:rsidRPr="0074106F">
        <w:rPr>
          <w:rFonts w:ascii="Book Antiqua" w:hAnsi="Book Antiqua"/>
          <w:color w:val="000000"/>
          <w:sz w:val="24"/>
          <w:szCs w:val="24"/>
        </w:rPr>
        <w:t xml:space="preserve">atalase level is negatively associated with </w:t>
      </w:r>
      <w:r w:rsidR="00667C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B3016" w:rsidRPr="0074106F">
        <w:rPr>
          <w:rFonts w:ascii="Book Antiqua" w:hAnsi="Book Antiqua"/>
          <w:color w:val="000000"/>
          <w:sz w:val="24"/>
          <w:szCs w:val="24"/>
        </w:rPr>
        <w:t>severity of alcoholic liver injury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b3dlbGw8L0F1dGhvcj48WWVhcj4yMDEwPC9ZZWFyPjxJ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b3dlbGw8L0F1dGhvcj48WWVhcj4yMDEwPC9ZZWFyPjxJ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0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B7766" w:rsidRPr="0074106F">
        <w:rPr>
          <w:rFonts w:ascii="Book Antiqua" w:hAnsi="Book Antiqua"/>
          <w:color w:val="000000"/>
          <w:sz w:val="24"/>
          <w:szCs w:val="24"/>
        </w:rPr>
        <w:t>, and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C31A6" w:rsidRPr="0074106F">
        <w:rPr>
          <w:rFonts w:ascii="Book Antiqua" w:hAnsi="Book Antiqua"/>
          <w:color w:val="000000"/>
          <w:sz w:val="24"/>
          <w:szCs w:val="24"/>
        </w:rPr>
        <w:t>SODs scavenge hydroxyl peroxides generated in cytosol and mitochondria</w:t>
      </w:r>
      <w:r w:rsidR="00667C72" w:rsidRPr="0074106F">
        <w:rPr>
          <w:rFonts w:ascii="Book Antiqua" w:hAnsi="Book Antiqua"/>
          <w:color w:val="000000"/>
          <w:sz w:val="24"/>
          <w:szCs w:val="24"/>
        </w:rPr>
        <w:t>, terminating</w:t>
      </w:r>
      <w:r w:rsidR="00FC31A6" w:rsidRPr="0074106F">
        <w:rPr>
          <w:rFonts w:ascii="Book Antiqua" w:hAnsi="Book Antiqua"/>
          <w:color w:val="000000"/>
          <w:sz w:val="24"/>
          <w:szCs w:val="24"/>
        </w:rPr>
        <w:t xml:space="preserve"> autoxidation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. Thus, catalase and</w:t>
      </w:r>
      <w:r w:rsidR="00FC31A6" w:rsidRPr="0074106F">
        <w:rPr>
          <w:rFonts w:ascii="Book Antiqua" w:hAnsi="Book Antiqua"/>
          <w:color w:val="000000"/>
          <w:sz w:val="24"/>
          <w:szCs w:val="24"/>
        </w:rPr>
        <w:t xml:space="preserve"> SODs are essential for </w:t>
      </w:r>
      <w:r w:rsidR="00667C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C31A6" w:rsidRPr="0074106F">
        <w:rPr>
          <w:rFonts w:ascii="Book Antiqua" w:hAnsi="Book Antiqua"/>
          <w:color w:val="000000"/>
          <w:sz w:val="24"/>
          <w:szCs w:val="24"/>
        </w:rPr>
        <w:t xml:space="preserve">antioxidant system. </w:t>
      </w:r>
      <w:r w:rsidR="00CE56EF" w:rsidRPr="0074106F">
        <w:rPr>
          <w:rFonts w:ascii="Book Antiqua" w:hAnsi="Book Antiqua"/>
          <w:color w:val="000000"/>
          <w:sz w:val="24"/>
          <w:szCs w:val="24"/>
        </w:rPr>
        <w:t>There are three isozymes</w:t>
      </w:r>
      <w:r w:rsidR="00E20CF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20CFB" w:rsidRPr="0074106F">
        <w:rPr>
          <w:rFonts w:ascii="Book Antiqua" w:hAnsi="Book Antiqua"/>
          <w:color w:val="000000" w:themeColor="text1"/>
          <w:sz w:val="24"/>
          <w:szCs w:val="24"/>
        </w:rPr>
        <w:t>of SOD</w:t>
      </w:r>
      <w:r w:rsidR="00CE56EF" w:rsidRPr="0074106F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E56EF" w:rsidRPr="0074106F">
        <w:rPr>
          <w:rFonts w:ascii="Book Antiqua" w:hAnsi="Book Antiqua"/>
          <w:color w:val="000000"/>
          <w:sz w:val="24"/>
          <w:szCs w:val="24"/>
        </w:rPr>
        <w:t>in cytosol, mitochondria, and</w:t>
      </w:r>
      <w:r w:rsidR="009501B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67C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9501BC" w:rsidRPr="0074106F">
        <w:rPr>
          <w:rFonts w:ascii="Book Antiqua" w:hAnsi="Book Antiqua"/>
          <w:color w:val="000000"/>
          <w:sz w:val="24"/>
          <w:szCs w:val="24"/>
        </w:rPr>
        <w:t>extracellular matrix</w:t>
      </w:r>
      <w:r w:rsidR="00D0228A" w:rsidRPr="0074106F">
        <w:rPr>
          <w:rFonts w:ascii="Book Antiqua" w:hAnsi="Book Antiqua"/>
          <w:color w:val="000000"/>
          <w:sz w:val="24"/>
          <w:szCs w:val="24"/>
        </w:rPr>
        <w:t xml:space="preserve">: </w:t>
      </w:r>
      <w:proofErr w:type="spellStart"/>
      <w:r w:rsidR="00E5673A" w:rsidRPr="0074106F">
        <w:rPr>
          <w:rFonts w:ascii="Book Antiqua" w:hAnsi="Book Antiqua"/>
          <w:color w:val="000000"/>
          <w:sz w:val="24"/>
          <w:szCs w:val="24"/>
        </w:rPr>
        <w:t>CuZn</w:t>
      </w:r>
      <w:proofErr w:type="spellEnd"/>
      <w:r w:rsidR="00E5673A" w:rsidRPr="0074106F">
        <w:rPr>
          <w:rFonts w:ascii="Book Antiqua" w:hAnsi="Book Antiqua"/>
          <w:color w:val="000000"/>
          <w:sz w:val="24"/>
          <w:szCs w:val="24"/>
        </w:rPr>
        <w:t>-</w:t>
      </w:r>
      <w:r w:rsidRPr="0074106F">
        <w:rPr>
          <w:rFonts w:ascii="Book Antiqua" w:hAnsi="Book Antiqua"/>
          <w:color w:val="000000"/>
          <w:sz w:val="24"/>
          <w:szCs w:val="24"/>
        </w:rPr>
        <w:t>SOD</w:t>
      </w:r>
      <w:r w:rsidR="00E5673A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="00CA7BD2" w:rsidRPr="0074106F">
        <w:rPr>
          <w:rFonts w:ascii="Book Antiqua" w:hAnsi="Book Antiqua"/>
          <w:color w:val="000000"/>
          <w:sz w:val="24"/>
          <w:szCs w:val="24"/>
        </w:rPr>
        <w:t>Mn</w:t>
      </w:r>
      <w:proofErr w:type="spellEnd"/>
      <w:r w:rsidR="00CA7BD2" w:rsidRPr="0074106F">
        <w:rPr>
          <w:rFonts w:ascii="Book Antiqua" w:hAnsi="Book Antiqua"/>
          <w:color w:val="000000"/>
          <w:sz w:val="24"/>
          <w:szCs w:val="24"/>
        </w:rPr>
        <w:t>-</w:t>
      </w:r>
      <w:r w:rsidRPr="0074106F">
        <w:rPr>
          <w:rFonts w:ascii="Book Antiqua" w:hAnsi="Book Antiqua"/>
          <w:color w:val="000000"/>
          <w:sz w:val="24"/>
          <w:szCs w:val="24"/>
        </w:rPr>
        <w:t>SOD</w:t>
      </w:r>
      <w:r w:rsidR="00CA7BD2" w:rsidRPr="0074106F">
        <w:rPr>
          <w:rFonts w:ascii="Book Antiqua" w:hAnsi="Book Antiqua"/>
          <w:color w:val="000000"/>
          <w:sz w:val="24"/>
          <w:szCs w:val="24"/>
        </w:rPr>
        <w:t>, and extracellular SOD</w:t>
      </w:r>
      <w:r w:rsidR="009501BC" w:rsidRPr="0074106F">
        <w:rPr>
          <w:rFonts w:ascii="Book Antiqua" w:hAnsi="Book Antiqua"/>
          <w:color w:val="000000"/>
          <w:sz w:val="24"/>
          <w:szCs w:val="24"/>
        </w:rPr>
        <w:t>, respectively</w:t>
      </w:r>
      <w:r w:rsidR="00CE56EF" w:rsidRPr="0074106F">
        <w:rPr>
          <w:rFonts w:ascii="Book Antiqua" w:hAnsi="Book Antiqua"/>
          <w:color w:val="000000"/>
          <w:sz w:val="24"/>
          <w:szCs w:val="24"/>
        </w:rPr>
        <w:t>.</w:t>
      </w:r>
      <w:r w:rsidR="004D602F" w:rsidRPr="0074106F">
        <w:rPr>
          <w:rFonts w:ascii="Book Antiqua" w:hAnsi="Book Antiqua"/>
          <w:color w:val="000000"/>
          <w:sz w:val="24"/>
          <w:szCs w:val="24"/>
        </w:rPr>
        <w:t xml:space="preserve"> SOD </w:t>
      </w:r>
      <w:r w:rsidR="00A016BB" w:rsidRPr="0074106F">
        <w:rPr>
          <w:rFonts w:ascii="Book Antiqua" w:hAnsi="Book Antiqua"/>
          <w:color w:val="000000"/>
          <w:sz w:val="24"/>
          <w:szCs w:val="24"/>
        </w:rPr>
        <w:t xml:space="preserve">levels </w:t>
      </w:r>
      <w:r w:rsidRPr="0074106F">
        <w:rPr>
          <w:rFonts w:ascii="Book Antiqua" w:hAnsi="Book Antiqua"/>
          <w:color w:val="000000"/>
          <w:sz w:val="24"/>
          <w:szCs w:val="24"/>
        </w:rPr>
        <w:t>are</w:t>
      </w:r>
      <w:r w:rsidRPr="0074106F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D46D95" w:rsidRPr="0074106F">
        <w:rPr>
          <w:rFonts w:ascii="Book Antiqua" w:hAnsi="Book Antiqua" w:cs="Arial"/>
          <w:color w:val="000000"/>
          <w:sz w:val="24"/>
          <w:szCs w:val="24"/>
        </w:rPr>
        <w:t>reportedly</w:t>
      </w:r>
      <w:r w:rsidR="00D46D9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016BB" w:rsidRPr="0074106F">
        <w:rPr>
          <w:rFonts w:ascii="Book Antiqua" w:hAnsi="Book Antiqua"/>
          <w:color w:val="000000"/>
          <w:sz w:val="24"/>
          <w:szCs w:val="24"/>
        </w:rPr>
        <w:t>regulate</w:t>
      </w:r>
      <w:r w:rsidR="00F11E69" w:rsidRPr="0074106F">
        <w:rPr>
          <w:rFonts w:ascii="Book Antiqua" w:hAnsi="Book Antiqua"/>
          <w:color w:val="000000"/>
          <w:sz w:val="24"/>
          <w:szCs w:val="24"/>
        </w:rPr>
        <w:t>d</w:t>
      </w:r>
      <w:r w:rsidR="004D602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016BB" w:rsidRPr="0074106F">
        <w:rPr>
          <w:rFonts w:ascii="Book Antiqua" w:hAnsi="Book Antiqua"/>
          <w:color w:val="000000"/>
          <w:sz w:val="24"/>
          <w:szCs w:val="24"/>
        </w:rPr>
        <w:t xml:space="preserve">by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016BB" w:rsidRPr="0074106F">
        <w:rPr>
          <w:rFonts w:ascii="Book Antiqua" w:hAnsi="Book Antiqua"/>
          <w:color w:val="000000"/>
          <w:sz w:val="24"/>
          <w:szCs w:val="24"/>
        </w:rPr>
        <w:t>activities</w:t>
      </w:r>
      <w:r w:rsidR="004D602F" w:rsidRPr="0074106F">
        <w:rPr>
          <w:rFonts w:ascii="Book Antiqua" w:hAnsi="Book Antiqua"/>
          <w:color w:val="000000"/>
          <w:sz w:val="24"/>
          <w:szCs w:val="24"/>
        </w:rPr>
        <w:t xml:space="preserve"> of MAPK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ashimoto&lt;/Author&gt;&lt;Year&gt;2010&lt;/Year&gt;&lt;IDText&gt;Colored potato extracts induce superoxide dismutase-2 mRNA via ERK1/2 pathway in HepG2 cells&lt;/IDText&gt;&lt;DisplayText&gt;&lt;style face="superscript"&gt;[77]&lt;/style&gt;&lt;/DisplayText&gt;&lt;record&gt;&lt;dates&gt;&lt;pub-dates&gt;&lt;date&gt;Sep&lt;/date&gt;&lt;/pub-dates&gt;&lt;year&gt;2010&lt;/year&gt;&lt;/dates&gt;&lt;keywords&gt;&lt;keyword&gt;Breeding&lt;/keyword&gt;&lt;keyword&gt;Gene Expression Regulation&lt;/keyword&gt;&lt;keyword&gt;Hep G2 Cells&lt;/keyword&gt;&lt;keyword&gt;Humans&lt;/keyword&gt;&lt;keyword&gt;Mitogen-Activated Protein Kinase 1&lt;/keyword&gt;&lt;keyword&gt;Phosphorylation&lt;/keyword&gt;&lt;keyword&gt;Plant Preparations&lt;/keyword&gt;&lt;keyword&gt;Plant Tubers&lt;/keyword&gt;&lt;keyword&gt;RNA, Messenger&lt;/keyword&gt;&lt;keyword&gt;Signal Transduction&lt;/keyword&gt;&lt;keyword&gt;Solanum tuberosum&lt;/keyword&gt;&lt;keyword&gt;Superoxide Dismutase&lt;/keyword&gt;&lt;/keywords&gt;&lt;urls&gt;&lt;related-urls&gt;&lt;url&gt;http://www.ncbi.nlm.nih.gov/pubmed/20582572&lt;/url&gt;&lt;/related-urls&gt;&lt;/urls&gt;&lt;isbn&gt;1573-9104&lt;/isbn&gt;&lt;titles&gt;&lt;title&gt;Colored potato extracts induce superoxide dismutase-2 mRNA via ERK1/2 pathway in HepG2 cells&lt;/title&gt;&lt;secondary-title&gt;Plant Foods Hum Nutr&lt;/secondary-title&gt;&lt;/titles&gt;&lt;pages&gt;266-70&lt;/pages&gt;&lt;number&gt;3&lt;/number&gt;&lt;contributors&gt;&lt;authors&gt;&lt;author&gt;Hashimoto, N.&lt;/author&gt;&lt;author&gt;Noda, T.&lt;/author&gt;&lt;author&gt;Kim, S. J.&lt;/author&gt;&lt;author&gt;Yamauchi, H.&lt;/author&gt;&lt;author&gt;Takigawa, S.&lt;/author&gt;&lt;author&gt;Matsuura-Endo, C.&lt;/author&gt;&lt;author&gt;Suzuki, T.&lt;/author&gt;&lt;author&gt;Han, K. H.&lt;/author&gt;&lt;author&gt;Fukushima, M.&lt;/author&gt;&lt;/authors&gt;&lt;/contributors&gt;&lt;language&gt;eng&lt;/language&gt;&lt;added-date format="utc"&gt;1400112395&lt;/added-date&gt;&lt;ref-type name="Journal Article"&gt;17&lt;/ref-type&gt;&lt;rec-number&gt;341&lt;/rec-number&gt;&lt;last-updated-date format="utc"&gt;1400112395&lt;/last-updated-date&gt;&lt;accession-num&gt;20582572&lt;/accession-num&gt;&lt;electronic-resource-num&gt;10.1007/s11130-010-0171-7&lt;/electronic-resource-num&gt;&lt;volume&gt;6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7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D602F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>GSH is</w:t>
      </w:r>
      <w:r w:rsidR="00C12387" w:rsidRPr="0074106F">
        <w:rPr>
          <w:rFonts w:ascii="Book Antiqua" w:hAnsi="Book Antiqua"/>
          <w:color w:val="000000"/>
          <w:sz w:val="24"/>
          <w:szCs w:val="24"/>
        </w:rPr>
        <w:t xml:space="preserve"> not an enzyme but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12387" w:rsidRPr="0074106F">
        <w:rPr>
          <w:rFonts w:ascii="Book Antiqua" w:hAnsi="Book Antiqua"/>
          <w:color w:val="000000"/>
          <w:sz w:val="24"/>
          <w:szCs w:val="24"/>
        </w:rPr>
        <w:t>a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 xml:space="preserve"> redox </w:t>
      </w:r>
      <w:r w:rsidR="00C12387" w:rsidRPr="0074106F">
        <w:rPr>
          <w:rFonts w:ascii="Book Antiqua" w:hAnsi="Book Antiqua"/>
          <w:color w:val="000000"/>
          <w:sz w:val="24"/>
          <w:szCs w:val="24"/>
        </w:rPr>
        <w:t>tri</w:t>
      </w:r>
      <w:r w:rsidR="005E6778" w:rsidRPr="0074106F">
        <w:rPr>
          <w:rFonts w:ascii="Book Antiqua" w:hAnsi="Book Antiqua"/>
          <w:color w:val="000000"/>
          <w:sz w:val="24"/>
          <w:szCs w:val="24"/>
        </w:rPr>
        <w:t>peptide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 xml:space="preserve"> that </w:t>
      </w:r>
      <w:r w:rsidR="00A147AD" w:rsidRPr="0074106F">
        <w:rPr>
          <w:rFonts w:ascii="Book Antiqua" w:hAnsi="Book Antiqua"/>
          <w:color w:val="000000"/>
          <w:sz w:val="24"/>
          <w:szCs w:val="24"/>
        </w:rPr>
        <w:t>act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>s</w:t>
      </w:r>
      <w:r w:rsidR="00A147AD" w:rsidRPr="0074106F">
        <w:rPr>
          <w:rFonts w:ascii="Book Antiqua" w:hAnsi="Book Antiqua"/>
          <w:color w:val="000000"/>
          <w:sz w:val="24"/>
          <w:szCs w:val="24"/>
        </w:rPr>
        <w:t xml:space="preserve"> as a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 xml:space="preserve"> proton</w:t>
      </w:r>
      <w:r w:rsidR="00A147AD" w:rsidRPr="0074106F">
        <w:rPr>
          <w:rFonts w:ascii="Book Antiqua" w:hAnsi="Book Antiqua"/>
          <w:color w:val="000000"/>
          <w:sz w:val="24"/>
          <w:szCs w:val="24"/>
        </w:rPr>
        <w:t xml:space="preserve"> donor</w:t>
      </w:r>
      <w:r w:rsidR="007746F0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C12387" w:rsidRPr="0074106F">
        <w:rPr>
          <w:rFonts w:ascii="Book Antiqua" w:hAnsi="Book Antiqua"/>
          <w:color w:val="000000"/>
          <w:sz w:val="24"/>
          <w:szCs w:val="24"/>
        </w:rPr>
        <w:t>GSH le</w:t>
      </w:r>
      <w:r w:rsidR="00B57AF3" w:rsidRPr="0074106F">
        <w:rPr>
          <w:rFonts w:ascii="Book Antiqua" w:hAnsi="Book Antiqua"/>
          <w:color w:val="000000"/>
          <w:sz w:val="24"/>
          <w:szCs w:val="24"/>
        </w:rPr>
        <w:t xml:space="preserve">vels, </w:t>
      </w:r>
      <w:proofErr w:type="spellStart"/>
      <w:r w:rsidR="00B57AF3" w:rsidRPr="0074106F">
        <w:rPr>
          <w:rFonts w:ascii="Book Antiqua" w:hAnsi="Book Antiqua"/>
          <w:color w:val="000000"/>
          <w:sz w:val="24"/>
          <w:szCs w:val="24"/>
        </w:rPr>
        <w:t>GPx</w:t>
      </w:r>
      <w:proofErr w:type="spellEnd"/>
      <w:r w:rsidR="00B57AF3" w:rsidRPr="0074106F">
        <w:rPr>
          <w:rFonts w:ascii="Book Antiqua" w:hAnsi="Book Antiqua"/>
          <w:color w:val="000000"/>
          <w:sz w:val="24"/>
          <w:szCs w:val="24"/>
        </w:rPr>
        <w:t xml:space="preserve"> contents, and/or GR contents </w:t>
      </w:r>
      <w:r w:rsidR="00C12387" w:rsidRPr="0074106F">
        <w:rPr>
          <w:rFonts w:ascii="Book Antiqua" w:hAnsi="Book Antiqua"/>
          <w:color w:val="000000"/>
          <w:sz w:val="24"/>
          <w:szCs w:val="24"/>
        </w:rPr>
        <w:t>were reduced in rats fed ethanol diets</w:t>
      </w:r>
      <w:r w:rsidRPr="0074106F">
        <w:rPr>
          <w:rFonts w:ascii="Book Antiqua" w:hAnsi="Book Antiqua"/>
          <w:color w:val="000000"/>
          <w:sz w:val="24"/>
          <w:szCs w:val="24"/>
        </w:rPr>
        <w:t>, and</w:t>
      </w:r>
      <w:r w:rsidR="00B57AF3" w:rsidRPr="0074106F">
        <w:rPr>
          <w:rFonts w:ascii="Book Antiqua" w:hAnsi="Book Antiqua"/>
          <w:color w:val="000000"/>
          <w:sz w:val="24"/>
          <w:szCs w:val="24"/>
        </w:rPr>
        <w:t xml:space="preserve"> in</w:t>
      </w:r>
      <w:r w:rsidR="008A1868" w:rsidRPr="0074106F">
        <w:rPr>
          <w:rFonts w:ascii="Book Antiqua" w:hAnsi="Book Antiqua"/>
          <w:color w:val="000000"/>
          <w:sz w:val="24"/>
          <w:szCs w:val="24"/>
        </w:rPr>
        <w:t xml:space="preserve"> some cases </w:t>
      </w:r>
      <w:r w:rsidRPr="0074106F">
        <w:rPr>
          <w:rFonts w:ascii="Book Antiqua" w:hAnsi="Book Antiqua"/>
          <w:color w:val="000000"/>
          <w:sz w:val="24"/>
          <w:szCs w:val="24"/>
        </w:rPr>
        <w:t>in</w:t>
      </w:r>
      <w:r w:rsidR="00B57AF3" w:rsidRPr="0074106F">
        <w:rPr>
          <w:rFonts w:ascii="Book Antiqua" w:hAnsi="Book Antiqua"/>
          <w:color w:val="000000"/>
          <w:sz w:val="24"/>
          <w:szCs w:val="24"/>
        </w:rPr>
        <w:t xml:space="preserve"> ALD animals</w: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1PC9BdXRob3I+PFllYXI+MjAxNDwvWWVhcj48SURU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1PC9BdXRob3I+PFllYXI+MjAxNDwvWWVhcj48SURU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color w:val="000000"/>
          <w:sz w:val="24"/>
          <w:szCs w:val="24"/>
          <w:vertAlign w:val="superscript"/>
        </w:rPr>
        <w:t>[16,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3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2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57AF3" w:rsidRPr="0074106F">
        <w:rPr>
          <w:rFonts w:ascii="Book Antiqua" w:hAnsi="Book Antiqua"/>
          <w:color w:val="000000"/>
          <w:sz w:val="24"/>
          <w:szCs w:val="24"/>
        </w:rPr>
        <w:t xml:space="preserve"> or under other oxidative conditions</w:t>
      </w:r>
      <w:r w:rsidR="00E20CFB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YWRpPC9BdXRob3I+PFllYXI+MjAxNDwvWWVhcj48SURU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YWRpPC9BdXRob3I+PFllYXI+MjAxNDwvWWVhcj48SURU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20CFB" w:rsidRPr="0074106F">
        <w:rPr>
          <w:rFonts w:ascii="Book Antiqua" w:hAnsi="Book Antiqua"/>
          <w:color w:val="000000"/>
          <w:sz w:val="24"/>
          <w:szCs w:val="24"/>
        </w:rPr>
      </w:r>
      <w:r w:rsidR="00E20CFB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8]</w:t>
      </w:r>
      <w:r w:rsidR="00E20CFB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843BC6" w:rsidRPr="0074106F">
        <w:rPr>
          <w:rFonts w:ascii="Book Antiqua" w:hAnsi="Book Antiqua"/>
          <w:color w:val="000000"/>
          <w:sz w:val="24"/>
          <w:szCs w:val="24"/>
        </w:rPr>
        <w:t>T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he </w:t>
      </w:r>
      <w:proofErr w:type="spellStart"/>
      <w:r w:rsidR="00C74595" w:rsidRPr="0074106F">
        <w:rPr>
          <w:rFonts w:ascii="Book Antiqua" w:hAnsi="Book Antiqua"/>
          <w:color w:val="000000"/>
          <w:sz w:val="24"/>
          <w:szCs w:val="24"/>
        </w:rPr>
        <w:t>F</w:t>
      </w:r>
      <w:r w:rsidR="00F61A0F" w:rsidRPr="0074106F">
        <w:rPr>
          <w:rFonts w:ascii="Book Antiqua" w:hAnsi="Book Antiqua"/>
          <w:color w:val="000000"/>
          <w:sz w:val="24"/>
          <w:szCs w:val="24"/>
        </w:rPr>
        <w:t>ox</w:t>
      </w:r>
      <w:r w:rsidR="00C74595" w:rsidRPr="0074106F">
        <w:rPr>
          <w:rFonts w:ascii="Book Antiqua" w:hAnsi="Book Antiqua"/>
          <w:color w:val="000000"/>
          <w:sz w:val="24"/>
          <w:szCs w:val="24"/>
        </w:rPr>
        <w:t>O</w:t>
      </w:r>
      <w:proofErr w:type="spellEnd"/>
      <w:r w:rsidR="00C74595" w:rsidRPr="0074106F">
        <w:rPr>
          <w:rFonts w:ascii="Book Antiqua" w:hAnsi="Book Antiqua"/>
          <w:color w:val="000000"/>
          <w:sz w:val="24"/>
          <w:szCs w:val="24"/>
        </w:rPr>
        <w:t xml:space="preserve"> transcriptional factor i</w:t>
      </w:r>
      <w:r w:rsidR="00366B79" w:rsidRPr="0074106F">
        <w:rPr>
          <w:rFonts w:ascii="Book Antiqua" w:hAnsi="Book Antiqua"/>
          <w:color w:val="000000"/>
          <w:sz w:val="24"/>
          <w:szCs w:val="24"/>
        </w:rPr>
        <w:t>s involved in expression</w:t>
      </w:r>
      <w:r w:rsidR="007A7449" w:rsidRPr="0074106F">
        <w:rPr>
          <w:rFonts w:ascii="Book Antiqua" w:hAnsi="Book Antiqua"/>
          <w:color w:val="000000"/>
          <w:sz w:val="24"/>
          <w:szCs w:val="24"/>
        </w:rPr>
        <w:t>s</w:t>
      </w:r>
      <w:r w:rsidR="00366B79" w:rsidRPr="0074106F">
        <w:rPr>
          <w:rFonts w:ascii="Book Antiqua" w:hAnsi="Book Antiqua"/>
          <w:color w:val="000000"/>
          <w:sz w:val="24"/>
          <w:szCs w:val="24"/>
        </w:rPr>
        <w:t xml:space="preserve"> of </w:t>
      </w:r>
      <w:proofErr w:type="spellStart"/>
      <w:r w:rsidR="00366B79" w:rsidRPr="0074106F">
        <w:rPr>
          <w:rFonts w:ascii="Book Antiqua" w:hAnsi="Book Antiqua"/>
          <w:color w:val="000000"/>
          <w:sz w:val="24"/>
          <w:szCs w:val="24"/>
        </w:rPr>
        <w:t>GPx</w:t>
      </w:r>
      <w:proofErr w:type="spellEnd"/>
      <w:r w:rsidR="007A7449" w:rsidRPr="0074106F">
        <w:rPr>
          <w:rFonts w:ascii="Book Antiqua" w:hAnsi="Book Antiqua"/>
          <w:color w:val="000000"/>
          <w:sz w:val="24"/>
          <w:szCs w:val="24"/>
        </w:rPr>
        <w:t xml:space="preserve"> and Sirt1 protein</w:t>
      </w:r>
      <w:r w:rsidRPr="0074106F">
        <w:rPr>
          <w:rFonts w:ascii="Book Antiqua" w:hAnsi="Book Antiqua"/>
          <w:color w:val="000000"/>
          <w:sz w:val="24"/>
          <w:szCs w:val="24"/>
        </w:rPr>
        <w:t>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Akasaki&lt;/Author&gt;&lt;Year&gt;2014&lt;/Year&gt;&lt;IDText&gt;FoxO transcription factors support oxidative stress resistance in human chondrocytes&lt;/IDText&gt;&lt;DisplayText&gt;&lt;style face="superscript"&gt;[79]&lt;/style&gt;&lt;/DisplayText&gt;&lt;record&gt;&lt;dates&gt;&lt;pub-dates&gt;&lt;date&gt;Dec&lt;/date&gt;&lt;/pub-dates&gt;&lt;year&gt;2014&lt;/year&gt;&lt;/dates&gt;&lt;keywords&gt;&lt;keyword&gt;Adolescent&lt;/keyword&gt;&lt;keyword&gt;Adult&lt;/keyword&gt;&lt;keyword&gt;Aged&lt;/keyword&gt;&lt;keyword&gt;Apoptosis&lt;/keyword&gt;&lt;keyword&gt;Autophagy&lt;/keyword&gt;&lt;keyword&gt;Cartilage, Articular&lt;/keyword&gt;&lt;keyword&gt;Caspase 3&lt;/keyword&gt;&lt;keyword&gt;Caspase 9&lt;/keyword&gt;&lt;keyword&gt;Cell Survival&lt;/keyword&gt;&lt;keyword&gt;Chondrocytes&lt;/keyword&gt;&lt;keyword&gt;Forkhead Transcription Factors&lt;/keyword&gt;&lt;keyword&gt;Gene Expression Regulation&lt;/keyword&gt;&lt;keyword&gt;Humans&lt;/keyword&gt;&lt;keyword&gt;Interleukin-1beta&lt;/keyword&gt;&lt;keyword&gt;Middle Aged&lt;/keyword&gt;&lt;keyword&gt;Oxidants&lt;/keyword&gt;&lt;keyword&gt;Oxidative Stress&lt;/keyword&gt;&lt;keyword&gt;RNA, Small Interfering&lt;/keyword&gt;&lt;keyword&gt;Young Adult&lt;/keyword&gt;&lt;keyword&gt;tert-Butylhydroperoxide&lt;/keyword&gt;&lt;/keywords&gt;&lt;urls&gt;&lt;related-urls&gt;&lt;url&gt;http://www.ncbi.nlm.nih.gov/pubmed/25186470&lt;/url&gt;&lt;/related-urls&gt;&lt;/urls&gt;&lt;isbn&gt;2326-5205&lt;/isbn&gt;&lt;custom2&gt;PMC4254812&lt;/custom2&gt;&lt;titles&gt;&lt;title&gt;FoxO transcription factors support oxidative stress resistance in human chondrocytes&lt;/title&gt;&lt;secondary-title&gt;Arthritis Rheumatol&lt;/secondary-title&gt;&lt;/titles&gt;&lt;pages&gt;3349-58&lt;/pages&gt;&lt;number&gt;12&lt;/number&gt;&lt;contributors&gt;&lt;authors&gt;&lt;author&gt;Akasaki, Y.&lt;/author&gt;&lt;author&gt;Alvarez-Garcia, O.&lt;/author&gt;&lt;author&gt;Saito, M.&lt;/author&gt;&lt;author&gt;Caramés, B.&lt;/author&gt;&lt;author&gt;Iwamoto, Y.&lt;/author&gt;&lt;author&gt;Lotz, M. K.&lt;/author&gt;&lt;/authors&gt;&lt;/contributors&gt;&lt;language&gt;eng&lt;/language&gt;&lt;added-date format="utc"&gt;1427962495&lt;/added-date&gt;&lt;ref-type name="Journal Article"&gt;17&lt;/ref-type&gt;&lt;rec-number&gt;504&lt;/rec-number&gt;&lt;last-updated-date format="utc"&gt;1427962495&lt;/last-updated-date&gt;&lt;accession-num&gt;25186470&lt;/accession-num&gt;&lt;electronic-resource-num&gt;10.1002/art.38868&lt;/electronic-resource-num&gt;&lt;volume&gt;66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9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2009E" w:rsidRPr="0074106F">
        <w:rPr>
          <w:rFonts w:ascii="Book Antiqua" w:hAnsi="Book Antiqua"/>
          <w:color w:val="000000"/>
          <w:sz w:val="24"/>
          <w:szCs w:val="24"/>
        </w:rPr>
        <w:t>.</w:t>
      </w:r>
      <w:r w:rsidR="00DD521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>These findings show that</w:t>
      </w:r>
      <w:r w:rsidRPr="0074106F">
        <w:rPr>
          <w:rFonts w:ascii="Book Antiqua" w:hAnsi="Book Antiqua"/>
          <w:color w:val="000000"/>
          <w:sz w:val="24"/>
          <w:szCs w:val="24"/>
        </w:rPr>
        <w:t>,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as well as catalase and SOD</w:t>
      </w:r>
      <w:r w:rsidRPr="0074106F">
        <w:rPr>
          <w:rFonts w:ascii="Book Antiqua" w:hAnsi="Book Antiqua"/>
          <w:color w:val="000000"/>
          <w:sz w:val="24"/>
          <w:szCs w:val="24"/>
        </w:rPr>
        <w:t>,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GSH is 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essential for </w:t>
      </w:r>
      <w:r w:rsidRPr="0074106F">
        <w:rPr>
          <w:rFonts w:ascii="Book Antiqua" w:hAnsi="Book Antiqua"/>
          <w:color w:val="000000"/>
          <w:sz w:val="24"/>
          <w:szCs w:val="24"/>
        </w:rPr>
        <w:t>reducing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 hepatic oxidative stress.</w:t>
      </w:r>
    </w:p>
    <w:p w14:paraId="436F4A9C" w14:textId="62A60A3D" w:rsidR="005567F5" w:rsidRPr="0074106F" w:rsidRDefault="00295691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Under oxidative conditions, HO-1 </w:t>
      </w:r>
      <w:r w:rsidR="009F1DB3" w:rsidRPr="0074106F">
        <w:rPr>
          <w:rFonts w:ascii="Book Antiqua" w:hAnsi="Book Antiqua"/>
          <w:color w:val="000000"/>
          <w:sz w:val="24"/>
          <w:szCs w:val="24"/>
        </w:rPr>
        <w:t>appear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o be induced rapidly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47B45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Pr="0074106F">
        <w:rPr>
          <w:rFonts w:ascii="Book Antiqua" w:hAnsi="Book Antiqua"/>
          <w:color w:val="000000"/>
          <w:sz w:val="24"/>
          <w:szCs w:val="24"/>
        </w:rPr>
        <w:t>-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dWFuZzwvQXV0aG9yPjxZZWFyPjIwMTU8L1llYXI+PElE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dWFuZzwvQXV0aG9yPjxZZWFyPjIwMTU8L1llYXI+PElE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5,69,80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1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567F5" w:rsidRPr="0074106F">
        <w:rPr>
          <w:rFonts w:ascii="Book Antiqua" w:hAnsi="Book Antiqua"/>
          <w:color w:val="000000"/>
          <w:sz w:val="24"/>
          <w:szCs w:val="24"/>
        </w:rPr>
        <w:t>. This enzyme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 xml:space="preserve"> may be</w:t>
      </w:r>
      <w:r w:rsidR="005567F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A7BD2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>involved in</w:t>
      </w:r>
      <w:r w:rsidR="005567F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5567F5" w:rsidRPr="0074106F">
        <w:rPr>
          <w:rFonts w:ascii="Book Antiqua" w:hAnsi="Book Antiqua"/>
          <w:color w:val="000000"/>
          <w:sz w:val="24"/>
          <w:szCs w:val="24"/>
        </w:rPr>
        <w:t>immune response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XTwvc3R5bGU+PC9EaXNwbGF5VGV4dD48cmVjb3JkPjxk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XTwvc3R5bGU+PC9EaXNwbGF5VGV4dD48cmVjb3JkPjxk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5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71786D" w:rsidRPr="0074106F">
        <w:rPr>
          <w:rFonts w:ascii="Book Antiqua" w:hAnsi="Book Antiqua"/>
          <w:color w:val="000000"/>
          <w:sz w:val="24"/>
          <w:szCs w:val="24"/>
        </w:rPr>
        <w:t>;</w:t>
      </w:r>
      <w:r w:rsidR="005B1FF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and in </w:t>
      </w:r>
      <w:r w:rsidR="00CD6F00" w:rsidRPr="0074106F">
        <w:rPr>
          <w:rFonts w:ascii="Book Antiqua" w:hAnsi="Book Antiqua"/>
          <w:color w:val="000000"/>
          <w:sz w:val="24"/>
          <w:szCs w:val="24"/>
        </w:rPr>
        <w:t xml:space="preserve">ALD </w:t>
      </w:r>
      <w:r w:rsidR="00B0330D" w:rsidRPr="0074106F">
        <w:rPr>
          <w:rFonts w:ascii="Book Antiqua" w:hAnsi="Book Antiqua"/>
          <w:color w:val="000000"/>
          <w:sz w:val="24"/>
          <w:szCs w:val="24"/>
        </w:rPr>
        <w:t>model ani</w:t>
      </w:r>
      <w:r w:rsidR="004964D8" w:rsidRPr="0074106F">
        <w:rPr>
          <w:rFonts w:ascii="Book Antiqua" w:hAnsi="Book Antiqua"/>
          <w:color w:val="000000"/>
          <w:sz w:val="24"/>
          <w:szCs w:val="24"/>
        </w:rPr>
        <w:t>mals, HO-1</w:t>
      </w:r>
      <w:r w:rsidR="00CD6F00" w:rsidRPr="0074106F">
        <w:rPr>
          <w:rFonts w:ascii="Book Antiqua" w:hAnsi="Book Antiqua"/>
          <w:color w:val="000000"/>
          <w:sz w:val="24"/>
          <w:szCs w:val="24"/>
        </w:rPr>
        <w:t xml:space="preserve"> levels </w:t>
      </w:r>
      <w:r w:rsidR="00407809" w:rsidRPr="0074106F">
        <w:rPr>
          <w:rFonts w:ascii="Book Antiqua" w:hAnsi="Book Antiqua"/>
          <w:color w:val="000000"/>
          <w:sz w:val="24"/>
          <w:szCs w:val="24"/>
        </w:rPr>
        <w:t>were reported to be</w:t>
      </w:r>
      <w:r w:rsidR="004964D8" w:rsidRPr="0074106F">
        <w:rPr>
          <w:rFonts w:ascii="Book Antiqua" w:hAnsi="Book Antiqua"/>
          <w:color w:val="000000"/>
          <w:sz w:val="24"/>
          <w:szCs w:val="24"/>
        </w:rPr>
        <w:t xml:space="preserve"> reduced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ZW5nPC9BdXRob3I+PFllYXI+MjAxMzwvWWVhcj48SURU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ZW5nPC9BdXRob3I+PFllYXI+MjAxMzwvWWVhcj48SURU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3,</w:t>
      </w:r>
      <w:r w:rsidR="0023351D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6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2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964D8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Adiponectin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has received recent focu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01880" w:rsidRPr="0074106F">
        <w:rPr>
          <w:rFonts w:ascii="Book Antiqua" w:hAnsi="Book Antiqua"/>
          <w:color w:val="000000"/>
          <w:sz w:val="24"/>
          <w:szCs w:val="24"/>
        </w:rPr>
        <w:t>because of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ts anti-inflammatory functions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irt1 activation, induction of HO-1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d suppression of NOX in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Kupffer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cell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XTwvc3R5bGU+PC9EaXNwbGF5VGV4dD48cmVjb3JkPjxk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XTwvc3R5bGU+PC9EaXNwbGF5VGV4dD48cmVjb3JkPjxk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5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B7766" w:rsidRPr="0074106F">
        <w:rPr>
          <w:rFonts w:ascii="Book Antiqua" w:hAnsi="Book Antiqua"/>
          <w:color w:val="000000"/>
          <w:sz w:val="24"/>
          <w:szCs w:val="24"/>
        </w:rPr>
        <w:t xml:space="preserve">. However, </w:t>
      </w:r>
      <w:r w:rsidR="00CA7BD2" w:rsidRPr="0074106F">
        <w:rPr>
          <w:rFonts w:ascii="Book Antiqua" w:hAnsi="Book Antiqua"/>
          <w:color w:val="000000"/>
          <w:sz w:val="24"/>
          <w:szCs w:val="24"/>
        </w:rPr>
        <w:t xml:space="preserve">blood concentration of this </w:t>
      </w:r>
      <w:proofErr w:type="spellStart"/>
      <w:r w:rsidR="00DE492B" w:rsidRPr="0074106F">
        <w:rPr>
          <w:rFonts w:ascii="Book Antiqua" w:hAnsi="Book Antiqua"/>
          <w:color w:val="000000"/>
          <w:sz w:val="24"/>
          <w:szCs w:val="24"/>
        </w:rPr>
        <w:t>adipo</w:t>
      </w:r>
      <w:r w:rsidR="00CA7BD2" w:rsidRPr="0074106F">
        <w:rPr>
          <w:rFonts w:ascii="Book Antiqua" w:hAnsi="Book Antiqua"/>
          <w:color w:val="000000"/>
          <w:sz w:val="24"/>
          <w:szCs w:val="24"/>
        </w:rPr>
        <w:t>kine</w:t>
      </w:r>
      <w:proofErr w:type="spellEnd"/>
      <w:r w:rsidR="005733F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87E07" w:rsidRPr="0074106F">
        <w:rPr>
          <w:rFonts w:ascii="Book Antiqua" w:hAnsi="Book Antiqua"/>
          <w:color w:val="000000"/>
          <w:sz w:val="24"/>
          <w:szCs w:val="24"/>
        </w:rPr>
        <w:t xml:space="preserve">was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found to be </w:t>
      </w:r>
      <w:r w:rsidR="00D87E07" w:rsidRPr="0074106F">
        <w:rPr>
          <w:rFonts w:ascii="Book Antiqua" w:hAnsi="Book Antiqua"/>
          <w:color w:val="000000"/>
          <w:sz w:val="24"/>
          <w:szCs w:val="24"/>
        </w:rPr>
        <w:t>higher in ALD patients than in control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XN6dGVsYW4tU3pjemVyYmluc2thPC9BdXRob3I+PFll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XN6dGVsYW4tU3pjemVyYmluc2thPC9BdXRob3I+PFll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3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D87E07" w:rsidRPr="0074106F">
        <w:rPr>
          <w:rFonts w:ascii="Book Antiqua" w:hAnsi="Book Antiqua"/>
          <w:color w:val="000000"/>
          <w:sz w:val="24"/>
          <w:szCs w:val="24"/>
        </w:rPr>
        <w:t xml:space="preserve">or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equal to the controls </w:t>
      </w:r>
      <w:r w:rsidR="00D87E07" w:rsidRPr="0074106F">
        <w:rPr>
          <w:rFonts w:ascii="Book Antiqua" w:hAnsi="Book Antiqua"/>
          <w:color w:val="000000"/>
          <w:sz w:val="24"/>
          <w:szCs w:val="24"/>
        </w:rPr>
        <w:t>in ALD animal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ohen&lt;/Author&gt;&lt;Year&gt;2009&lt;/Year&gt;&lt;IDText&gt;Exogenous thioredoxin prevents ethanol-induced oxidative damage and apoptosis in mouse liver&lt;/IDText&gt;&lt;DisplayText&gt;&lt;style face="superscript"&gt;[84]&lt;/style&gt;&lt;/DisplayText&gt;&lt;record&gt;&lt;dates&gt;&lt;pub-dates&gt;&lt;date&gt;May&lt;/date&gt;&lt;/pub-dates&gt;&lt;year&gt;2009&lt;/year&gt;&lt;/dates&gt;&lt;keywords&gt;&lt;keyword&gt;Animals&lt;/keyword&gt;&lt;keyword&gt;Apoptosis&lt;/keyword&gt;&lt;keyword&gt;Cytokines&lt;/keyword&gt;&lt;keyword&gt;Ethanol&lt;/keyword&gt;&lt;keyword&gt;Female&lt;/keyword&gt;&lt;keyword&gt;Humans&lt;/keyword&gt;&lt;keyword&gt;Liver&lt;/keyword&gt;&lt;keyword&gt;Liver Diseases, Alcoholic&lt;/keyword&gt;&lt;keyword&gt;Mice&lt;/keyword&gt;&lt;keyword&gt;Mice, Inbred C57BL&lt;/keyword&gt;&lt;keyword&gt;Oxidative Stress&lt;/keyword&gt;&lt;keyword&gt;Recombinant Proteins&lt;/keyword&gt;&lt;keyword&gt;Thioredoxins&lt;/keyword&gt;&lt;/keywords&gt;&lt;urls&gt;&lt;related-urls&gt;&lt;url&gt;http://www.ncbi.nlm.nih.gov/pubmed/19205032&lt;/url&gt;&lt;/related-urls&gt;&lt;/urls&gt;&lt;isbn&gt;1527-3350&lt;/isbn&gt;&lt;custom2&gt;PMC2895317&lt;/custom2&gt;&lt;titles&gt;&lt;title&gt;Exogenous thioredoxin prevents ethanol-induced oxidative damage and apoptosis in mouse liver&lt;/title&gt;&lt;secondary-title&gt;Hepatology&lt;/secondary-title&gt;&lt;/titles&gt;&lt;pages&gt;1709-17&lt;/pages&gt;&lt;number&gt;5&lt;/number&gt;&lt;contributors&gt;&lt;authors&gt;&lt;author&gt;Cohen, J. I.&lt;/author&gt;&lt;author&gt;Roychowdhury, S.&lt;/author&gt;&lt;author&gt;DiBello, P. M.&lt;/author&gt;&lt;author&gt;Jacobsen, D. W.&lt;/author&gt;&lt;author&gt;Nagy, L. E.&lt;/author&gt;&lt;/authors&gt;&lt;/contributors&gt;&lt;language&gt;eng&lt;/language&gt;&lt;added-date format="utc"&gt;1427947424&lt;/added-date&gt;&lt;ref-type name="Journal Article"&gt;17&lt;/ref-type&gt;&lt;rec-number&gt;498&lt;/rec-number&gt;&lt;last-updated-date format="utc"&gt;1427947424&lt;/last-updated-date&gt;&lt;accession-num&gt;19205032&lt;/accession-num&gt;&lt;electronic-resource-num&gt;10.1002/hep.22837&lt;/electronic-resource-num&gt;&lt;volume&gt;49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8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B7766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which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suggest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s that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adiponectin may be less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 xml:space="preserve">effective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against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 xml:space="preserve">ALD than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are antioxidants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1F8E0E21" w14:textId="06FFDC5A" w:rsidR="005B1FF7" w:rsidRPr="0074106F" w:rsidRDefault="005B1FF7" w:rsidP="004465E1">
      <w:pPr>
        <w:tabs>
          <w:tab w:val="left" w:pos="5655"/>
        </w:tabs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Thioredoxin</w:t>
      </w:r>
      <w:proofErr w:type="spellEnd"/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 (</w:t>
      </w:r>
      <w:proofErr w:type="spellStart"/>
      <w:r w:rsidR="00CC2A03" w:rsidRPr="0074106F">
        <w:rPr>
          <w:rFonts w:ascii="Book Antiqua" w:hAnsi="Book Antiqua"/>
          <w:color w:val="000000"/>
          <w:sz w:val="24"/>
          <w:szCs w:val="24"/>
        </w:rPr>
        <w:t>Trx</w:t>
      </w:r>
      <w:proofErr w:type="spellEnd"/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)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s </w:t>
      </w:r>
      <w:r w:rsidR="005733FE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>ubiquitous scavenger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of oxidative </w:t>
      </w:r>
      <w:r w:rsidR="005733FE" w:rsidRPr="0074106F">
        <w:rPr>
          <w:rFonts w:ascii="Book Antiqua" w:hAnsi="Book Antiqua"/>
          <w:color w:val="000000"/>
          <w:sz w:val="24"/>
          <w:szCs w:val="24"/>
        </w:rPr>
        <w:t>species</w:t>
      </w:r>
      <w:r w:rsidR="00A9279C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Endogenous </w:t>
      </w:r>
      <w:proofErr w:type="spellStart"/>
      <w:r w:rsidR="00CC2A03" w:rsidRPr="0074106F">
        <w:rPr>
          <w:rFonts w:ascii="Book Antiqua" w:hAnsi="Book Antiqua"/>
          <w:color w:val="000000"/>
          <w:sz w:val="24"/>
          <w:szCs w:val="24"/>
        </w:rPr>
        <w:t>Trx</w:t>
      </w:r>
      <w:proofErr w:type="spellEnd"/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 is reported to be reduced by ethanol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ingestion but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levels can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lastRenderedPageBreak/>
        <w:t>be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 re</w:t>
      </w:r>
      <w:r w:rsidR="00CB0640" w:rsidRPr="0074106F">
        <w:rPr>
          <w:rFonts w:ascii="Book Antiqua" w:hAnsi="Book Antiqua"/>
          <w:color w:val="000000"/>
          <w:sz w:val="24"/>
          <w:szCs w:val="24"/>
        </w:rPr>
        <w:t>stor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>ed by supplement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ation with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 exogenous </w:t>
      </w:r>
      <w:proofErr w:type="spellStart"/>
      <w:r w:rsidR="00CC2A03" w:rsidRPr="0074106F">
        <w:rPr>
          <w:rFonts w:ascii="Book Antiqua" w:hAnsi="Book Antiqua"/>
          <w:color w:val="000000"/>
          <w:sz w:val="24"/>
          <w:szCs w:val="24"/>
        </w:rPr>
        <w:t>Trx</w:t>
      </w:r>
      <w:proofErr w:type="spellEnd"/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, which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has been found </w:t>
      </w:r>
      <w:r w:rsidR="00B755EC" w:rsidRPr="0074106F">
        <w:rPr>
          <w:rFonts w:ascii="Book Antiqua" w:hAnsi="Book Antiqua"/>
          <w:color w:val="000000"/>
          <w:sz w:val="24"/>
          <w:szCs w:val="24"/>
        </w:rPr>
        <w:t xml:space="preserve">to 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>ameliorate symptoms of ALD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ohen&lt;/Author&gt;&lt;Year&gt;2009&lt;/Year&gt;&lt;IDText&gt;Exogenous thioredoxin prevents ethanol-induced oxidative damage and apoptosis in mouse liver&lt;/IDText&gt;&lt;DisplayText&gt;&lt;style face="superscript"&gt;[84]&lt;/style&gt;&lt;/DisplayText&gt;&lt;record&gt;&lt;dates&gt;&lt;pub-dates&gt;&lt;date&gt;May&lt;/date&gt;&lt;/pub-dates&gt;&lt;year&gt;2009&lt;/year&gt;&lt;/dates&gt;&lt;keywords&gt;&lt;keyword&gt;Animals&lt;/keyword&gt;&lt;keyword&gt;Apoptosis&lt;/keyword&gt;&lt;keyword&gt;Cytokines&lt;/keyword&gt;&lt;keyword&gt;Ethanol&lt;/keyword&gt;&lt;keyword&gt;Female&lt;/keyword&gt;&lt;keyword&gt;Humans&lt;/keyword&gt;&lt;keyword&gt;Liver&lt;/keyword&gt;&lt;keyword&gt;Liver Diseases, Alcoholic&lt;/keyword&gt;&lt;keyword&gt;Mice&lt;/keyword&gt;&lt;keyword&gt;Mice, Inbred C57BL&lt;/keyword&gt;&lt;keyword&gt;Oxidative Stress&lt;/keyword&gt;&lt;keyword&gt;Recombinant Proteins&lt;/keyword&gt;&lt;keyword&gt;Thioredoxins&lt;/keyword&gt;&lt;/keywords&gt;&lt;urls&gt;&lt;related-urls&gt;&lt;url&gt;http://www.ncbi.nlm.nih.gov/pubmed/19205032&lt;/url&gt;&lt;/related-urls&gt;&lt;/urls&gt;&lt;isbn&gt;1527-3350&lt;/isbn&gt;&lt;custom2&gt;PMC2895317&lt;/custom2&gt;&lt;titles&gt;&lt;title&gt;Exogenous thioredoxin prevents ethanol-induced oxidative damage and apoptosis in mouse liver&lt;/title&gt;&lt;secondary-title&gt;Hepatology&lt;/secondary-title&gt;&lt;/titles&gt;&lt;pages&gt;1709-17&lt;/pages&gt;&lt;number&gt;5&lt;/number&gt;&lt;contributors&gt;&lt;authors&gt;&lt;author&gt;Cohen, J. I.&lt;/author&gt;&lt;author&gt;Roychowdhury, S.&lt;/author&gt;&lt;author&gt;DiBello, P. M.&lt;/author&gt;&lt;author&gt;Jacobsen, D. W.&lt;/author&gt;&lt;author&gt;Nagy, L. E.&lt;/author&gt;&lt;/authors&gt;&lt;/contributors&gt;&lt;language&gt;eng&lt;/language&gt;&lt;added-date format="utc"&gt;1427947424&lt;/added-date&gt;&lt;ref-type name="Journal Article"&gt;17&lt;/ref-type&gt;&lt;rec-number&gt;498&lt;/rec-number&gt;&lt;last-updated-date format="utc"&gt;1427947424&lt;/last-updated-date&gt;&lt;accession-num&gt;19205032&lt;/accession-num&gt;&lt;electronic-resource-num&gt;10.1002/hep.22837&lt;/electronic-resource-num&gt;&lt;volume&gt;49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8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CD39CC" w:rsidRPr="0074106F">
        <w:rPr>
          <w:rFonts w:ascii="Book Antiqua" w:hAnsi="Book Antiqua"/>
          <w:color w:val="000000"/>
          <w:sz w:val="24"/>
          <w:szCs w:val="24"/>
        </w:rPr>
        <w:t xml:space="preserve">Because </w:t>
      </w:r>
      <w:proofErr w:type="spellStart"/>
      <w:r w:rsidR="00CC2A03" w:rsidRPr="0074106F">
        <w:rPr>
          <w:rFonts w:ascii="Book Antiqua" w:hAnsi="Book Antiqua"/>
          <w:color w:val="000000"/>
          <w:sz w:val="24"/>
          <w:szCs w:val="24"/>
        </w:rPr>
        <w:t>Trx</w:t>
      </w:r>
      <w:proofErr w:type="spellEnd"/>
      <w:r w:rsidR="00CC2A03" w:rsidRPr="0074106F">
        <w:rPr>
          <w:rFonts w:ascii="Book Antiqua" w:hAnsi="Book Antiqua"/>
          <w:color w:val="000000"/>
          <w:sz w:val="24"/>
          <w:szCs w:val="24"/>
        </w:rPr>
        <w:t xml:space="preserve"> is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CC2A03" w:rsidRPr="0074106F">
        <w:rPr>
          <w:rFonts w:ascii="Book Antiqua" w:hAnsi="Book Antiqua"/>
          <w:color w:val="000000"/>
          <w:sz w:val="24"/>
          <w:szCs w:val="24"/>
        </w:rPr>
        <w:t>peptide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CD39CC" w:rsidRPr="0074106F">
        <w:rPr>
          <w:rFonts w:ascii="Book Antiqua" w:hAnsi="Book Antiqua"/>
          <w:color w:val="000000"/>
          <w:sz w:val="24"/>
          <w:szCs w:val="24"/>
        </w:rPr>
        <w:t xml:space="preserve">it must be 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digested in the digestive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>system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which means 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>that</w:t>
      </w:r>
      <w:r w:rsidR="004B171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 xml:space="preserve">it is difficult for </w:t>
      </w:r>
      <w:r w:rsidR="004B171F" w:rsidRPr="0074106F">
        <w:rPr>
          <w:rFonts w:ascii="Book Antiqua" w:hAnsi="Book Antiqua"/>
          <w:color w:val="000000"/>
          <w:sz w:val="24"/>
          <w:szCs w:val="24"/>
        </w:rPr>
        <w:t xml:space="preserve">exogenous </w:t>
      </w:r>
      <w:proofErr w:type="spellStart"/>
      <w:r w:rsidR="004B171F" w:rsidRPr="0074106F">
        <w:rPr>
          <w:rFonts w:ascii="Book Antiqua" w:hAnsi="Book Antiqua"/>
          <w:color w:val="000000"/>
          <w:sz w:val="24"/>
          <w:szCs w:val="24"/>
        </w:rPr>
        <w:t>Trx</w:t>
      </w:r>
      <w:proofErr w:type="spellEnd"/>
      <w:r w:rsidR="004B171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 xml:space="preserve">to scavenge </w:t>
      </w:r>
      <w:r w:rsidR="004B171F" w:rsidRPr="0074106F">
        <w:rPr>
          <w:rFonts w:ascii="Book Antiqua" w:hAnsi="Book Antiqua"/>
          <w:color w:val="000000"/>
          <w:sz w:val="24"/>
          <w:szCs w:val="24"/>
        </w:rPr>
        <w:t>hepatic ROS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 xml:space="preserve"> directly</w:t>
      </w:r>
      <w:r w:rsidR="004B171F" w:rsidRPr="0074106F">
        <w:rPr>
          <w:rFonts w:ascii="Book Antiqua" w:hAnsi="Book Antiqua"/>
          <w:color w:val="000000"/>
          <w:sz w:val="24"/>
          <w:szCs w:val="24"/>
        </w:rPr>
        <w:t>.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27C0B818" w14:textId="77777777" w:rsidR="008C76EE" w:rsidRPr="0074106F" w:rsidRDefault="008C76EE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27633BB9" w14:textId="586A7E5D" w:rsidR="008C76EE" w:rsidRPr="0074106F" w:rsidRDefault="008C76EE" w:rsidP="004465E1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/>
          <w:b/>
          <w:i/>
          <w:color w:val="000000"/>
          <w:sz w:val="24"/>
          <w:szCs w:val="24"/>
        </w:rPr>
        <w:t>Pro</w:t>
      </w:r>
      <w:r w:rsidR="009A1812" w:rsidRPr="0074106F">
        <w:rPr>
          <w:rFonts w:ascii="Book Antiqua" w:hAnsi="Book Antiqua"/>
          <w:b/>
          <w:i/>
          <w:color w:val="000000"/>
          <w:sz w:val="24"/>
          <w:szCs w:val="24"/>
        </w:rPr>
        <w:t>-</w:t>
      </w:r>
      <w:r w:rsidRPr="0074106F">
        <w:rPr>
          <w:rFonts w:ascii="Book Antiqua" w:hAnsi="Book Antiqua"/>
          <w:b/>
          <w:i/>
          <w:color w:val="000000"/>
          <w:sz w:val="24"/>
          <w:szCs w:val="24"/>
        </w:rPr>
        <w:t>oxidant enzymes</w:t>
      </w:r>
    </w:p>
    <w:p w14:paraId="24F6FB3B" w14:textId="0E45C97F" w:rsidR="004508FD" w:rsidRPr="0074106F" w:rsidRDefault="004F244A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microsome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>s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>CYP2E1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 is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 xml:space="preserve">phase I enzyme of drug metabolism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>add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>s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 xml:space="preserve">hydroxyl residue to </w:t>
      </w:r>
      <w:r w:rsidR="001C6BE0" w:rsidRPr="0074106F">
        <w:rPr>
          <w:rFonts w:ascii="Book Antiqua" w:hAnsi="Book Antiqua"/>
          <w:color w:val="000000"/>
          <w:sz w:val="24"/>
          <w:szCs w:val="24"/>
        </w:rPr>
        <w:t>chemicals</w:t>
      </w:r>
      <w:r w:rsidR="00C4283E" w:rsidRPr="0074106F">
        <w:rPr>
          <w:rFonts w:ascii="Book Antiqua" w:hAnsi="Book Antiqua"/>
          <w:color w:val="000000"/>
          <w:sz w:val="24"/>
          <w:szCs w:val="24"/>
        </w:rPr>
        <w:t xml:space="preserve"> to increase </w:t>
      </w:r>
      <w:proofErr w:type="spellStart"/>
      <w:r w:rsidR="00C4283E" w:rsidRPr="0074106F">
        <w:rPr>
          <w:rFonts w:ascii="Book Antiqua" w:hAnsi="Book Antiqua"/>
          <w:color w:val="000000"/>
          <w:sz w:val="24"/>
          <w:szCs w:val="24"/>
        </w:rPr>
        <w:t>hydrophilia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A296B" w:rsidRPr="0074106F">
        <w:rPr>
          <w:rFonts w:ascii="Book Antiqua" w:hAnsi="Book Antiqua"/>
          <w:color w:val="000000"/>
          <w:sz w:val="24"/>
          <w:szCs w:val="24"/>
        </w:rPr>
        <w:t xml:space="preserve">and may </w:t>
      </w:r>
      <w:r w:rsidR="00B022CC" w:rsidRPr="0074106F">
        <w:rPr>
          <w:rFonts w:ascii="Book Antiqua" w:hAnsi="Book Antiqua"/>
          <w:color w:val="000000"/>
          <w:sz w:val="24"/>
          <w:szCs w:val="24"/>
        </w:rPr>
        <w:t>generate RO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ZWRlcmJhdW08L0F1dGhvcj48WWVhcj4yMDE1PC9ZZWFy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ZWRlcmJhdW08L0F1dGhvcj48WWVhcj4yMDE1PC9ZZWFy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7-9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022CC" w:rsidRPr="0074106F">
        <w:rPr>
          <w:rFonts w:ascii="Book Antiqua" w:hAnsi="Book Antiqua"/>
          <w:color w:val="000000"/>
          <w:sz w:val="24"/>
          <w:szCs w:val="24"/>
        </w:rPr>
        <w:t>.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Chronic ingestion of ethanol and other small </w:t>
      </w:r>
      <w:r w:rsidR="00A016BB" w:rsidRPr="0074106F">
        <w:rPr>
          <w:rFonts w:ascii="Book Antiqua" w:hAnsi="Book Antiqua"/>
          <w:color w:val="000000"/>
          <w:sz w:val="24"/>
          <w:szCs w:val="24"/>
        </w:rPr>
        <w:t>chemical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s induce hepatic </w:t>
      </w:r>
      <w:r w:rsidR="00744BDA" w:rsidRPr="0074106F">
        <w:rPr>
          <w:rFonts w:ascii="Book Antiqua" w:hAnsi="Book Antiqua"/>
          <w:color w:val="000000"/>
          <w:sz w:val="24"/>
          <w:szCs w:val="24"/>
        </w:rPr>
        <w:t>CYP2E1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Induction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of CYP2E1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has also been </w:t>
      </w:r>
      <w:r w:rsidRPr="0074106F">
        <w:rPr>
          <w:rFonts w:ascii="Book Antiqua" w:hAnsi="Book Antiqua"/>
          <w:color w:val="000000"/>
          <w:sz w:val="24"/>
          <w:szCs w:val="24"/>
        </w:rPr>
        <w:t>observed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 xml:space="preserve"> in </w:t>
      </w:r>
      <w:r w:rsidR="001C6BE0" w:rsidRPr="0074106F">
        <w:rPr>
          <w:rFonts w:ascii="Book Antiqua" w:hAnsi="Book Antiqua"/>
          <w:color w:val="000000"/>
          <w:sz w:val="24"/>
          <w:szCs w:val="24"/>
        </w:rPr>
        <w:t xml:space="preserve">animals with </w:t>
      </w:r>
      <w:r w:rsidR="004642E8" w:rsidRPr="0074106F">
        <w:rPr>
          <w:rFonts w:ascii="Book Antiqua" w:hAnsi="Book Antiqua"/>
          <w:color w:val="000000"/>
          <w:sz w:val="24"/>
          <w:szCs w:val="24"/>
        </w:rPr>
        <w:t>NAFLD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YmRlbG1lZ2VlZDwvQXV0aG9yPjxZZWFyPjIwMTI8L1ll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YmRlbG1lZ2VlZDwvQXV0aG9yPjxZZWFyPjIwMTI8L1ll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2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5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508FD" w:rsidRPr="0074106F">
        <w:rPr>
          <w:rFonts w:ascii="Book Antiqua" w:hAnsi="Book Antiqua"/>
          <w:color w:val="000000"/>
          <w:sz w:val="24"/>
          <w:szCs w:val="24"/>
        </w:rPr>
        <w:t xml:space="preserve"> with </w:t>
      </w:r>
      <w:r w:rsidR="00C077A6" w:rsidRPr="0074106F">
        <w:rPr>
          <w:rFonts w:ascii="Book Antiqua" w:hAnsi="Book Antiqua"/>
          <w:color w:val="000000"/>
          <w:sz w:val="24"/>
          <w:szCs w:val="24"/>
        </w:rPr>
        <w:t xml:space="preserve">hepatic insufficiency. </w:t>
      </w:r>
      <w:r w:rsidR="008D171B" w:rsidRPr="0074106F">
        <w:rPr>
          <w:rFonts w:ascii="Book Antiqua" w:hAnsi="Book Antiqua" w:cs="Arial"/>
          <w:color w:val="000000"/>
          <w:sz w:val="24"/>
          <w:szCs w:val="24"/>
        </w:rPr>
        <w:t>I</w:t>
      </w:r>
      <w:r w:rsidR="005842DB" w:rsidRPr="0074106F">
        <w:rPr>
          <w:rFonts w:ascii="Book Antiqua" w:hAnsi="Book Antiqua" w:cs="Arial"/>
          <w:color w:val="000000"/>
          <w:sz w:val="24"/>
          <w:szCs w:val="24"/>
        </w:rPr>
        <w:t>nsulin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signaling</w:t>
      </w:r>
      <w:r w:rsidR="00A918B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D171B" w:rsidRPr="0074106F">
        <w:rPr>
          <w:rFonts w:ascii="Book Antiqua" w:hAnsi="Book Antiqua" w:cs="Arial"/>
          <w:color w:val="000000"/>
          <w:sz w:val="24"/>
          <w:szCs w:val="24"/>
        </w:rPr>
        <w:t xml:space="preserve">may </w:t>
      </w:r>
      <w:r w:rsidR="00FC34D4" w:rsidRPr="0074106F">
        <w:rPr>
          <w:rFonts w:ascii="Book Antiqua" w:hAnsi="Book Antiqua" w:cs="Arial"/>
          <w:color w:val="000000"/>
          <w:sz w:val="24"/>
          <w:szCs w:val="24"/>
        </w:rPr>
        <w:t>suppress</w:t>
      </w:r>
      <w:r w:rsidR="00A918B9" w:rsidRPr="0074106F">
        <w:rPr>
          <w:rFonts w:ascii="Book Antiqua" w:hAnsi="Book Antiqua"/>
          <w:color w:val="000000"/>
          <w:sz w:val="24"/>
          <w:szCs w:val="24"/>
        </w:rPr>
        <w:t xml:space="preserve"> CYP2E1 expression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Leung&lt;/Author&gt;&lt;Year&gt;2013&lt;/Year&gt;&lt;IDText&gt;CYP2E1 and oxidant stress in alcoholic and non-alcoholic fatty liver disease&lt;/IDText&gt;&lt;DisplayText&gt;&lt;style face="superscript"&gt;[53]&lt;/style&gt;&lt;/DisplayText&gt;&lt;record&gt;&lt;dates&gt;&lt;pub-dates&gt;&lt;date&gt;Feb&lt;/date&gt;&lt;/pub-dates&gt;&lt;year&gt;2013&lt;/year&gt;&lt;/dates&gt;&lt;keywords&gt;&lt;keyword&gt;Cytochrome P-450 CYP2E1&lt;/keyword&gt;&lt;keyword&gt;Disease Progression&lt;/keyword&gt;&lt;keyword&gt;Fatty Liver&lt;/keyword&gt;&lt;keyword&gt;Humans&lt;/keyword&gt;&lt;keyword&gt;Insulin Resistance&lt;/keyword&gt;&lt;keyword&gt;Liver&lt;/keyword&gt;&lt;keyword&gt;Liver Diseases, Alcoholic&lt;/keyword&gt;&lt;keyword&gt;Non-alcoholic Fatty Liver Disease&lt;/keyword&gt;&lt;keyword&gt;Oxidative Stress&lt;/keyword&gt;&lt;keyword&gt;Reactive Oxygen Species&lt;/keyword&gt;&lt;/keywords&gt;&lt;urls&gt;&lt;related-urls&gt;&lt;url&gt;http://www.ncbi.nlm.nih.gov/pubmed/22940046&lt;/url&gt;&lt;/related-urls&gt;&lt;/urls&gt;&lt;isbn&gt;1600-0641&lt;/isbn&gt;&lt;titles&gt;&lt;title&gt;CYP2E1 and oxidant stress in alcoholic and non-alcoholic fatty liver disease&lt;/title&gt;&lt;secondary-title&gt;J Hepatol&lt;/secondary-title&gt;&lt;/titles&gt;&lt;pages&gt;395-8&lt;/pages&gt;&lt;number&gt;2&lt;/number&gt;&lt;contributors&gt;&lt;authors&gt;&lt;author&gt;Leung, T. M.&lt;/author&gt;&lt;author&gt;Nieto, N.&lt;/author&gt;&lt;/authors&gt;&lt;/contributors&gt;&lt;language&gt;eng&lt;/language&gt;&lt;added-date format="utc"&gt;1427350524&lt;/added-date&gt;&lt;ref-type name="Journal Article"&gt;17&lt;/ref-type&gt;&lt;rec-number&gt;450&lt;/rec-number&gt;&lt;last-updated-date format="utc"&gt;1427350524&lt;/last-updated-date&gt;&lt;accession-num&gt;22940046&lt;/accession-num&gt;&lt;electronic-resource-num&gt;10.1016/j.jhep.2012.08.018&lt;/electronic-resource-num&gt;&lt;volume&gt;58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53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C34D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C34D4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FC34D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proofErr w:type="spellStart"/>
      <w:r w:rsidR="00FC34D4" w:rsidRPr="0074106F">
        <w:rPr>
          <w:rFonts w:ascii="Book Antiqua" w:hAnsi="Book Antiqua"/>
          <w:color w:val="000000"/>
          <w:sz w:val="24"/>
          <w:szCs w:val="24"/>
        </w:rPr>
        <w:t>Akt</w:t>
      </w:r>
      <w:proofErr w:type="spellEnd"/>
      <w:r w:rsidR="00FC34D4" w:rsidRPr="0074106F">
        <w:rPr>
          <w:rFonts w:ascii="Book Antiqua" w:hAnsi="Book Antiqua"/>
          <w:color w:val="000000"/>
          <w:sz w:val="24"/>
          <w:szCs w:val="24"/>
        </w:rPr>
        <w:t xml:space="preserve"> pathway</w:t>
      </w:r>
      <w:r w:rsidR="00C4283E" w:rsidRPr="0074106F">
        <w:rPr>
          <w:rFonts w:ascii="Book Antiqua" w:hAnsi="Book Antiqua"/>
          <w:color w:val="000000"/>
          <w:sz w:val="24"/>
          <w:szCs w:val="24"/>
        </w:rPr>
        <w:t xml:space="preserve"> but not </w:t>
      </w:r>
      <w:r w:rsidR="0071786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C4283E" w:rsidRPr="0074106F">
        <w:rPr>
          <w:rFonts w:ascii="Book Antiqua" w:hAnsi="Book Antiqua"/>
          <w:color w:val="000000"/>
          <w:sz w:val="24"/>
          <w:szCs w:val="24"/>
        </w:rPr>
        <w:t>MAPK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A3PC9ZZWFyPjxJRFRl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A3PC9ZZWFyPjxJRFRl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6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D171B" w:rsidRPr="0074106F">
        <w:rPr>
          <w:rFonts w:ascii="Book Antiqua" w:hAnsi="Book Antiqua"/>
          <w:color w:val="000000"/>
          <w:sz w:val="24"/>
          <w:szCs w:val="24"/>
        </w:rPr>
        <w:t>,</w:t>
      </w:r>
      <w:r w:rsidR="00FC34D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with </w:t>
      </w:r>
      <w:r w:rsidR="00FC34D4" w:rsidRPr="0074106F">
        <w:rPr>
          <w:rFonts w:ascii="Book Antiqua" w:hAnsi="Book Antiqua"/>
          <w:color w:val="000000"/>
          <w:sz w:val="24"/>
          <w:szCs w:val="24"/>
        </w:rPr>
        <w:t>consequent expression of certain microRNA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HVrbGE8L0F1dGhvcj48WWVhcj4yMDEzPC9ZZWFyPjxJ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HVrbGE8L0F1dGhvcj48WWVhcj4yMDEzPC9ZZWFyPjxJ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7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C4283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3210C3CD" w14:textId="68F0941A" w:rsidR="005C05F0" w:rsidRPr="0074106F" w:rsidRDefault="00C7016A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Macrophage-like cells, including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Kupffer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cells, 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>expres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NOXs and generate ROS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 xml:space="preserve"> with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>consumption of NAD</w:t>
      </w:r>
      <w:r w:rsidR="00C20954" w:rsidRPr="0074106F">
        <w:rPr>
          <w:rFonts w:ascii="Book Antiqua" w:hAnsi="Book Antiqua"/>
          <w:color w:val="000000"/>
          <w:sz w:val="24"/>
          <w:szCs w:val="24"/>
        </w:rPr>
        <w:t>(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>P</w:t>
      </w:r>
      <w:r w:rsidR="00C20954" w:rsidRPr="0074106F">
        <w:rPr>
          <w:rFonts w:ascii="Book Antiqua" w:hAnsi="Book Antiqua"/>
          <w:color w:val="000000"/>
          <w:sz w:val="24"/>
          <w:szCs w:val="24"/>
        </w:rPr>
        <w:t>)</w:t>
      </w:r>
      <w:r w:rsidR="00A26FD0" w:rsidRPr="0074106F">
        <w:rPr>
          <w:rFonts w:ascii="Book Antiqua" w:hAnsi="Book Antiqua"/>
          <w:color w:val="000000"/>
          <w:sz w:val="24"/>
          <w:szCs w:val="24"/>
        </w:rPr>
        <w:t>H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ohen&lt;/Author&gt;&lt;Year&gt;2011&lt;/Year&gt;&lt;IDText&gt;Redox signaling and the innate immune system in alcoholic liver disease&lt;/IDText&gt;&lt;DisplayText&gt;&lt;style face="superscript"&gt;[24]&lt;/style&gt;&lt;/DisplayText&gt;&lt;record&gt;&lt;dates&gt;&lt;pub-dates&gt;&lt;date&gt;Jul&lt;/date&gt;&lt;/pub-dates&gt;&lt;year&gt;2011&lt;/year&gt;&lt;/dates&gt;&lt;keywords&gt;&lt;keyword&gt;Immunity, Innate&lt;/keyword&gt;&lt;keyword&gt;Liver Diseases, Alcoholic&lt;/keyword&gt;&lt;keyword&gt;Oxidation-Reduction&lt;/keyword&gt;&lt;keyword&gt;Reactive Oxygen Species&lt;/keyword&gt;&lt;keyword&gt;Signal Transduction&lt;/keyword&gt;&lt;/keywords&gt;&lt;urls&gt;&lt;related-urls&gt;&lt;url&gt;http://www.ncbi.nlm.nih.gov/pubmed/21126203&lt;/url&gt;&lt;/related-urls&gt;&lt;/urls&gt;&lt;isbn&gt;1557-7716&lt;/isbn&gt;&lt;custom2&gt;PMC3118704&lt;/custom2&gt;&lt;titles&gt;&lt;title&gt;Redox signaling and the innate immune system in alcoholic liver disease&lt;/title&gt;&lt;secondary-title&gt;Antioxid Redox Signal&lt;/secondary-title&gt;&lt;/titles&gt;&lt;pages&gt;523-34&lt;/pages&gt;&lt;number&gt;2&lt;/number&gt;&lt;contributors&gt;&lt;authors&gt;&lt;author&gt;Cohen, J. I.&lt;/author&gt;&lt;author&gt;Chen, X.&lt;/author&gt;&lt;author&gt;Nagy, L. E.&lt;/author&gt;&lt;/authors&gt;&lt;/contributors&gt;&lt;language&gt;eng&lt;/language&gt;&lt;added-date format="utc"&gt;1427763407&lt;/added-date&gt;&lt;ref-type name="Journal Article"&gt;17&lt;/ref-type&gt;&lt;rec-number&gt;477&lt;/rec-number&gt;&lt;last-updated-date format="utc"&gt;1427763407&lt;/last-updated-date&gt;&lt;accession-num&gt;21126203&lt;/accession-num&gt;&lt;electronic-resource-num&gt;10.1089/ars.2010.3746&lt;/electronic-resource-num&gt;&lt;volume&gt;15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4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o eliminate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xenobiotics</w:t>
      </w:r>
      <w:proofErr w:type="spellEnd"/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lyanaraman&lt;/Author&gt;&lt;Year&gt;2013&lt;/Year&gt;&lt;IDText&gt;Teaching the basics of redox biology to medical and graduate students: Oxidants, antioxidants and disease mechanisms&lt;/IDText&gt;&lt;DisplayText&gt;&lt;style face="superscript"&gt;[25]&lt;/style&gt;&lt;/DisplayText&gt;&lt;record&gt;&lt;urls&gt;&lt;related-urls&gt;&lt;url&gt;http://www.ncbi.nlm.nih.gov/pubmed/24024158&lt;/url&gt;&lt;/related-urls&gt;&lt;/urls&gt;&lt;isbn&gt;2213-2317&lt;/isbn&gt;&lt;custom2&gt;PMC3757692&lt;/custom2&gt;&lt;titles&gt;&lt;title&gt;Teaching the basics of redox biology to medical and graduate students: Oxidants, antioxidants and disease mechanisms&lt;/title&gt;&lt;secondary-title&gt;Redox Biol&lt;/secondary-title&gt;&lt;/titles&gt;&lt;pages&gt;244-57&lt;/pages&gt;&lt;number&gt;1&lt;/number&gt;&lt;contributors&gt;&lt;authors&gt;&lt;author&gt;Kalyanaraman, B.&lt;/author&gt;&lt;/authors&gt;&lt;/contributors&gt;&lt;language&gt;eng&lt;/language&gt;&lt;added-date format="utc"&gt;1427849685&lt;/added-date&gt;&lt;ref-type name="Journal Article"&gt;17&lt;/ref-type&gt;&lt;dates&gt;&lt;year&gt;2013&lt;/year&gt;&lt;/dates&gt;&lt;rec-number&gt;492&lt;/rec-number&gt;&lt;last-updated-date format="utc"&gt;1427849685&lt;/last-updated-date&gt;&lt;accession-num&gt;24024158&lt;/accession-num&gt;&lt;electronic-resource-num&gt;10.1016/j.redox.2013.01.014&lt;/electronic-resource-num&gt;&lt;volume&gt;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Many isoforms of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 NOXs have been identified, and NOX-2</w:t>
      </w:r>
      <w:r w:rsidR="00805A94" w:rsidRPr="0074106F">
        <w:rPr>
          <w:rFonts w:ascii="Book Antiqua" w:hAnsi="Book Antiqua"/>
          <w:color w:val="000000"/>
          <w:sz w:val="24"/>
          <w:szCs w:val="24"/>
        </w:rPr>
        <w:t xml:space="preserve"> is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 uniquely expressed in phagocytes. </w:t>
      </w:r>
      <w:r w:rsidR="008D171B" w:rsidRPr="0074106F">
        <w:rPr>
          <w:rFonts w:ascii="Book Antiqua" w:hAnsi="Book Antiqua"/>
          <w:color w:val="000000"/>
          <w:sz w:val="24"/>
          <w:szCs w:val="24"/>
        </w:rPr>
        <w:t>T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he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 xml:space="preserve">expression of 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NOXs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was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 regulated </w:t>
      </w:r>
      <w:r w:rsidR="00C81776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>-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="00EE50D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pathway in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>mouse gli</w:t>
      </w:r>
      <w:r w:rsidR="00AB66A5" w:rsidRPr="0074106F">
        <w:rPr>
          <w:rFonts w:ascii="Book Antiqua" w:hAnsi="Book Antiqua"/>
          <w:color w:val="000000"/>
          <w:sz w:val="24"/>
          <w:szCs w:val="24"/>
        </w:rPr>
        <w:t>al</w:t>
      </w:r>
      <w:r w:rsidR="00EE50D4" w:rsidRPr="0074106F">
        <w:rPr>
          <w:rFonts w:ascii="Book Antiqua" w:hAnsi="Book Antiqua"/>
          <w:color w:val="000000"/>
          <w:sz w:val="24"/>
          <w:szCs w:val="24"/>
        </w:rPr>
        <w:t>-neural co-cultured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E50D4" w:rsidRPr="0074106F">
        <w:rPr>
          <w:rFonts w:ascii="Book Antiqua" w:hAnsi="Book Antiqua"/>
          <w:color w:val="000000"/>
          <w:sz w:val="24"/>
          <w:szCs w:val="24"/>
        </w:rPr>
        <w:t>system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ovac&lt;/Author&gt;&lt;Year&gt;2015&lt;/Year&gt;&lt;IDText&gt;Nrf2 regulates ROS production by mitochondria and NADPH oxidase&lt;/IDText&gt;&lt;DisplayText&gt;&lt;style face="superscript"&gt;[88]&lt;/style&gt;&lt;/DisplayText&gt;&lt;record&gt;&lt;dates&gt;&lt;pub-dates&gt;&lt;date&gt;Apr&lt;/date&gt;&lt;/pub-dates&gt;&lt;year&gt;2015&lt;/year&gt;&lt;/dates&gt;&lt;urls&gt;&lt;related-urls&gt;&lt;url&gt;http://www.ncbi.nlm.nih.gov/pubmed/25484314&lt;/url&gt;&lt;/related-urls&gt;&lt;/urls&gt;&lt;isbn&gt;0006-3002&lt;/isbn&gt;&lt;titles&gt;&lt;title&gt;Nrf2 regulates ROS production by mitochondria and NADPH oxidase&lt;/title&gt;&lt;secondary-title&gt;Biochim Biophys Acta&lt;/secondary-title&gt;&lt;/titles&gt;&lt;pages&gt;794-801&lt;/pages&gt;&lt;number&gt;4&lt;/number&gt;&lt;contributors&gt;&lt;authors&gt;&lt;author&gt;Kovac, S.&lt;/author&gt;&lt;author&gt;Angelova, P. R.&lt;/author&gt;&lt;author&gt;Holmström, K. M.&lt;/author&gt;&lt;author&gt;Zhang, Y.&lt;/author&gt;&lt;author&gt;Dinkova-Kostova, A. T.&lt;/author&gt;&lt;author&gt;Abramov, A. Y.&lt;/author&gt;&lt;/authors&gt;&lt;/contributors&gt;&lt;language&gt;eng&lt;/language&gt;&lt;added-date format="utc"&gt;1427351852&lt;/added-date&gt;&lt;ref-type name="Journal Article"&gt;17&lt;/ref-type&gt;&lt;rec-number&gt;451&lt;/rec-number&gt;&lt;last-updated-date format="utc"&gt;1427351852&lt;/last-updated-date&gt;&lt;accession-num&gt;25484314&lt;/accession-num&gt;&lt;electronic-resource-num&gt;10.1016/j.bbagen.2014.11.021&lt;/electronic-resource-num&gt;&lt;volume&gt;1850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88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 in which NOX-2 predominantly </w:t>
      </w:r>
      <w:r w:rsidR="00EB25D6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EE50D4" w:rsidRPr="0074106F">
        <w:rPr>
          <w:rFonts w:ascii="Book Antiqua" w:hAnsi="Book Antiqua"/>
          <w:color w:val="000000"/>
          <w:sz w:val="24"/>
          <w:szCs w:val="24"/>
        </w:rPr>
        <w:t xml:space="preserve">ed to 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>caus</w:t>
      </w:r>
      <w:r w:rsidR="00EE50D4" w:rsidRPr="0074106F">
        <w:rPr>
          <w:rFonts w:ascii="Book Antiqua" w:hAnsi="Book Antiqua"/>
          <w:color w:val="000000"/>
          <w:sz w:val="24"/>
          <w:szCs w:val="24"/>
        </w:rPr>
        <w:t>e</w:t>
      </w:r>
      <w:r w:rsidR="00C81776" w:rsidRPr="0074106F">
        <w:rPr>
          <w:rFonts w:ascii="Book Antiqua" w:hAnsi="Book Antiqua"/>
          <w:color w:val="000000"/>
          <w:sz w:val="24"/>
          <w:szCs w:val="24"/>
        </w:rPr>
        <w:t xml:space="preserve"> oxidative stress. 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4508FD" w:rsidRPr="0074106F">
        <w:rPr>
          <w:rFonts w:ascii="Book Antiqua" w:hAnsi="Book Antiqua"/>
          <w:color w:val="000000"/>
          <w:sz w:val="24"/>
          <w:szCs w:val="24"/>
        </w:rPr>
        <w:t>ALD animal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>s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, NOX-2 in </w:t>
      </w:r>
      <w:proofErr w:type="spellStart"/>
      <w:r w:rsidR="00FD565C" w:rsidRPr="0074106F">
        <w:rPr>
          <w:rFonts w:ascii="Book Antiqua" w:hAnsi="Book Antiqua"/>
          <w:color w:val="000000"/>
          <w:sz w:val="24"/>
          <w:szCs w:val="24"/>
        </w:rPr>
        <w:t>Kupffer</w:t>
      </w:r>
      <w:proofErr w:type="spellEnd"/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 cells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was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 activated by LP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XTwvc3R5bGU+PC9EaXNwbGF5VGV4dD48cmVjb3JkPjxk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U1XTwvc3R5bGU+PC9EaXNwbGF5VGV4dD48cmVjb3JkPjxk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5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4508FD" w:rsidRPr="0074106F">
        <w:rPr>
          <w:rFonts w:ascii="Book Antiqua" w:hAnsi="Book Antiqua"/>
          <w:color w:val="000000"/>
          <w:sz w:val="24"/>
          <w:szCs w:val="24"/>
        </w:rPr>
        <w:t>.</w:t>
      </w:r>
      <w:r w:rsidR="00FD565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842DB" w:rsidRPr="0074106F">
        <w:rPr>
          <w:rFonts w:ascii="Book Antiqua" w:hAnsi="Book Antiqua"/>
          <w:color w:val="000000"/>
          <w:sz w:val="24"/>
          <w:szCs w:val="24"/>
        </w:rPr>
        <w:t>In addition</w:t>
      </w:r>
      <w:r w:rsidR="00C20954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="00C20954" w:rsidRPr="0074106F">
        <w:rPr>
          <w:rFonts w:ascii="Book Antiqua" w:hAnsi="Book Antiqua"/>
          <w:color w:val="000000"/>
          <w:sz w:val="24"/>
          <w:szCs w:val="24"/>
        </w:rPr>
        <w:t>Kup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f</w:t>
      </w:r>
      <w:r w:rsidR="00C20954" w:rsidRPr="0074106F">
        <w:rPr>
          <w:rFonts w:ascii="Book Antiqua" w:hAnsi="Book Antiqua"/>
          <w:color w:val="000000"/>
          <w:sz w:val="24"/>
          <w:szCs w:val="24"/>
        </w:rPr>
        <w:t>fer</w:t>
      </w:r>
      <w:proofErr w:type="spellEnd"/>
      <w:r w:rsidR="00C20954" w:rsidRPr="0074106F">
        <w:rPr>
          <w:rFonts w:ascii="Book Antiqua" w:hAnsi="Book Antiqua"/>
          <w:color w:val="000000"/>
          <w:sz w:val="24"/>
          <w:szCs w:val="24"/>
        </w:rPr>
        <w:t xml:space="preserve"> cells produce inflammatory cytokin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EzLCAyNCwgNTVdPC9zdHlsZT48L0Rpc3BsYXlUZXh0Pjxy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YW5kYWw8L0F1dGhvcj48WWVhcj4yMDEwPC9ZZWFyPjxJ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3,24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5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20954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846888" w:rsidRPr="0074106F">
        <w:rPr>
          <w:rFonts w:ascii="Book Antiqua" w:hAnsi="Book Antiqua"/>
          <w:color w:val="000000"/>
          <w:sz w:val="24"/>
          <w:szCs w:val="24"/>
        </w:rPr>
        <w:t xml:space="preserve">such as </w:t>
      </w:r>
      <w:r w:rsidR="00C20954" w:rsidRPr="0074106F">
        <w:rPr>
          <w:rFonts w:ascii="Book Antiqua" w:hAnsi="Book Antiqua"/>
          <w:color w:val="000000"/>
          <w:sz w:val="24"/>
          <w:szCs w:val="24"/>
        </w:rPr>
        <w:t>tumor necrosis factor-α (TNF-α) and interleukin-</w:t>
      </w:r>
      <w:r w:rsidR="00846888" w:rsidRPr="0074106F">
        <w:rPr>
          <w:rFonts w:ascii="Book Antiqua" w:hAnsi="Book Antiqua"/>
          <w:color w:val="000000"/>
          <w:sz w:val="24"/>
          <w:szCs w:val="24"/>
        </w:rPr>
        <w:t>6</w:t>
      </w:r>
      <w:r w:rsidR="00C20954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8B7766" w:rsidRPr="0074106F">
        <w:rPr>
          <w:rFonts w:ascii="Book Antiqua" w:hAnsi="Book Antiqua"/>
          <w:color w:val="000000"/>
          <w:sz w:val="24"/>
          <w:szCs w:val="24"/>
        </w:rPr>
        <w:t>Thus, reduction of NOXs and inflammatory cytokines are important for ALD.</w:t>
      </w:r>
    </w:p>
    <w:p w14:paraId="74F48D23" w14:textId="65FBF8DB" w:rsidR="00201105" w:rsidRPr="0074106F" w:rsidRDefault="0092412E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Given the</w:t>
      </w:r>
      <w:r w:rsidR="004508FD" w:rsidRPr="0074106F">
        <w:rPr>
          <w:rFonts w:ascii="Book Antiqua" w:hAnsi="Book Antiqua"/>
          <w:color w:val="000000"/>
          <w:sz w:val="24"/>
          <w:szCs w:val="24"/>
        </w:rPr>
        <w:t xml:space="preserve"> gut</w:t>
      </w:r>
      <w:r w:rsidRPr="0074106F">
        <w:rPr>
          <w:rFonts w:ascii="Book Antiqua" w:hAnsi="Book Antiqua"/>
          <w:color w:val="000000"/>
          <w:sz w:val="24"/>
          <w:szCs w:val="24"/>
        </w:rPr>
        <w:t>–</w:t>
      </w:r>
      <w:r w:rsidR="004508FD" w:rsidRPr="0074106F">
        <w:rPr>
          <w:rFonts w:ascii="Book Antiqua" w:hAnsi="Book Antiqua"/>
          <w:color w:val="000000"/>
          <w:sz w:val="24"/>
          <w:szCs w:val="24"/>
        </w:rPr>
        <w:t>liver axis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 in ALD</w:t>
      </w:r>
      <w:r w:rsidR="004508FD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intestinal conditions </w:t>
      </w:r>
      <w:r w:rsidR="00CF5407" w:rsidRPr="0074106F">
        <w:rPr>
          <w:rFonts w:ascii="Book Antiqua" w:hAnsi="Book Antiqua"/>
          <w:color w:val="000000"/>
          <w:sz w:val="24"/>
          <w:szCs w:val="24"/>
        </w:rPr>
        <w:t>have considerable involv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e</w:t>
      </w:r>
      <w:r w:rsidR="00CF5407" w:rsidRPr="0074106F">
        <w:rPr>
          <w:rFonts w:ascii="Book Antiqua" w:hAnsi="Book Antiqua"/>
          <w:color w:val="000000"/>
          <w:sz w:val="24"/>
          <w:szCs w:val="24"/>
        </w:rPr>
        <w:t>ment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 in ALD severity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CD3191" w:rsidRPr="0074106F">
        <w:rPr>
          <w:rFonts w:ascii="Book Antiqua" w:hAnsi="Book Antiqua"/>
          <w:color w:val="000000"/>
          <w:sz w:val="24"/>
          <w:szCs w:val="24"/>
        </w:rPr>
        <w:t xml:space="preserve">particularly 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>mediated by LP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dXJvaGl0PC9BdXRob3I+PFllYXI+MjAwODwvWWVhcj48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dXJvaGl0PC9BdXRob3I+PFllYXI+MjAwODwvWWVhcj48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5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0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>In the large intestine in human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s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(or the cecum in animals), a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>n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>enormous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number of intestinal bacteria live and ferment undigested food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 matter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>, flaked epithelial cells, and digestive fluid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lyanaraman&lt;/Author&gt;&lt;Year&gt;2013&lt;/Year&gt;&lt;IDText&gt;Teaching the basics of redox biology to medical and graduate students: Oxidants, antioxidants and disease mechanisms&lt;/IDText&gt;&lt;DisplayText&gt;&lt;style face="superscript"&gt;[25]&lt;/style&gt;&lt;/DisplayText&gt;&lt;record&gt;&lt;urls&gt;&lt;related-urls&gt;&lt;url&gt;http://www.ncbi.nlm.nih.gov/pubmed/24024158&lt;/url&gt;&lt;/related-urls&gt;&lt;/urls&gt;&lt;isbn&gt;2213-2317&lt;/isbn&gt;&lt;custom2&gt;PMC3757692&lt;/custom2&gt;&lt;titles&gt;&lt;title&gt;Teaching the basics of redox biology to medical and graduate students: Oxidants, antioxidants and disease mechanisms&lt;/title&gt;&lt;secondary-title&gt;Redox Biol&lt;/secondary-title&gt;&lt;/titles&gt;&lt;pages&gt;244-57&lt;/pages&gt;&lt;number&gt;1&lt;/number&gt;&lt;contributors&gt;&lt;authors&gt;&lt;author&gt;Kalyanaraman, B.&lt;/author&gt;&lt;/authors&gt;&lt;/contributors&gt;&lt;language&gt;eng&lt;/language&gt;&lt;added-date format="utc"&gt;1427849685&lt;/added-date&gt;&lt;ref-type name="Journal Article"&gt;17&lt;/ref-type&gt;&lt;dates&gt;&lt;year&gt;2013&lt;/year&gt;&lt;/dates&gt;&lt;rec-number&gt;492&lt;/rec-number&gt;&lt;last-updated-date format="utc"&gt;1427849685&lt;/last-updated-date&gt;&lt;accession-num&gt;24024158&lt;/accession-num&gt;&lt;electronic-resource-num&gt;10.1016/j.redox.2013.01.014&lt;/electronic-resource-num&gt;&lt;volume&gt;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531FA" w:rsidRPr="0074106F">
        <w:rPr>
          <w:rFonts w:ascii="Book Antiqua" w:hAnsi="Book Antiqua" w:cs="Arial"/>
          <w:color w:val="000000"/>
          <w:sz w:val="24"/>
          <w:szCs w:val="24"/>
        </w:rPr>
        <w:t>, and some of those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>species generate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LPS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, which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provokes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>host</w:t>
      </w:r>
      <w:r w:rsidR="003271D9" w:rsidRPr="0074106F">
        <w:rPr>
          <w:rFonts w:ascii="Book Antiqua" w:hAnsi="Book Antiqua"/>
          <w:color w:val="000000"/>
          <w:sz w:val="24"/>
          <w:szCs w:val="24"/>
        </w:rPr>
        <w:t>’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s </w:t>
      </w:r>
      <w:r w:rsidR="00C77941" w:rsidRPr="0074106F">
        <w:rPr>
          <w:rFonts w:ascii="Book Antiqua" w:hAnsi="Book Antiqua"/>
          <w:color w:val="000000"/>
          <w:sz w:val="24"/>
          <w:szCs w:val="24"/>
        </w:rPr>
        <w:t>immune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system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ong&lt;/Author&gt;&lt;Year&gt;2013&lt;/Year&gt;&lt;IDText&gt;Dietary fat sources differentially modulate intestinal barrier and hepatic inflammation in alcohol-induced liver injury in rats&lt;/IDText&gt;&lt;DisplayText&gt;&lt;style face="superscript"&gt;[15]&lt;/style&gt;&lt;/DisplayText&gt;&lt;record&gt;&lt;dates&gt;&lt;pub-dates&gt;&lt;date&gt;Dec&lt;/date&gt;&lt;/pub-dates&gt;&lt;year&gt;2013&lt;/year&gt;&lt;/dates&gt;&lt;keywords&gt;&lt;keyword&gt;Animals&lt;/keyword&gt;&lt;keyword&gt;Dietary Fats&lt;/keyword&gt;&lt;keyword&gt;Ethanol&lt;/keyword&gt;&lt;keyword&gt;Feedback, Physiological&lt;/keyword&gt;&lt;keyword&gt;Gastrointestinal Tract&lt;/keyword&gt;&lt;keyword&gt;Inflammation&lt;/keyword&gt;&lt;keyword&gt;Lipid Metabolism&lt;/keyword&gt;&lt;keyword&gt;Liver&lt;/keyword&gt;&lt;keyword&gt;Liver Diseases, Alcoholic&lt;/keyword&gt;&lt;keyword&gt;Male&lt;/keyword&gt;&lt;keyword&gt;Models, Animal&lt;/keyword&gt;&lt;keyword&gt;Rats&lt;/keyword&gt;&lt;keyword&gt;Rats, Sprague-Dawley&lt;/keyword&gt;&lt;keyword&gt;Triglycerides&lt;/keyword&gt;&lt;/keywords&gt;&lt;urls&gt;&lt;related-urls&gt;&lt;url&gt;http://www.ncbi.nlm.nih.gov/pubmed/24113767&lt;/url&gt;&lt;/related-urls&gt;&lt;/urls&gt;&lt;isbn&gt;1522-1547&lt;/isbn&gt;&lt;custom2&gt;PMC3882440&lt;/custom2&gt;&lt;titles&gt;&lt;title&gt;Dietary fat sources differentially modulate intestinal barrier and hepatic inflammation in alcohol-induced liver injury in rats&lt;/title&gt;&lt;secondary-title&gt;Am J Physiol Gastrointest Liver Physiol&lt;/secondary-title&gt;&lt;/titles&gt;&lt;pages&gt;G919-32&lt;/pages&gt;&lt;number&gt;12&lt;/number&gt;&lt;contributors&gt;&lt;authors&gt;&lt;author&gt;Zhong, W.&lt;/author&gt;&lt;author&gt;Li, Q.&lt;/author&gt;&lt;author&gt;Xie, G.&lt;/author&gt;&lt;author&gt;Sun, X.&lt;/author&gt;&lt;author&gt;Tan, X.&lt;/author&gt;&lt;author&gt;Jia, W.&lt;/author&gt;&lt;author&gt;Zhou, Z.&lt;/author&gt;&lt;/authors&gt;&lt;/contributors&gt;&lt;language&gt;eng&lt;/language&gt;&lt;added-date format="utc"&gt;1426123804&lt;/added-date&gt;&lt;ref-type name="Journal Article"&gt;17&lt;/ref-type&gt;&lt;rec-number&gt;414&lt;/rec-number&gt;&lt;last-updated-date format="utc"&gt;1426123804&lt;/last-updated-date&gt;&lt;accession-num&gt;24113767&lt;/accession-num&gt;&lt;electronic-resource-num&gt;10.1152/ajpgi.00226.2013&lt;/electronic-resource-num&gt;&lt;volume&gt;305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t xml:space="preserve">Small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mounts 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t>of LPS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>can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pass 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 xml:space="preserve">through 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lastRenderedPageBreak/>
        <w:t xml:space="preserve">gaps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in the </w:t>
      </w:r>
      <w:r w:rsidR="003B01AB" w:rsidRPr="0074106F">
        <w:rPr>
          <w:rFonts w:ascii="Book Antiqua" w:hAnsi="Book Antiqua"/>
          <w:color w:val="000000"/>
          <w:sz w:val="24"/>
          <w:szCs w:val="24"/>
        </w:rPr>
        <w:t>epithelial cells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 in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to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 the intestine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t xml:space="preserve">Ethanol 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>or its metabolite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s</w:t>
      </w:r>
      <w:r w:rsidR="005C05F0" w:rsidRPr="0074106F">
        <w:rPr>
          <w:rFonts w:ascii="Book Antiqua" w:hAnsi="Book Antiqua"/>
          <w:color w:val="000000"/>
          <w:sz w:val="24"/>
          <w:szCs w:val="24"/>
        </w:rPr>
        <w:t xml:space="preserve"> are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t xml:space="preserve"> reported to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widen 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>gap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uZzwvQXV0aG9yPjxZZWFyPjIwMTM8L1llYXI+PElE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9uZzwvQXV0aG9yPjxZZWFyPjIwMTM8L1llYXI+PElE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5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9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C05F0" w:rsidRPr="0074106F">
        <w:rPr>
          <w:rFonts w:ascii="Book Antiqua" w:hAnsi="Book Antiqua"/>
          <w:color w:val="000000"/>
          <w:sz w:val="24"/>
          <w:szCs w:val="24"/>
        </w:rPr>
        <w:t>.</w:t>
      </w:r>
      <w:r w:rsidR="0058431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 xml:space="preserve">Therefore,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improving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 xml:space="preserve"> intercellular junctions or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reducing the 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 xml:space="preserve">LPS-producing bacteria may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have a partial 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 xml:space="preserve">preventive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effect on</w:t>
      </w:r>
      <w:r w:rsidR="00F27DF2" w:rsidRPr="0074106F">
        <w:rPr>
          <w:rFonts w:ascii="Book Antiqua" w:hAnsi="Book Antiqua"/>
          <w:color w:val="000000"/>
          <w:sz w:val="24"/>
          <w:szCs w:val="24"/>
        </w:rPr>
        <w:t xml:space="preserve"> ALD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ong&lt;/Author&gt;&lt;Year&gt;2013&lt;/Year&gt;&lt;IDText&gt;Dietary fat sources differentially modulate intestinal barrier and hepatic inflammation in alcohol-induced liver injury in rats&lt;/IDText&gt;&lt;DisplayText&gt;&lt;style face="superscript"&gt;[15]&lt;/style&gt;&lt;/DisplayText&gt;&lt;record&gt;&lt;dates&gt;&lt;pub-dates&gt;&lt;date&gt;Dec&lt;/date&gt;&lt;/pub-dates&gt;&lt;year&gt;2013&lt;/year&gt;&lt;/dates&gt;&lt;keywords&gt;&lt;keyword&gt;Animals&lt;/keyword&gt;&lt;keyword&gt;Dietary Fats&lt;/keyword&gt;&lt;keyword&gt;Ethanol&lt;/keyword&gt;&lt;keyword&gt;Feedback, Physiological&lt;/keyword&gt;&lt;keyword&gt;Gastrointestinal Tract&lt;/keyword&gt;&lt;keyword&gt;Inflammation&lt;/keyword&gt;&lt;keyword&gt;Lipid Metabolism&lt;/keyword&gt;&lt;keyword&gt;Liver&lt;/keyword&gt;&lt;keyword&gt;Liver Diseases, Alcoholic&lt;/keyword&gt;&lt;keyword&gt;Male&lt;/keyword&gt;&lt;keyword&gt;Models, Animal&lt;/keyword&gt;&lt;keyword&gt;Rats&lt;/keyword&gt;&lt;keyword&gt;Rats, Sprague-Dawley&lt;/keyword&gt;&lt;keyword&gt;Triglycerides&lt;/keyword&gt;&lt;/keywords&gt;&lt;urls&gt;&lt;related-urls&gt;&lt;url&gt;http://www.ncbi.nlm.nih.gov/pubmed/24113767&lt;/url&gt;&lt;/related-urls&gt;&lt;/urls&gt;&lt;isbn&gt;1522-1547&lt;/isbn&gt;&lt;custom2&gt;PMC3882440&lt;/custom2&gt;&lt;titles&gt;&lt;title&gt;Dietary fat sources differentially modulate intestinal barrier and hepatic inflammation in alcohol-induced liver injury in rats&lt;/title&gt;&lt;secondary-title&gt;Am J Physiol Gastrointest Liver Physiol&lt;/secondary-title&gt;&lt;/titles&gt;&lt;pages&gt;G919-32&lt;/pages&gt;&lt;number&gt;12&lt;/number&gt;&lt;contributors&gt;&lt;authors&gt;&lt;author&gt;Zhong, W.&lt;/author&gt;&lt;author&gt;Li, Q.&lt;/author&gt;&lt;author&gt;Xie, G.&lt;/author&gt;&lt;author&gt;Sun, X.&lt;/author&gt;&lt;author&gt;Tan, X.&lt;/author&gt;&lt;author&gt;Jia, W.&lt;/author&gt;&lt;author&gt;Zhou, Z.&lt;/author&gt;&lt;/authors&gt;&lt;/contributors&gt;&lt;language&gt;eng&lt;/language&gt;&lt;added-date format="utc"&gt;1426123804&lt;/added-date&gt;&lt;ref-type name="Journal Article"&gt;17&lt;/ref-type&gt;&lt;rec-number&gt;414&lt;/rec-number&gt;&lt;last-updated-date format="utc"&gt;1426123804&lt;/last-updated-date&gt;&lt;accession-num&gt;24113767&lt;/accession-num&gt;&lt;electronic-resource-num&gt;10.1152/ajpgi.00226.2013&lt;/electronic-resource-num&gt;&lt;volume&gt;305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5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27DF2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64D77D76" w14:textId="77777777" w:rsidR="008259EC" w:rsidRPr="0074106F" w:rsidRDefault="008259EC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39F4FA8C" w14:textId="77777777" w:rsidR="008C76EE" w:rsidRPr="0074106F" w:rsidRDefault="00CF5407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color w:val="000000"/>
          <w:sz w:val="24"/>
          <w:szCs w:val="24"/>
        </w:rPr>
        <w:t>PLANT ANTIOXIDANTS</w:t>
      </w:r>
    </w:p>
    <w:p w14:paraId="063CAF2B" w14:textId="77777777" w:rsidR="008259EC" w:rsidRPr="0074106F" w:rsidRDefault="008259EC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Classification of </w:t>
      </w:r>
      <w:r w:rsidR="001517DD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plant antioxidants</w:t>
      </w:r>
    </w:p>
    <w:p w14:paraId="6118C415" w14:textId="09BA1F72" w:rsidR="0059503C" w:rsidRPr="0074106F" w:rsidRDefault="008259EC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Fig</w:t>
      </w:r>
      <w:r w:rsidR="00A65193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9101BA" w:rsidRPr="0074106F">
        <w:rPr>
          <w:rFonts w:ascii="Book Antiqua" w:hAnsi="Book Antiqua"/>
          <w:color w:val="000000"/>
          <w:sz w:val="24"/>
          <w:szCs w:val="24"/>
        </w:rPr>
        <w:t>2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hows structures of representative </w:t>
      </w:r>
      <w:r w:rsidR="009072AC" w:rsidRPr="0074106F">
        <w:rPr>
          <w:rFonts w:ascii="Book Antiqua" w:hAnsi="Book Antiqua"/>
          <w:color w:val="000000"/>
          <w:sz w:val="24"/>
          <w:szCs w:val="24"/>
        </w:rPr>
        <w:t>antioxidant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bundant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 fruit and vegetables. Polyphenol is a generic name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for </w:t>
      </w:r>
      <w:r w:rsidRPr="0074106F">
        <w:rPr>
          <w:rFonts w:ascii="Book Antiqua" w:hAnsi="Book Antiqua"/>
          <w:color w:val="000000"/>
          <w:sz w:val="24"/>
          <w:szCs w:val="24"/>
        </w:rPr>
        <w:t>compound</w:t>
      </w:r>
      <w:r w:rsidR="00A228C2" w:rsidRPr="0074106F">
        <w:rPr>
          <w:rFonts w:ascii="Book Antiqua" w:hAnsi="Book Antiqua"/>
          <w:color w:val="000000"/>
          <w:sz w:val="24"/>
          <w:szCs w:val="24"/>
        </w:rPr>
        <w:t>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hat have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 a</w:t>
      </w:r>
      <w:r w:rsidR="00A228C2" w:rsidRPr="0074106F">
        <w:rPr>
          <w:rFonts w:ascii="Book Antiqua" w:hAnsi="Book Antiqua"/>
          <w:color w:val="000000"/>
          <w:sz w:val="24"/>
          <w:szCs w:val="24"/>
        </w:rPr>
        <w:t xml:space="preserve"> mono- or polycyclic structur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with some hydroxyl residues. Flavonoid</w:t>
      </w:r>
      <w:r w:rsidR="00DD5B1A" w:rsidRPr="0074106F">
        <w:rPr>
          <w:rFonts w:ascii="Book Antiqua" w:hAnsi="Book Antiqua"/>
          <w:color w:val="000000"/>
          <w:sz w:val="24"/>
          <w:szCs w:val="24"/>
        </w:rPr>
        <w:t xml:space="preserve">s, including </w:t>
      </w:r>
      <w:proofErr w:type="spellStart"/>
      <w:r w:rsidR="00DD5B1A" w:rsidRPr="0074106F">
        <w:rPr>
          <w:rFonts w:ascii="Book Antiqua" w:hAnsi="Book Antiqua"/>
          <w:color w:val="000000"/>
          <w:sz w:val="24"/>
          <w:szCs w:val="24"/>
        </w:rPr>
        <w:t>anthocyanins</w:t>
      </w:r>
      <w:proofErr w:type="spellEnd"/>
      <w:r w:rsidR="00DD5B1A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="00DD5B1A"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="00DD5B1A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proofErr w:type="spellStart"/>
      <w:r w:rsidR="00DD5B1A" w:rsidRPr="0074106F">
        <w:rPr>
          <w:rFonts w:ascii="Book Antiqua" w:hAnsi="Book Antiqua"/>
          <w:color w:val="000000"/>
          <w:sz w:val="24"/>
          <w:szCs w:val="24"/>
        </w:rPr>
        <w:t>flavonols</w:t>
      </w:r>
      <w:proofErr w:type="spellEnd"/>
      <w:r w:rsidR="005A3DA9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form </w:t>
      </w:r>
      <w:r w:rsidR="00DD5B1A" w:rsidRPr="0074106F">
        <w:rPr>
          <w:rFonts w:ascii="Book Antiqua" w:hAnsi="Book Antiqua"/>
          <w:color w:val="000000"/>
          <w:sz w:val="24"/>
          <w:szCs w:val="24"/>
        </w:rPr>
        <w:t xml:space="preserve">one of the largest groups of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polyphenols.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Anthocyanins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have red, purple, or </w:t>
      </w:r>
      <w:r w:rsidR="005A3DA9" w:rsidRPr="0074106F">
        <w:rPr>
          <w:rFonts w:ascii="Book Antiqua" w:hAnsi="Book Antiqua"/>
          <w:color w:val="000000"/>
          <w:sz w:val="24"/>
          <w:szCs w:val="24"/>
        </w:rPr>
        <w:t xml:space="preserve">even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Pr="0074106F">
        <w:rPr>
          <w:rFonts w:ascii="Book Antiqua" w:hAnsi="Book Antiqua"/>
          <w:color w:val="000000"/>
          <w:sz w:val="24"/>
          <w:szCs w:val="24"/>
        </w:rPr>
        <w:t>blue color in grap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QyXTwv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QyXTwv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2</w:t>
      </w:r>
      <w:r w:rsidR="00C82014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berri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bHZhcmV6LVN1YXJlejwvQXV0aG9yPjxZZWFyPjIwMTE8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bHZhcmV6LVN1YXJlejwvQXV0aG9yPjxZZWFyPjIwMTE8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4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seed coat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yPC9ZZWFyPjxJRFRl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yPC9ZZWFyPjxJRFRl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9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and root crop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YXNoaW1vdG88L0F1dGhvcj48WWVhcj4yMDEwPC9ZZWFy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YXNoaW1vdG88L0F1dGhvcj48WWVhcj4yMDEwPC9ZZWFy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7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7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includ</w:t>
      </w:r>
      <w:r w:rsidR="005A3DA9" w:rsidRPr="0074106F">
        <w:rPr>
          <w:rFonts w:ascii="Book Antiqua" w:hAnsi="Book Antiqua"/>
          <w:color w:val="000000"/>
          <w:sz w:val="24"/>
          <w:szCs w:val="24"/>
        </w:rPr>
        <w:t>e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epicatechin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>, epigallocatechin, and epigallocatechin</w:t>
      </w:r>
      <w:r w:rsidR="009A181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galate</w:t>
      </w:r>
      <w:proofErr w:type="spellEnd"/>
      <w:r w:rsidR="00AC1DD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A1812" w:rsidRPr="0074106F">
        <w:rPr>
          <w:rFonts w:ascii="Book Antiqua" w:hAnsi="Book Antiqua"/>
          <w:color w:val="000000"/>
          <w:sz w:val="24"/>
          <w:szCs w:val="24"/>
        </w:rPr>
        <w:t xml:space="preserve">(EGCG) </w:t>
      </w:r>
      <w:r w:rsidR="00AC1DD2" w:rsidRPr="0074106F">
        <w:rPr>
          <w:rFonts w:ascii="Book Antiqua" w:hAnsi="Book Antiqua"/>
          <w:color w:val="000000"/>
          <w:sz w:val="24"/>
          <w:szCs w:val="24"/>
        </w:rPr>
        <w:t xml:space="preserve">and are </w:t>
      </w:r>
      <w:r w:rsidR="00F64F3F" w:rsidRPr="0074106F">
        <w:rPr>
          <w:rFonts w:ascii="Book Antiqua" w:hAnsi="Book Antiqua"/>
          <w:color w:val="000000"/>
          <w:sz w:val="24"/>
          <w:szCs w:val="24"/>
        </w:rPr>
        <w:t xml:space="preserve">sometimes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referred to </w:t>
      </w:r>
      <w:r w:rsidR="00F64F3F" w:rsidRPr="0074106F">
        <w:rPr>
          <w:rFonts w:ascii="Book Antiqua" w:hAnsi="Book Antiqua"/>
          <w:color w:val="000000"/>
          <w:sz w:val="24"/>
          <w:szCs w:val="24"/>
        </w:rPr>
        <w:t>as “tannins”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Müller&lt;/Author&gt;&lt;Year&gt;2013&lt;/Year&gt;&lt;IDText&gt;Hepatoprotective effects of pecan nut shells on ethanol-induced liver damage&lt;/IDText&gt;&lt;DisplayText&gt;&lt;style face="superscript"&gt;[35]&lt;/style&gt;&lt;/DisplayText&gt;&lt;record&gt;&lt;dates&gt;&lt;pub-dates&gt;&lt;date&gt;Jan&lt;/date&gt;&lt;/pub-dates&gt;&lt;year&gt;2013&lt;/year&gt;&lt;/dates&gt;&lt;keywords&gt;&lt;keyword&gt;Animals&lt;/keyword&gt;&lt;keyword&gt;Antioxidants&lt;/keyword&gt;&lt;keyword&gt;Biphenyl Compounds&lt;/keyword&gt;&lt;keyword&gt;Carya&lt;/keyword&gt;&lt;keyword&gt;Drug-Induced Liver Injury&lt;/keyword&gt;&lt;keyword&gt;Erythrocytes&lt;/keyword&gt;&lt;keyword&gt;Ethanol&lt;/keyword&gt;&lt;keyword&gt;Lipid Peroxidation&lt;/keyword&gt;&lt;keyword&gt;Liver&lt;/keyword&gt;&lt;keyword&gt;Liver Function Tests&lt;/keyword&gt;&lt;keyword&gt;Male&lt;/keyword&gt;&lt;keyword&gt;Micronuclei, Chromosome-Defective&lt;/keyword&gt;&lt;keyword&gt;Nuts&lt;/keyword&gt;&lt;keyword&gt;Picrates&lt;/keyword&gt;&lt;keyword&gt;Plant Extracts&lt;/keyword&gt;&lt;keyword&gt;Rats&lt;/keyword&gt;&lt;keyword&gt;Rats, Wistar&lt;/keyword&gt;&lt;keyword&gt;Thiobarbituric Acid Reactive Substances&lt;/keyword&gt;&lt;/keywords&gt;&lt;urls&gt;&lt;related-urls&gt;&lt;url&gt;http://www.ncbi.nlm.nih.gov/pubmed/21924598&lt;/url&gt;&lt;/related-urls&gt;&lt;/urls&gt;&lt;isbn&gt;1618-1433&lt;/isbn&gt;&lt;titles&gt;&lt;title&gt;Hepatoprotective effects of pecan nut shells on ethanol-induced liver damage&lt;/title&gt;&lt;secondary-title&gt;Exp Toxicol Pathol&lt;/secondary-title&gt;&lt;/titles&gt;&lt;pages&gt;165-71&lt;/pages&gt;&lt;number&gt;1-2&lt;/number&gt;&lt;contributors&gt;&lt;authors&gt;&lt;author&gt;Müller, L. G.&lt;/author&gt;&lt;author&gt;Pase, C. S.&lt;/author&gt;&lt;author&gt;Reckziegel, P.&lt;/author&gt;&lt;author&gt;Barcelos, R. C.&lt;/author&gt;&lt;author&gt;Boufleur, N.&lt;/author&gt;&lt;author&gt;Prado, A. C.&lt;/author&gt;&lt;author&gt;Fett, R.&lt;/author&gt;&lt;author&gt;Block, J. M.&lt;/author&gt;&lt;author&gt;Pavanato, M. A.&lt;/author&gt;&lt;author&gt;Bauermann, L. F.&lt;/author&gt;&lt;author&gt;da Rocha, J. B.&lt;/author&gt;&lt;author&gt;Burger, M. E.&lt;/author&gt;&lt;/authors&gt;&lt;/contributors&gt;&lt;language&gt;eng&lt;/language&gt;&lt;added-date format="utc"&gt;1427682929&lt;/added-date&gt;&lt;ref-type name="Journal Article"&gt;17&lt;/ref-type&gt;&lt;rec-number&gt;465&lt;/rec-number&gt;&lt;last-updated-date format="utc"&gt;1427682929&lt;/last-updated-date&gt;&lt;accession-num&gt;21924598&lt;/accession-num&gt;&lt;electronic-resource-num&gt;10.1016/j.etp.2011.08.002&lt;/electronic-resource-num&gt;&lt;volume&gt;65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5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C1DD2" w:rsidRPr="0074106F">
        <w:rPr>
          <w:rFonts w:ascii="Book Antiqua" w:hAnsi="Book Antiqua"/>
          <w:color w:val="000000"/>
          <w:sz w:val="24"/>
          <w:szCs w:val="24"/>
        </w:rPr>
        <w:t>.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Proan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>t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>ho</w:t>
      </w:r>
      <w:r w:rsidR="00F64F3F" w:rsidRPr="0074106F">
        <w:rPr>
          <w:rFonts w:ascii="Book Antiqua" w:hAnsi="Book Antiqua"/>
          <w:color w:val="000000"/>
          <w:sz w:val="24"/>
          <w:szCs w:val="24"/>
        </w:rPr>
        <w:t>cyanidins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are polymers of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F7731" w:rsidRPr="0074106F">
        <w:rPr>
          <w:rFonts w:ascii="Book Antiqua" w:hAnsi="Book Antiqua"/>
          <w:color w:val="000000"/>
          <w:sz w:val="24"/>
          <w:szCs w:val="24"/>
        </w:rPr>
        <w:t>(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>but not anthocyanin</w:t>
      </w:r>
      <w:r w:rsidR="001D04B9" w:rsidRPr="0074106F">
        <w:rPr>
          <w:rFonts w:ascii="Book Antiqua" w:hAnsi="Book Antiqua"/>
          <w:color w:val="000000"/>
          <w:sz w:val="24"/>
          <w:szCs w:val="24"/>
        </w:rPr>
        <w:t xml:space="preserve"> despite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the similarity in </w:t>
      </w:r>
      <w:r w:rsidR="001D04B9" w:rsidRPr="0074106F">
        <w:rPr>
          <w:rFonts w:ascii="Book Antiqua" w:hAnsi="Book Antiqua"/>
          <w:color w:val="000000"/>
          <w:sz w:val="24"/>
          <w:szCs w:val="24"/>
        </w:rPr>
        <w:t>names</w:t>
      </w:r>
      <w:r w:rsidR="001F7731" w:rsidRPr="0074106F">
        <w:rPr>
          <w:rFonts w:ascii="Book Antiqua" w:hAnsi="Book Antiqua"/>
          <w:color w:val="000000"/>
          <w:sz w:val="24"/>
          <w:szCs w:val="24"/>
        </w:rPr>
        <w:t>)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>; they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too 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are </w:t>
      </w:r>
      <w:r w:rsidR="00AC1DD2" w:rsidRPr="0074106F">
        <w:rPr>
          <w:rFonts w:ascii="Book Antiqua" w:hAnsi="Book Antiqua"/>
          <w:color w:val="000000"/>
          <w:sz w:val="24"/>
          <w:szCs w:val="24"/>
        </w:rPr>
        <w:t xml:space="preserve">categorized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s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="001F7731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are widely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 abundant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in crops, </w:t>
      </w:r>
      <w:r w:rsidR="00CD3191" w:rsidRPr="0074106F">
        <w:rPr>
          <w:rFonts w:ascii="Book Antiqua" w:hAnsi="Book Antiqua"/>
          <w:color w:val="000000"/>
          <w:sz w:val="24"/>
          <w:szCs w:val="24"/>
        </w:rPr>
        <w:t xml:space="preserve">particularly </w:t>
      </w:r>
      <w:r w:rsidR="006C3667" w:rsidRPr="0074106F">
        <w:rPr>
          <w:rFonts w:ascii="Book Antiqua" w:hAnsi="Book Antiqua"/>
          <w:color w:val="000000"/>
          <w:sz w:val="24"/>
          <w:szCs w:val="24"/>
        </w:rPr>
        <w:t>tea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YXN1PC9BdXRob3I+PFllYXI+MjAxMzwvWWVhcj48SURU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YXN1PC9BdXRob3I+PFllYXI+MjAxMzwvWWVhcj48SURU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7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90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C3667" w:rsidRPr="0074106F">
        <w:rPr>
          <w:rFonts w:ascii="Book Antiqua" w:hAnsi="Book Antiqua"/>
          <w:color w:val="000000"/>
          <w:sz w:val="24"/>
          <w:szCs w:val="24"/>
        </w:rPr>
        <w:t>, appl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ujawska&lt;/Author&gt;&lt;Year&gt;2011&lt;/Year&gt;&lt;IDText&gt;Cloudy apple juice protects against chemical-induced oxidative stress in rat&lt;/IDText&gt;&lt;DisplayText&gt;&lt;style face="superscript"&gt;[91]&lt;/style&gt;&lt;/DisplayText&gt;&lt;record&gt;&lt;dates&gt;&lt;pub-dates&gt;&lt;date&gt;Feb&lt;/date&gt;&lt;/pub-dates&gt;&lt;year&gt;2011&lt;/year&gt;&lt;/dates&gt;&lt;keywords&gt;&lt;keyword&gt;Alkylating Agents&lt;/keyword&gt;&lt;keyword&gt;Animals&lt;/keyword&gt;&lt;keyword&gt;Aryldialkylphosphatase&lt;/keyword&gt;&lt;keyword&gt;Beverages&lt;/keyword&gt;&lt;keyword&gt;Carbon Tetrachloride&lt;/keyword&gt;&lt;keyword&gt;Comet Assay&lt;/keyword&gt;&lt;keyword&gt;DNA Damage&lt;/keyword&gt;&lt;keyword&gt;Diethylnitrosamine&lt;/keyword&gt;&lt;keyword&gt;Flavonoids&lt;/keyword&gt;&lt;keyword&gt;Fruit&lt;/keyword&gt;&lt;keyword&gt;Lipid Peroxidation&lt;/keyword&gt;&lt;keyword&gt;Liver&lt;/keyword&gt;&lt;keyword&gt;Male&lt;/keyword&gt;&lt;keyword&gt;Malus&lt;/keyword&gt;&lt;keyword&gt;Oxidants&lt;/keyword&gt;&lt;keyword&gt;Oxidative Stress&lt;/keyword&gt;&lt;keyword&gt;Oxidoreductases&lt;/keyword&gt;&lt;keyword&gt;Phenols&lt;/keyword&gt;&lt;keyword&gt;Polyphenols&lt;/keyword&gt;&lt;keyword&gt;Protein Carbonylation&lt;/keyword&gt;&lt;keyword&gt;Rats&lt;/keyword&gt;&lt;keyword&gt;Rats, Wistar&lt;/keyword&gt;&lt;/keywords&gt;&lt;urls&gt;&lt;related-urls&gt;&lt;url&gt;http://www.ncbi.nlm.nih.gov/pubmed/20490519&lt;/url&gt;&lt;/related-urls&gt;&lt;/urls&gt;&lt;isbn&gt;1436-6215&lt;/isbn&gt;&lt;titles&gt;&lt;title&gt;Cloudy apple juice protects against chemical-induced oxidative stress in rat&lt;/title&gt;&lt;secondary-title&gt;Eur J Nutr&lt;/secondary-title&gt;&lt;/titles&gt;&lt;pages&gt;53-60&lt;/pages&gt;&lt;number&gt;1&lt;/number&gt;&lt;contributors&gt;&lt;authors&gt;&lt;author&gt;Kujawska, M.&lt;/author&gt;&lt;author&gt;Ignatowicz, E.&lt;/author&gt;&lt;author&gt;Ewertowska, M.&lt;/author&gt;&lt;author&gt;Markowski, J.&lt;/author&gt;&lt;author&gt;Jodynis-Liebert, J.&lt;/author&gt;&lt;/authors&gt;&lt;/contributors&gt;&lt;language&gt;eng&lt;/language&gt;&lt;added-date format="utc"&gt;1427675160&lt;/added-date&gt;&lt;ref-type name="Journal Article"&gt;17&lt;/ref-type&gt;&lt;rec-number&gt;458&lt;/rec-number&gt;&lt;last-updated-date format="utc"&gt;1427675160&lt;/last-updated-date&gt;&lt;accession-num&gt;20490519&lt;/accession-num&gt;&lt;electronic-resource-num&gt;10.1007/s00394-010-0114-y&lt;/electronic-resource-num&gt;&lt;volume&gt;50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1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C3667" w:rsidRPr="0074106F">
        <w:rPr>
          <w:rFonts w:ascii="Book Antiqua" w:hAnsi="Book Antiqua"/>
          <w:color w:val="000000"/>
          <w:sz w:val="24"/>
          <w:szCs w:val="24"/>
        </w:rPr>
        <w:t>, and grape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09&lt;/Year&gt;&lt;IDText&gt;Protective effect of tea polyphenols against paracetamol-induced hepatotoxicity in mice is significantly correlated with cytochrome P450 suppression&lt;/IDText&gt;&lt;DisplayText&gt;&lt;style face="superscript"&gt;[92]&lt;/style&gt;&lt;/DisplayText&gt;&lt;record&gt;&lt;dates&gt;&lt;pub-dates&gt;&lt;date&gt;Apr&lt;/date&gt;&lt;/pub-dates&gt;&lt;year&gt;2009&lt;/year&gt;&lt;/dates&gt;&lt;keywords&gt;&lt;keyword&gt;Acetaminophen&lt;/keyword&gt;&lt;keyword&gt;Analgesics, Non-Narcotic&lt;/keyword&gt;&lt;keyword&gt;Animals&lt;/keyword&gt;&lt;keyword&gt;Cytochrome P-450 CYP1A2&lt;/keyword&gt;&lt;keyword&gt;Cytochrome P-450 CYP2E1&lt;/keyword&gt;&lt;keyword&gt;Dose-Response Relationship, Drug&lt;/keyword&gt;&lt;keyword&gt;Flavonoids&lt;/keyword&gt;&lt;keyword&gt;Isoenzymes&lt;/keyword&gt;&lt;keyword&gt;Liver&lt;/keyword&gt;&lt;keyword&gt;Male&lt;/keyword&gt;&lt;keyword&gt;Mice&lt;/keyword&gt;&lt;keyword&gt;Microsomes, Liver&lt;/keyword&gt;&lt;keyword&gt;Phenols&lt;/keyword&gt;&lt;keyword&gt;Polyphenols&lt;/keyword&gt;&lt;keyword&gt;Tea&lt;/keyword&gt;&lt;/keywords&gt;&lt;urls&gt;&lt;related-urls&gt;&lt;url&gt;http://www.ncbi.nlm.nih.gov/pubmed/19370779&lt;/url&gt;&lt;/related-urls&gt;&lt;/urls&gt;&lt;isbn&gt;2219-2840&lt;/isbn&gt;&lt;custom2&gt;PMC2670409&lt;/custom2&gt;&lt;titles&gt;&lt;title&gt;Protective effect of tea polyphenols against paracetamol-induced hepatotoxicity in mice is significantly correlated with cytochrome P450 suppression&lt;/title&gt;&lt;secondary-title&gt;World J Gastroenterol&lt;/secondary-title&gt;&lt;/titles&gt;&lt;pages&gt;1829-35&lt;/pages&gt;&lt;number&gt;15&lt;/number&gt;&lt;contributors&gt;&lt;authors&gt;&lt;author&gt;Chen, X.&lt;/author&gt;&lt;author&gt;Sun, C. K.&lt;/author&gt;&lt;author&gt;Han, G. Z.&lt;/author&gt;&lt;author&gt;Peng, J. Y.&lt;/author&gt;&lt;author&gt;Li, Y.&lt;/author&gt;&lt;author&gt;Liu, Y. X.&lt;/author&gt;&lt;author&gt;Lv, Y. Y.&lt;/author&gt;&lt;author&gt;Liu, K. X.&lt;/author&gt;&lt;author&gt;Zhou, Q.&lt;/author&gt;&lt;author&gt;Sun, H. J.&lt;/author&gt;&lt;/authors&gt;&lt;/contributors&gt;&lt;language&gt;eng&lt;/language&gt;&lt;added-date format="utc"&gt;1427348046&lt;/added-date&gt;&lt;ref-type name="Journal Article"&gt;17&lt;/ref-type&gt;&lt;rec-number&gt;447&lt;/rec-number&gt;&lt;last-updated-date format="utc"&gt;1427348046&lt;/last-updated-date&gt;&lt;accession-num&gt;19370779&lt;/accession-num&gt;&lt;volume&gt;1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. Quercetin,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kaempferol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, and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isorhamnetin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belong to the </w:t>
      </w:r>
      <w:proofErr w:type="spellStart"/>
      <w:r w:rsidR="006C3667" w:rsidRPr="0074106F">
        <w:rPr>
          <w:rFonts w:ascii="Book Antiqua" w:hAnsi="Book Antiqua"/>
          <w:color w:val="000000"/>
          <w:sz w:val="24"/>
          <w:szCs w:val="24"/>
        </w:rPr>
        <w:t>flavonol</w:t>
      </w:r>
      <w:proofErr w:type="spellEnd"/>
      <w:r w:rsidR="006C3667" w:rsidRPr="0074106F">
        <w:rPr>
          <w:rFonts w:ascii="Book Antiqua" w:hAnsi="Book Antiqua"/>
          <w:color w:val="000000"/>
          <w:sz w:val="24"/>
          <w:szCs w:val="24"/>
        </w:rPr>
        <w:t xml:space="preserve"> group and are ubiquitous in plants. </w:t>
      </w:r>
      <w:proofErr w:type="spellStart"/>
      <w:r w:rsidR="0018411B" w:rsidRPr="0074106F">
        <w:rPr>
          <w:rFonts w:ascii="Book Antiqua" w:hAnsi="Book Antiqua"/>
          <w:color w:val="000000"/>
          <w:sz w:val="24"/>
          <w:szCs w:val="24"/>
        </w:rPr>
        <w:t>Narirutin</w:t>
      </w:r>
      <w:proofErr w:type="spellEnd"/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 and hesperidin belong to </w:t>
      </w:r>
      <w:r w:rsidR="00AC1DD2" w:rsidRPr="0074106F">
        <w:rPr>
          <w:rFonts w:ascii="Book Antiqua" w:hAnsi="Book Antiqua"/>
          <w:color w:val="000000"/>
          <w:sz w:val="24"/>
          <w:szCs w:val="24"/>
        </w:rPr>
        <w:t xml:space="preserve">flavanone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group,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are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abundant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A871B1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>albedo of citrus peel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YXJrPC9BdXRob3I+PFllYXI+MjAxMzwvWWVhcj48SURU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YXJrPC9BdXRob3I+PFllYXI+MjAxMzwvWWVhcj48SURU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4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3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. Resveratrol is categorized as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proofErr w:type="spellStart"/>
      <w:r w:rsidR="0018411B" w:rsidRPr="0074106F">
        <w:rPr>
          <w:rFonts w:ascii="Book Antiqua" w:hAnsi="Book Antiqua"/>
          <w:color w:val="000000"/>
          <w:sz w:val="24"/>
          <w:szCs w:val="24"/>
        </w:rPr>
        <w:t>stilbenoid</w:t>
      </w:r>
      <w:proofErr w:type="spellEnd"/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proofErr w:type="spellStart"/>
      <w:r w:rsidR="0018411B" w:rsidRPr="0074106F">
        <w:rPr>
          <w:rFonts w:ascii="Book Antiqua" w:hAnsi="Book Antiqua"/>
          <w:color w:val="000000"/>
          <w:sz w:val="24"/>
          <w:szCs w:val="24"/>
        </w:rPr>
        <w:t>phytoalexin</w:t>
      </w:r>
      <w:proofErr w:type="spellEnd"/>
      <w:r w:rsidR="004B1973" w:rsidRPr="0074106F">
        <w:rPr>
          <w:rFonts w:ascii="Book Antiqua" w:hAnsi="Book Antiqua"/>
          <w:color w:val="000000"/>
          <w:sz w:val="24"/>
          <w:szCs w:val="24"/>
        </w:rPr>
        <w:t>,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and is found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>in wine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sdallah-Grissa&lt;/Author&gt;&lt;Year&gt;2007&lt;/Year&gt;&lt;IDText&gt;Resveratrol, a red wine polyphenol, attenuates ethanol-induced oxidative stress in rat liver&lt;/IDText&gt;&lt;DisplayText&gt;&lt;style face="superscript"&gt;[93]&lt;/style&gt;&lt;/DisplayText&gt;&lt;record&gt;&lt;dates&gt;&lt;pub-dates&gt;&lt;date&gt;Feb&lt;/date&gt;&lt;/pub-dates&gt;&lt;year&gt;2007&lt;/year&gt;&lt;/dates&gt;&lt;keywords&gt;&lt;keyword&gt;Animals&lt;/keyword&gt;&lt;keyword&gt;Antioxidants&lt;/keyword&gt;&lt;keyword&gt;Catalase&lt;/keyword&gt;&lt;keyword&gt;Central Nervous System Depressants&lt;/keyword&gt;&lt;keyword&gt;Diet&lt;/keyword&gt;&lt;keyword&gt;Ethanol&lt;/keyword&gt;&lt;keyword&gt;Glutathione Peroxidase&lt;/keyword&gt;&lt;keyword&gt;Glutathione Reductase&lt;/keyword&gt;&lt;keyword&gt;Injections, Intraperitoneal&lt;/keyword&gt;&lt;keyword&gt;Lipid Peroxidation&lt;/keyword&gt;&lt;keyword&gt;Liver&lt;/keyword&gt;&lt;keyword&gt;Male&lt;/keyword&gt;&lt;keyword&gt;Malondialdehyde&lt;/keyword&gt;&lt;keyword&gt;Oxidative Stress&lt;/keyword&gt;&lt;keyword&gt;Rats&lt;/keyword&gt;&lt;keyword&gt;Rats, Wistar&lt;/keyword&gt;&lt;keyword&gt;Stilbenes&lt;/keyword&gt;&lt;keyword&gt;Superoxide Dismutase&lt;/keyword&gt;&lt;/keywords&gt;&lt;urls&gt;&lt;related-urls&gt;&lt;url&gt;http://www.ncbi.nlm.nih.gov/pubmed/17258234&lt;/url&gt;&lt;/related-urls&gt;&lt;/urls&gt;&lt;isbn&gt;0024-3205&lt;/isbn&gt;&lt;titles&gt;&lt;title&gt;Resveratrol, a red wine polyphenol, attenuates ethanol-induced oxidative stress in rat liver&lt;/title&gt;&lt;secondary-title&gt;Life Sci&lt;/secondary-title&gt;&lt;/titles&gt;&lt;pages&gt;1033-9&lt;/pages&gt;&lt;number&gt;11&lt;/number&gt;&lt;contributors&gt;&lt;authors&gt;&lt;author&gt;Kasdallah-Grissa, A.&lt;/author&gt;&lt;author&gt;Mornagui, B.&lt;/author&gt;&lt;author&gt;Aouani, E.&lt;/author&gt;&lt;author&gt;Hammami, M.&lt;/author&gt;&lt;author&gt;El May, M.&lt;/author&gt;&lt;author&gt;Gharbi, N.&lt;/author&gt;&lt;author&gt;Kamoun, A.&lt;/author&gt;&lt;author&gt;El-Fazaâ, S.&lt;/author&gt;&lt;/authors&gt;&lt;/contributors&gt;&lt;language&gt;eng&lt;/language&gt;&lt;added-date format="utc"&gt;1425456959&lt;/added-date&gt;&lt;ref-type name="Journal Article"&gt;17&lt;/ref-type&gt;&lt;rec-number&gt;383&lt;/rec-number&gt;&lt;last-updated-date format="utc"&gt;1425456959&lt;/last-updated-date&gt;&lt;accession-num&gt;17258234&lt;/accession-num&gt;&lt;electronic-resource-num&gt;10.1016/j.lfs.2006.11.044&lt;/electronic-resource-num&gt;&lt;volume&gt;8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3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B1973" w:rsidRPr="0074106F">
        <w:rPr>
          <w:rFonts w:ascii="Book Antiqua" w:hAnsi="Book Antiqua"/>
          <w:color w:val="000000"/>
          <w:sz w:val="24"/>
          <w:szCs w:val="24"/>
        </w:rPr>
        <w:t>and grape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>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QyXTwv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QyXTwv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2</w:t>
      </w:r>
      <w:r w:rsidR="00C82014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;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>recently</w:t>
      </w:r>
      <w:r w:rsidR="001F7731" w:rsidRPr="0074106F">
        <w:rPr>
          <w:rFonts w:ascii="Book Antiqua" w:hAnsi="Book Antiqua"/>
          <w:color w:val="000000"/>
          <w:sz w:val="24"/>
          <w:szCs w:val="24"/>
        </w:rPr>
        <w:t>,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it has received much attention for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its physiological functions. </w:t>
      </w:r>
      <w:proofErr w:type="spellStart"/>
      <w:r w:rsidR="0018411B" w:rsidRPr="0074106F">
        <w:rPr>
          <w:rFonts w:ascii="Book Antiqua" w:hAnsi="Book Antiqua"/>
          <w:color w:val="000000"/>
          <w:sz w:val="24"/>
          <w:szCs w:val="24"/>
        </w:rPr>
        <w:t>Chlorogenic</w:t>
      </w:r>
      <w:proofErr w:type="spellEnd"/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 acid is a </w:t>
      </w:r>
      <w:proofErr w:type="spellStart"/>
      <w:r w:rsidR="0018411B" w:rsidRPr="0074106F">
        <w:rPr>
          <w:rFonts w:ascii="Book Antiqua" w:hAnsi="Book Antiqua"/>
          <w:color w:val="000000"/>
          <w:sz w:val="24"/>
          <w:szCs w:val="24"/>
        </w:rPr>
        <w:t>caf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>f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>eic</w:t>
      </w:r>
      <w:proofErr w:type="spellEnd"/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 acid derivative and one of the most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widely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consumed polyphenols because it is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abundant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in coffee and in other plants. Some alkaloids such as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berberine</w:t>
      </w:r>
      <w:proofErr w:type="spellEnd"/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ang&lt;/Author&gt;&lt;Year&gt;2014&lt;/Year&gt;&lt;IDText&gt;Berberine protects liver from ethanol-induced oxidative stress and steatosis in mice&lt;/IDText&gt;&lt;DisplayText&gt;&lt;style face="superscript"&gt;[46]&lt;/style&gt;&lt;/DisplayText&gt;&lt;record&gt;&lt;dates&gt;&lt;pub-dates&gt;&lt;date&gt;Dec&lt;/date&gt;&lt;/pub-dates&gt;&lt;year&gt;2014&lt;/year&gt;&lt;/dates&gt;&lt;urls&gt;&lt;related-urls&gt;&lt;url&gt;http://www.ncbi.nlm.nih.gov/pubmed/25455889&lt;/url&gt;&lt;/related-urls&gt;&lt;/urls&gt;&lt;isbn&gt;1873-6351&lt;/isbn&gt;&lt;titles&gt;&lt;title&gt;Berberine protects liver from ethanol-induced oxidative stress and steatosis in mice&lt;/title&gt;&lt;secondary-title&gt;Food Chem Toxicol&lt;/secondary-title&gt;&lt;/titles&gt;&lt;pages&gt;225-32&lt;/pages&gt;&lt;contributors&gt;&lt;authors&gt;&lt;author&gt;Zhang, P.&lt;/author&gt;&lt;author&gt;Ma, D.&lt;/author&gt;&lt;author&gt;Wang, Y.&lt;/author&gt;&lt;author&gt;Zhang, M.&lt;/author&gt;&lt;author&gt;Qiang, X.&lt;/author&gt;&lt;author&gt;Liao, M.&lt;/author&gt;&lt;author&gt;Liu, X.&lt;/author&gt;&lt;author&gt;Wu, H.&lt;/author&gt;&lt;author&gt;Zhang, Y.&lt;/author&gt;&lt;/authors&gt;&lt;/contributors&gt;&lt;language&gt;eng&lt;/language&gt;&lt;added-date format="utc"&gt;1426054598&lt;/added-date&gt;&lt;ref-type name="Journal Article"&gt;17&lt;/ref-type&gt;&lt;rec-number&gt;411&lt;/rec-number&gt;&lt;last-updated-date format="utc"&gt;1426054598&lt;/last-updated-date&gt;&lt;accession-num&gt;25455889&lt;/accession-num&gt;&lt;electronic-resource-num&gt;10.1016/j.fct.2014.10.005&lt;/electronic-resource-num&gt;&lt;volume&gt;74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6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are </w:t>
      </w:r>
      <w:r w:rsidR="00A228C2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18411B" w:rsidRPr="0074106F">
        <w:rPr>
          <w:rFonts w:ascii="Book Antiqua" w:hAnsi="Book Antiqua"/>
          <w:color w:val="000000"/>
          <w:sz w:val="24"/>
          <w:szCs w:val="24"/>
        </w:rPr>
        <w:t xml:space="preserve">included in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polyphenol group. Curcumin</w:t>
      </w:r>
      <w:r w:rsidR="0008505F" w:rsidRPr="0074106F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curcuminoid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found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 turmeric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with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yellow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color</w:t>
      </w:r>
      <w:r w:rsidR="00934037" w:rsidRPr="0074106F">
        <w:rPr>
          <w:rFonts w:ascii="Book Antiqua" w:hAnsi="Book Antiqua"/>
          <w:color w:val="000000"/>
          <w:sz w:val="24"/>
          <w:szCs w:val="24"/>
        </w:rPr>
        <w:t>,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34037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59503C" w:rsidRPr="0074106F">
        <w:rPr>
          <w:rFonts w:ascii="Book Antiqua" w:hAnsi="Book Antiqua"/>
          <w:color w:val="000000"/>
          <w:sz w:val="24"/>
          <w:szCs w:val="24"/>
        </w:rPr>
        <w:t xml:space="preserve">also belongs to polyphenols. </w:t>
      </w:r>
    </w:p>
    <w:p w14:paraId="0E275411" w14:textId="0C404C51" w:rsidR="008259EC" w:rsidRPr="0074106F" w:rsidRDefault="0059503C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L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>ignans</w:t>
      </w:r>
      <w:proofErr w:type="spellEnd"/>
      <w:r w:rsidR="0008505F" w:rsidRPr="0074106F">
        <w:rPr>
          <w:rFonts w:ascii="Book Antiqua" w:hAnsi="Book Antiqua"/>
          <w:color w:val="000000"/>
          <w:sz w:val="24"/>
          <w:szCs w:val="24"/>
        </w:rPr>
        <w:t>,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8505F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proofErr w:type="spellStart"/>
      <w:r w:rsidR="008259EC" w:rsidRPr="0074106F">
        <w:rPr>
          <w:rFonts w:ascii="Book Antiqua" w:hAnsi="Book Antiqua"/>
          <w:color w:val="000000"/>
          <w:sz w:val="24"/>
          <w:szCs w:val="24"/>
        </w:rPr>
        <w:t>terpenoid</w:t>
      </w:r>
      <w:proofErr w:type="spellEnd"/>
      <w:r w:rsidR="00592EE3" w:rsidRPr="0074106F">
        <w:rPr>
          <w:rFonts w:ascii="Book Antiqua" w:hAnsi="Book Antiqua"/>
          <w:color w:val="000000"/>
          <w:sz w:val="24"/>
          <w:szCs w:val="24"/>
        </w:rPr>
        <w:t>,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metabolites </w:t>
      </w:r>
      <w:r w:rsidR="00ED09FA" w:rsidRPr="0074106F">
        <w:rPr>
          <w:rFonts w:ascii="Book Antiqua" w:hAnsi="Book Antiqua"/>
          <w:color w:val="000000"/>
          <w:sz w:val="24"/>
          <w:szCs w:val="24"/>
        </w:rPr>
        <w:t xml:space="preserve">of which 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>exert estrogen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>ic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 activity </w:t>
      </w:r>
      <w:r w:rsidR="00ED09FA" w:rsidRPr="0074106F">
        <w:rPr>
          <w:rFonts w:ascii="Book Antiqua" w:hAnsi="Book Antiqua"/>
          <w:color w:val="000000"/>
          <w:sz w:val="24"/>
          <w:szCs w:val="24"/>
        </w:rPr>
        <w:t xml:space="preserve">in the lumen 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as well as </w:t>
      </w:r>
      <w:proofErr w:type="spellStart"/>
      <w:r w:rsidR="008259EC" w:rsidRPr="0074106F">
        <w:rPr>
          <w:rFonts w:ascii="Book Antiqua" w:hAnsi="Book Antiqua"/>
          <w:color w:val="000000"/>
          <w:sz w:val="24"/>
          <w:szCs w:val="24"/>
        </w:rPr>
        <w:t>isoflavones</w:t>
      </w:r>
      <w:proofErr w:type="spellEnd"/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="008259EC" w:rsidRPr="0074106F">
        <w:rPr>
          <w:rFonts w:ascii="Book Antiqua" w:hAnsi="Book Antiqua"/>
          <w:color w:val="000000"/>
          <w:sz w:val="24"/>
          <w:szCs w:val="24"/>
        </w:rPr>
        <w:t>coumestans</w:t>
      </w:r>
      <w:proofErr w:type="spellEnd"/>
      <w:r w:rsidR="00934037" w:rsidRPr="0074106F">
        <w:rPr>
          <w:rFonts w:ascii="Book Antiqua" w:hAnsi="Book Antiqua"/>
          <w:color w:val="000000"/>
          <w:sz w:val="24"/>
          <w:szCs w:val="24"/>
        </w:rPr>
        <w:t>,</w:t>
      </w:r>
      <w:r w:rsidR="0008505F" w:rsidRPr="0074106F">
        <w:rPr>
          <w:rFonts w:ascii="Book Antiqua" w:hAnsi="Book Antiqua"/>
          <w:color w:val="000000"/>
          <w:sz w:val="24"/>
          <w:szCs w:val="24"/>
        </w:rPr>
        <w:t xml:space="preserve"> possess</w:t>
      </w:r>
      <w:r w:rsidR="008259EC" w:rsidRPr="0074106F">
        <w:rPr>
          <w:rFonts w:ascii="Book Antiqua" w:hAnsi="Book Antiqua"/>
          <w:color w:val="000000"/>
          <w:sz w:val="24"/>
          <w:szCs w:val="24"/>
        </w:rPr>
        <w:t xml:space="preserve"> antioxidant activity. </w:t>
      </w:r>
      <w:r w:rsidR="00337538" w:rsidRPr="0074106F">
        <w:rPr>
          <w:rFonts w:ascii="Book Antiqua" w:hAnsi="Book Antiqua"/>
          <w:color w:val="000000"/>
          <w:sz w:val="24"/>
          <w:szCs w:val="24"/>
        </w:rPr>
        <w:lastRenderedPageBreak/>
        <w:t>S</w:t>
      </w:r>
      <w:r w:rsidR="00BB6F2E" w:rsidRPr="0074106F">
        <w:rPr>
          <w:rFonts w:ascii="Book Antiqua" w:hAnsi="Book Antiqua"/>
          <w:color w:val="000000"/>
          <w:sz w:val="24"/>
          <w:szCs w:val="24"/>
        </w:rPr>
        <w:t xml:space="preserve">ulfide and </w:t>
      </w:r>
      <w:proofErr w:type="spellStart"/>
      <w:r w:rsidR="00D35FED" w:rsidRPr="0074106F">
        <w:rPr>
          <w:rFonts w:ascii="Book Antiqua" w:hAnsi="Book Antiqua"/>
          <w:color w:val="000000"/>
          <w:sz w:val="24"/>
          <w:szCs w:val="24"/>
        </w:rPr>
        <w:t>thiocyanate</w:t>
      </w:r>
      <w:proofErr w:type="spellEnd"/>
      <w:r w:rsidR="00ED09F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compounds are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found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>in garlic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ZW5nPC9BdXRob3I+PFllYXI+MjAxMzwvWWVhcj48SURU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ZW5nPC9BdXRob3I+PFllYXI+MjAxMzwvWWVhcj48SURU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2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2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FED" w:rsidRPr="0074106F">
        <w:rPr>
          <w:rFonts w:ascii="Book Antiqua" w:hAnsi="Book Antiqua"/>
          <w:color w:val="000000"/>
          <w:sz w:val="24"/>
          <w:szCs w:val="24"/>
        </w:rPr>
        <w:t>, onion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>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Teyssier&lt;/Author&gt;&lt;Year&gt;2001&lt;/Year&gt;&lt;IDText&gt;Effect of onion consumption by rats on hepatic drug-metabolizing enzymes&lt;/IDText&gt;&lt;DisplayText&gt;&lt;style face="superscript"&gt;[47]&lt;/style&gt;&lt;/DisplayText&gt;&lt;record&gt;&lt;dates&gt;&lt;pub-dates&gt;&lt;date&gt;Oct&lt;/date&gt;&lt;/pub-dates&gt;&lt;year&gt;2001&lt;/year&gt;&lt;/dates&gt;&lt;keywords&gt;&lt;keyword&gt;Animals&lt;/keyword&gt;&lt;keyword&gt;Chromatography, High Pressure Liquid&lt;/keyword&gt;&lt;keyword&gt;Cytochrome P-450 Enzyme System&lt;/keyword&gt;&lt;keyword&gt;Cytosol&lt;/keyword&gt;&lt;keyword&gt;Diet&lt;/keyword&gt;&lt;keyword&gt;Flavonoids&lt;/keyword&gt;&lt;keyword&gt;Gas Chromatography-Mass Spectrometry&lt;/keyword&gt;&lt;keyword&gt;Glutathione&lt;/keyword&gt;&lt;keyword&gt;Immunoblotting&lt;/keyword&gt;&lt;keyword&gt;Liver&lt;/keyword&gt;&lt;keyword&gt;Male&lt;/keyword&gt;&lt;keyword&gt;Microsomes, Liver&lt;/keyword&gt;&lt;keyword&gt;Onions&lt;/keyword&gt;&lt;keyword&gt;Pharmaceutical Preparations&lt;/keyword&gt;&lt;keyword&gt;Rats&lt;/keyword&gt;&lt;keyword&gt;Rats, Wistar&lt;/keyword&gt;&lt;keyword&gt;Spectrophotometry, Ultraviolet&lt;/keyword&gt;&lt;keyword&gt;Sulfur Compounds&lt;/keyword&gt;&lt;/keywords&gt;&lt;urls&gt;&lt;related-urls&gt;&lt;url&gt;http://www.ncbi.nlm.nih.gov/pubmed/11524136&lt;/url&gt;&lt;/related-urls&gt;&lt;/urls&gt;&lt;isbn&gt;0278-6915&lt;/isbn&gt;&lt;titles&gt;&lt;title&gt;Effect of onion consumption by rats on hepatic drug-metabolizing enzymes&lt;/title&gt;&lt;secondary-title&gt;Food Chem Toxicol&lt;/secondary-title&gt;&lt;/titles&gt;&lt;pages&gt;981-7&lt;/pages&gt;&lt;number&gt;10&lt;/number&gt;&lt;contributors&gt;&lt;authors&gt;&lt;author&gt;Teyssier, C.&lt;/author&gt;&lt;author&gt;Amiot, M. J.&lt;/author&gt;&lt;author&gt;Mondy, N.&lt;/author&gt;&lt;author&gt;Auger, J.&lt;/author&gt;&lt;author&gt;Kahane, R.&lt;/author&gt;&lt;author&gt;Siess, M. H.&lt;/author&gt;&lt;/authors&gt;&lt;/contributors&gt;&lt;language&gt;eng&lt;/language&gt;&lt;added-date format="utc"&gt;1427347262&lt;/added-date&gt;&lt;ref-type name="Journal Article"&gt;17&lt;/ref-type&gt;&lt;rec-number&gt;446&lt;/rec-number&gt;&lt;last-updated-date format="utc"&gt;1427347262&lt;/last-updated-date&gt;&lt;accession-num&gt;11524136&lt;/accession-num&gt;&lt;volume&gt;39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7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, and </w:t>
      </w:r>
      <w:proofErr w:type="spellStart"/>
      <w:r w:rsidR="00D35FED" w:rsidRPr="0074106F">
        <w:rPr>
          <w:rFonts w:ascii="Book Antiqua" w:hAnsi="Book Antiqua"/>
          <w:i/>
          <w:color w:val="000000"/>
          <w:sz w:val="24"/>
          <w:szCs w:val="24"/>
        </w:rPr>
        <w:t>Brassicaceae</w:t>
      </w:r>
      <w:proofErr w:type="spellEnd"/>
      <w:r w:rsidR="00D35FED" w:rsidRPr="0074106F">
        <w:rPr>
          <w:rFonts w:ascii="Book Antiqua" w:hAnsi="Book Antiqua"/>
          <w:i/>
          <w:color w:val="000000"/>
          <w:sz w:val="24"/>
          <w:szCs w:val="24"/>
        </w:rPr>
        <w:t xml:space="preserve">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>plant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ou&lt;/Author&gt;&lt;Year&gt;2014&lt;/Year&gt;&lt;IDText&gt;Sulforaphane induces Nrf2 and protects against CYP2E1-dependent binge alcohol-induced liver steatosis&lt;/IDText&gt;&lt;DisplayText&gt;&lt;style face="superscript"&gt;[16]&lt;/style&gt;&lt;/DisplayText&gt;&lt;record&gt;&lt;dates&gt;&lt;pub-dates&gt;&lt;date&gt;Jan&lt;/date&gt;&lt;/pub-dates&gt;&lt;year&gt;2014&lt;/year&gt;&lt;/dates&gt;&lt;keywords&gt;&lt;keyword&gt;Animals&lt;/keyword&gt;&lt;keyword&gt;Anti-Infective Agents, Local&lt;/keyword&gt;&lt;keyword&gt;Anticarcinogenic Agents&lt;/keyword&gt;&lt;keyword&gt;Autophagy&lt;/keyword&gt;&lt;keyword&gt;Blotting, Western&lt;/keyword&gt;&lt;keyword&gt;Cytochrome P-450 CYP2E1&lt;/keyword&gt;&lt;keyword&gt;Ethanol&lt;/keyword&gt;&lt;keyword&gt;Fatty Liver&lt;/keyword&gt;&lt;keyword&gt;Glutathione&lt;/keyword&gt;&lt;keyword&gt;Heme Oxygenase-1&lt;/keyword&gt;&lt;keyword&gt;Hep G2 Cells&lt;/keyword&gt;&lt;keyword&gt;Humans&lt;/keyword&gt;&lt;keyword&gt;Isothiocyanates&lt;/keyword&gt;&lt;keyword&gt;Lipid Peroxidation&lt;/keyword&gt;&lt;keyword&gt;Liver&lt;/keyword&gt;&lt;keyword&gt;Male&lt;/keyword&gt;&lt;keyword&gt;Mice&lt;/keyword&gt;&lt;keyword&gt;NF-E2-Related Factor 2&lt;/keyword&gt;&lt;keyword&gt;Oxidative Stress&lt;/keyword&gt;&lt;keyword&gt;Tyrosine&lt;/keyword&gt;&lt;/keywords&gt;&lt;urls&gt;&lt;related-urls&gt;&lt;url&gt;http://www.ncbi.nlm.nih.gov/pubmed/24060752&lt;/url&gt;&lt;/related-urls&gt;&lt;/urls&gt;&lt;isbn&gt;0006-3002&lt;/isbn&gt;&lt;custom2&gt;PMC3859691&lt;/custom2&gt;&lt;titles&gt;&lt;title&gt;Sulforaphane induces Nrf2 and protects against CYP2E1-dependent binge alcohol-induced liver steatosis&lt;/title&gt;&lt;secondary-title&gt;Biochim Biophys Acta&lt;/secondary-title&gt;&lt;/titles&gt;&lt;pages&gt;209-18&lt;/pages&gt;&lt;number&gt;1&lt;/number&gt;&lt;contributors&gt;&lt;authors&gt;&lt;author&gt;Zhou, R.&lt;/author&gt;&lt;author&gt;Lin, J.&lt;/author&gt;&lt;author&gt;Wu, D.&lt;/author&gt;&lt;/authors&gt;&lt;/contributors&gt;&lt;language&gt;eng&lt;/language&gt;&lt;added-date format="utc"&gt;1425457481&lt;/added-date&gt;&lt;ref-type name="Journal Article"&gt;17&lt;/ref-type&gt;&lt;rec-number&gt;388&lt;/rec-number&gt;&lt;last-updated-date format="utc"&gt;1425457481&lt;/last-updated-date&gt;&lt;accession-num&gt;24060752&lt;/accession-num&gt;&lt;electronic-resource-num&gt;10.1016/j.bbagen.2013.09.018&lt;/electronic-resource-num&gt;&lt;volume&gt;184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6</w:t>
      </w:r>
      <w:r w:rsidR="0043598B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9F13FF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are </w:t>
      </w:r>
      <w:r w:rsidR="009F13FF" w:rsidRPr="0074106F">
        <w:rPr>
          <w:rFonts w:ascii="Book Antiqua" w:hAnsi="Book Antiqua"/>
          <w:color w:val="000000"/>
          <w:sz w:val="24"/>
          <w:szCs w:val="24"/>
        </w:rPr>
        <w:t xml:space="preserve">reported </w:t>
      </w:r>
      <w:r w:rsidR="00592EE3" w:rsidRPr="0074106F">
        <w:rPr>
          <w:rFonts w:ascii="Book Antiqua" w:hAnsi="Book Antiqua"/>
          <w:color w:val="000000"/>
          <w:sz w:val="24"/>
          <w:szCs w:val="24"/>
        </w:rPr>
        <w:t>to be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9F13FF" w:rsidRPr="0074106F">
        <w:rPr>
          <w:rFonts w:ascii="Book Antiqua" w:hAnsi="Book Antiqua"/>
          <w:color w:val="000000"/>
          <w:sz w:val="24"/>
          <w:szCs w:val="24"/>
        </w:rPr>
        <w:t>chemoprevent</w:t>
      </w:r>
      <w:r w:rsidR="00302F1B" w:rsidRPr="0074106F">
        <w:rPr>
          <w:rFonts w:ascii="Book Antiqua" w:hAnsi="Book Antiqua"/>
          <w:color w:val="000000"/>
          <w:sz w:val="24"/>
          <w:szCs w:val="24"/>
        </w:rPr>
        <w:t>ive</w:t>
      </w:r>
      <w:proofErr w:type="spellEnd"/>
      <w:r w:rsidR="00D35FED" w:rsidRPr="0074106F">
        <w:rPr>
          <w:rFonts w:ascii="Book Antiqua" w:hAnsi="Book Antiqua"/>
          <w:color w:val="000000"/>
          <w:sz w:val="24"/>
          <w:szCs w:val="24"/>
        </w:rPr>
        <w:t>.</w:t>
      </w:r>
      <w:r w:rsidR="00315FE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15D0BC03" w14:textId="77777777" w:rsidR="007D2205" w:rsidRPr="0074106F" w:rsidRDefault="007D220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03C97C89" w14:textId="77777777" w:rsidR="00BC1F35" w:rsidRPr="0074106F" w:rsidRDefault="00CF5407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color w:val="000000"/>
          <w:sz w:val="24"/>
          <w:szCs w:val="24"/>
        </w:rPr>
        <w:t>PROVO</w:t>
      </w:r>
      <w:r w:rsidR="00E8693A" w:rsidRPr="0074106F">
        <w:rPr>
          <w:rFonts w:ascii="Book Antiqua" w:hAnsi="Book Antiqua" w:cstheme="majorHAnsi"/>
          <w:b/>
          <w:color w:val="000000"/>
          <w:sz w:val="24"/>
          <w:szCs w:val="24"/>
        </w:rPr>
        <w:t>CATION OF THE</w:t>
      </w:r>
      <w:r w:rsidRPr="0074106F">
        <w:rPr>
          <w:rFonts w:ascii="Book Antiqua" w:hAnsi="Book Antiqua" w:cstheme="majorHAnsi"/>
          <w:b/>
          <w:color w:val="000000"/>
          <w:sz w:val="24"/>
          <w:szCs w:val="24"/>
        </w:rPr>
        <w:t xml:space="preserve"> ANTIOXIDANT SYSTEM BY PLANT ANTIOXIDANTS AND PLANT EXTRACTS</w:t>
      </w:r>
    </w:p>
    <w:p w14:paraId="63BB4525" w14:textId="77777777" w:rsidR="00CF5407" w:rsidRPr="0074106F" w:rsidRDefault="001B637B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Flavonoids</w:t>
      </w:r>
    </w:p>
    <w:p w14:paraId="2258912F" w14:textId="18FB157A" w:rsidR="00A60AEA" w:rsidRPr="0074106F" w:rsidRDefault="00A60AEA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In animal models, quercetin ameliorated lipid metabolism and ethanol-induced liver damage by </w:t>
      </w:r>
      <w:r w:rsidR="008F1A45" w:rsidRPr="0074106F">
        <w:rPr>
          <w:rFonts w:ascii="Book Antiqua" w:hAnsi="Book Antiqua"/>
          <w:color w:val="000000"/>
          <w:sz w:val="24"/>
          <w:szCs w:val="24"/>
        </w:rPr>
        <w:t>inducing antioxidant enzymes and GSH levels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D5EB4" w:rsidRPr="0074106F">
        <w:rPr>
          <w:rFonts w:ascii="Book Antiqua" w:hAnsi="Book Antiqua"/>
          <w:color w:val="000000"/>
          <w:sz w:val="24"/>
          <w:szCs w:val="24"/>
        </w:rPr>
        <w:t>and</w:t>
      </w:r>
      <w:r w:rsidR="00F4786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F1A45" w:rsidRPr="0074106F">
        <w:rPr>
          <w:rFonts w:ascii="Book Antiqua" w:hAnsi="Book Antiqua"/>
          <w:color w:val="000000"/>
          <w:sz w:val="24"/>
          <w:szCs w:val="24"/>
        </w:rPr>
        <w:t>reducing CYP2E1 activity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YW5nPC9BdXRob3I+PFllYXI+MjAxNDwvWWVhcj48SURU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YW5nPC9BdXRob3I+PFllYXI+MjAxNDwvWWVhcj48SURU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0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9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 xml:space="preserve">Quercetin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also inhibited 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activity and expression</w:t>
      </w:r>
      <w:r w:rsidR="00AC1DD2" w:rsidRPr="0074106F">
        <w:rPr>
          <w:rFonts w:ascii="Book Antiqua" w:hAnsi="Book Antiqua"/>
          <w:color w:val="000000"/>
          <w:sz w:val="24"/>
          <w:szCs w:val="24"/>
        </w:rPr>
        <w:t xml:space="preserve"> of CYP2E1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 human hepatocyte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A5PC9ZZWFyPjxJRFRl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A5PC9ZZWFyPjxJRFRl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0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94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 xml:space="preserve">which supported </w:t>
      </w:r>
      <w:r w:rsidR="00E258D2" w:rsidRPr="00E258D2">
        <w:rPr>
          <w:rFonts w:ascii="Book Antiqua" w:hAnsi="Book Antiqua"/>
          <w:i/>
          <w:color w:val="000000"/>
          <w:sz w:val="24"/>
          <w:szCs w:val="24"/>
        </w:rPr>
        <w:t>in vivo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tudies. In </w:t>
      </w:r>
      <w:r w:rsidR="00AC1DD2" w:rsidRPr="0074106F">
        <w:rPr>
          <w:rFonts w:ascii="Book Antiqua" w:hAnsi="Book Antiqua"/>
          <w:color w:val="000000"/>
          <w:sz w:val="24"/>
          <w:szCs w:val="24"/>
        </w:rPr>
        <w:t xml:space="preserve">non-alcoholic </w:t>
      </w:r>
      <w:proofErr w:type="spellStart"/>
      <w:r w:rsidR="00AC1DD2" w:rsidRPr="0074106F">
        <w:rPr>
          <w:rFonts w:ascii="Book Antiqua" w:hAnsi="Book Antiqua"/>
          <w:color w:val="000000"/>
          <w:sz w:val="24"/>
          <w:szCs w:val="24"/>
        </w:rPr>
        <w:t>steatohepatitis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nimals, ingestion of quercetin induced </w:t>
      </w:r>
      <w:r w:rsidRPr="0074106F">
        <w:rPr>
          <w:rFonts w:ascii="Book Antiqua" w:hAnsi="Book Antiqua" w:cs="Arial"/>
          <w:color w:val="000000"/>
          <w:sz w:val="24"/>
          <w:szCs w:val="24"/>
        </w:rPr>
        <w:t>activit</w:t>
      </w:r>
      <w:r w:rsidR="00ED5EB4" w:rsidRPr="0074106F">
        <w:rPr>
          <w:rFonts w:ascii="Book Antiqua" w:hAnsi="Book Antiqua" w:cs="Arial"/>
          <w:color w:val="000000"/>
          <w:sz w:val="24"/>
          <w:szCs w:val="24"/>
        </w:rPr>
        <w:t>ie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of hepatic catalase, SOD,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GPx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, and GR and GSH</w:t>
      </w:r>
      <w:r w:rsidR="0059503C" w:rsidRPr="0074106F">
        <w:rPr>
          <w:rFonts w:ascii="Book Antiqua" w:hAnsi="Book Antiqua"/>
          <w:color w:val="000000"/>
          <w:sz w:val="24"/>
          <w:szCs w:val="24"/>
        </w:rPr>
        <w:t xml:space="preserve"> level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Surapaneni&lt;/Author&gt;&lt;Year&gt;2014&lt;/Year&gt;&lt;IDText&gt;Comparative effect of pioglitazone, quercetin and hydroxy citric acid on the status of lipid peroxidation and antioxidants in experimental non-alcoholic steatohepatitis&lt;/IDText&gt;&lt;DisplayText&gt;&lt;style face="superscript"&gt;[21]&lt;/style&gt;&lt;/DisplayText&gt;&lt;record&gt;&lt;dates&gt;&lt;pub-dates&gt;&lt;date&gt;Feb&lt;/date&gt;&lt;/pub-dates&gt;&lt;year&gt;2014&lt;/year&gt;&lt;/dates&gt;&lt;keywords&gt;&lt;keyword&gt;Animals&lt;/keyword&gt;&lt;keyword&gt;Antioxidants&lt;/keyword&gt;&lt;keyword&gt;Catalase&lt;/keyword&gt;&lt;keyword&gt;Citrates&lt;/keyword&gt;&lt;keyword&gt;Diet, High-Fat&lt;/keyword&gt;&lt;keyword&gt;Fatty Liver&lt;/keyword&gt;&lt;keyword&gt;Glutathione&lt;/keyword&gt;&lt;keyword&gt;Glutathione Peroxidase&lt;/keyword&gt;&lt;keyword&gt;Glutathione Reductase&lt;/keyword&gt;&lt;keyword&gt;Hypoglycemic Agents&lt;/keyword&gt;&lt;keyword&gt;Lipid Peroxidation&lt;/keyword&gt;&lt;keyword&gt;Liver&lt;/keyword&gt;&lt;keyword&gt;Male&lt;/keyword&gt;&lt;keyword&gt;Non-alcoholic Fatty Liver Disease&lt;/keyword&gt;&lt;keyword&gt;Quercetin&lt;/keyword&gt;&lt;keyword&gt;Rats&lt;/keyword&gt;&lt;keyword&gt;Rats, Wistar&lt;/keyword&gt;&lt;keyword&gt;Superoxide Dismutase&lt;/keyword&gt;&lt;keyword&gt;Thiazolidinediones&lt;/keyword&gt;&lt;/keywords&gt;&lt;urls&gt;&lt;related-urls&gt;&lt;url&gt;http://www.ncbi.nlm.nih.gov/pubmed/24622831&lt;/url&gt;&lt;/related-urls&gt;&lt;/urls&gt;&lt;isbn&gt;1899-1505&lt;/isbn&gt;&lt;titles&gt;&lt;title&gt;Comparative effect of pioglitazone, quercetin and hydroxy citric acid on the status of lipid peroxidation and antioxidants in experimental non-alcoholic steatohepatitis&lt;/title&gt;&lt;secondary-title&gt;J Physiol Pharmacol&lt;/secondary-title&gt;&lt;/titles&gt;&lt;pages&gt;67-74&lt;/pages&gt;&lt;number&gt;1&lt;/number&gt;&lt;contributors&gt;&lt;authors&gt;&lt;author&gt;Surapaneni, K. M.&lt;/author&gt;&lt;author&gt;Jainu, M.&lt;/author&gt;&lt;/authors&gt;&lt;/contributors&gt;&lt;language&gt;eng&lt;/language&gt;&lt;added-date format="utc"&gt;1426143047&lt;/added-date&gt;&lt;ref-type name="Journal Article"&gt;17&lt;/ref-type&gt;&lt;rec-number&gt;425&lt;/rec-number&gt;&lt;last-updated-date format="utc"&gt;1426143047&lt;/last-updated-date&gt;&lt;accession-num&gt;24622831&lt;/accession-num&gt;&lt;volume&gt;65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 w:cs="Arial"/>
          <w:noProof/>
          <w:color w:val="000000"/>
          <w:sz w:val="24"/>
          <w:szCs w:val="24"/>
          <w:vertAlign w:val="superscript"/>
        </w:rPr>
        <w:t>[21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8693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and reduced hepatic lipid accumulation and CYP2E1 expression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dXJhcGFuZW5pPC9BdXRob3I+PFllYXI+MjAxNDwvWWVh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dXJhcGFuZW5pPC9BdXRob3I+PFllYXI+MjAxNDwvWWVh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1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5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B420DD" w:rsidRPr="0074106F">
        <w:rPr>
          <w:rFonts w:ascii="Book Antiqua" w:hAnsi="Book Antiqua"/>
          <w:color w:val="FF0000"/>
          <w:sz w:val="24"/>
          <w:szCs w:val="24"/>
        </w:rPr>
        <w:t xml:space="preserve">A computer simulation </w:t>
      </w:r>
      <w:r w:rsidR="00D45F4C" w:rsidRPr="0074106F">
        <w:rPr>
          <w:rFonts w:ascii="Book Antiqua" w:hAnsi="Book Antiqua"/>
          <w:color w:val="FF0000"/>
          <w:sz w:val="24"/>
          <w:szCs w:val="24"/>
        </w:rPr>
        <w:t>predicted</w:t>
      </w:r>
      <w:r w:rsidR="00B420DD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B139A2" w:rsidRPr="0074106F">
        <w:rPr>
          <w:rFonts w:ascii="Book Antiqua" w:hAnsi="Book Antiqua"/>
          <w:color w:val="FF0000"/>
          <w:sz w:val="24"/>
          <w:szCs w:val="24"/>
        </w:rPr>
        <w:t>involvement of quercetin in PGC1a and PNPLA3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Sookoian&lt;/Author&gt;&lt;Year&gt;2012&lt;/Year&gt;&lt;IDText&gt;The genetic epidemiology of nonalcoholic fatty liver disease: toward a personalized medicine&lt;/IDText&gt;&lt;DisplayText&gt;&lt;style face="superscript"&gt;[31]&lt;/style&gt;&lt;/DisplayText&gt;&lt;record&gt;&lt;dates&gt;&lt;pub-dates&gt;&lt;date&gt;Aug&lt;/date&gt;&lt;/pub-dates&gt;&lt;year&gt;2012&lt;/year&gt;&lt;/dates&gt;&lt;keywords&gt;&lt;keyword&gt;Epigenomics&lt;/keyword&gt;&lt;keyword&gt;Fatty Liver&lt;/keyword&gt;&lt;keyword&gt;Female&lt;/keyword&gt;&lt;keyword&gt;Genetic Loci&lt;/keyword&gt;&lt;keyword&gt;Genetic Predisposition to Disease&lt;/keyword&gt;&lt;keyword&gt;Genetic Variation&lt;/keyword&gt;&lt;keyword&gt;Genome-Wide Association Study&lt;/keyword&gt;&lt;keyword&gt;Humans&lt;/keyword&gt;&lt;keyword&gt;Individualized Medicine&lt;/keyword&gt;&lt;keyword&gt;Lipase&lt;/keyword&gt;&lt;keyword&gt;Male&lt;/keyword&gt;&lt;keyword&gt;Membrane Proteins&lt;/keyword&gt;&lt;keyword&gt;Molecular Epidemiology&lt;/keyword&gt;&lt;keyword&gt;Non-alcoholic Fatty Liver Disease&lt;/keyword&gt;&lt;keyword&gt;Sequence Analysis, DNA&lt;/keyword&gt;&lt;keyword&gt;Sex Factors&lt;/keyword&gt;&lt;/keywords&gt;&lt;urls&gt;&lt;related-urls&gt;&lt;url&gt;http://www.ncbi.nlm.nih.gov/pubmed/22824476&lt;/url&gt;&lt;/related-urls&gt;&lt;/urls&gt;&lt;isbn&gt;1557-8224&lt;/isbn&gt;&lt;titles&gt;&lt;title&gt;The genetic epidemiology of nonalcoholic fatty liver disease: toward a personalized medicine&lt;/title&gt;&lt;secondary-title&gt;Clin Liver Dis&lt;/secondary-title&gt;&lt;/titles&gt;&lt;pages&gt;467-85&lt;/pages&gt;&lt;number&gt;3&lt;/number&gt;&lt;contributors&gt;&lt;authors&gt;&lt;author&gt;Sookoian, S.&lt;/author&gt;&lt;author&gt;Pirola, C. J.&lt;/author&gt;&lt;/authors&gt;&lt;/contributors&gt;&lt;language&gt;eng&lt;/language&gt;&lt;added-date format="utc"&gt;1433899344&lt;/added-date&gt;&lt;ref-type name="Journal Article"&gt;17&lt;/ref-type&gt;&lt;rec-number&gt;530&lt;/rec-number&gt;&lt;last-updated-date format="utc"&gt;1433899344&lt;/last-updated-date&gt;&lt;accession-num&gt;22824476&lt;/accession-num&gt;&lt;electronic-resource-num&gt;10.1016/j.cld.2012.05.011&lt;/electronic-resource-num&gt;&lt;volume&gt;16&lt;/volume&gt;&lt;/record&gt;&lt;/Cite&gt;&lt;/EndNote&gt;</w:instrTex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[31]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B139A2" w:rsidRPr="0074106F">
        <w:rPr>
          <w:rFonts w:ascii="Book Antiqua" w:hAnsi="Book Antiqua"/>
          <w:color w:val="FF0000"/>
          <w:sz w:val="24"/>
          <w:szCs w:val="24"/>
        </w:rPr>
        <w:t xml:space="preserve">.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Hyperoside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>(</w:t>
      </w:r>
      <w:r w:rsidRPr="0074106F">
        <w:rPr>
          <w:rFonts w:ascii="Book Antiqua" w:hAnsi="Book Antiqua"/>
          <w:color w:val="000000"/>
          <w:sz w:val="24"/>
          <w:szCs w:val="24"/>
        </w:rPr>
        <w:t>quercetin-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>3-</w:t>
      </w:r>
      <w:r w:rsidRPr="0074106F">
        <w:rPr>
          <w:rFonts w:ascii="Book Antiqua" w:hAnsi="Book Antiqua"/>
          <w:color w:val="000000"/>
          <w:sz w:val="24"/>
          <w:szCs w:val="24"/>
        </w:rPr>
        <w:t>O-galactoside</w:t>
      </w:r>
      <w:r w:rsidR="00E8693A" w:rsidRPr="0074106F">
        <w:rPr>
          <w:rFonts w:ascii="Book Antiqua" w:hAnsi="Book Antiqua"/>
          <w:color w:val="000000"/>
          <w:sz w:val="24"/>
          <w:szCs w:val="24"/>
        </w:rPr>
        <w:t>)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 xml:space="preserve"> wa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reported to increase cell viability and to induce HO-1 activity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MAPKs and ARE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Xing&lt;/Author&gt;&lt;Year&gt;2011&lt;/Year&gt;&lt;IDText&gt;Hyperoside attenuates hydrogen peroxide-induced L02 cell damage via MAPK-dependent Keap</w:instrText>
      </w:r>
      <w:r w:rsidR="001542A9" w:rsidRPr="0074106F">
        <w:rPr>
          <w:rFonts w:ascii="Cambria Math" w:hAnsi="Cambria Math" w:cs="Cambria Math"/>
          <w:color w:val="000000"/>
          <w:sz w:val="24"/>
          <w:szCs w:val="24"/>
        </w:rPr>
        <w:instrText>₁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>-Nrf</w:instrText>
      </w:r>
      <w:r w:rsidR="001542A9" w:rsidRPr="0074106F">
        <w:rPr>
          <w:rFonts w:ascii="Cambria Math" w:hAnsi="Cambria Math" w:cs="Cambria Math"/>
          <w:color w:val="000000"/>
          <w:sz w:val="24"/>
          <w:szCs w:val="24"/>
        </w:rPr>
        <w:instrText>₂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>-ARE signaling pathway&lt;/IDText&gt;&lt;DisplayText&gt;&lt;style face="superscript"&gt;[95]&lt;/style&gt;&lt;/DisplayText&gt;&lt;record&gt;&lt;dates&gt;&lt;pub-dates&gt;&lt;date&gt;Jul&lt;/date&gt;&lt;/pub-dates&gt;&lt;year&gt;2011&lt;/year&gt;&lt;/dates&gt;&lt;keywords&gt;&lt;keyword&gt;Active Transport, Cell Nucleus&lt;/keyword&gt;&lt;keyword&gt;Antioxidants&lt;/keyword&gt;&lt;keyword&gt;Cell Nucleus&lt;/keyword&gt;&lt;keyword&gt;Cytoprotection&lt;/keyword&gt;&lt;keyword&gt;Extracellular Signal-Regulated MAP Kinases&lt;/keyword&gt;&lt;keyword&gt;Heme Oxygenase-1&lt;/keyword&gt;&lt;keyword&gt;Humans&lt;/keyword&gt;&lt;keyword&gt;Hydrogen Peroxide&lt;/keyword&gt;&lt;keyword&gt;Intracellular Signaling Peptides and Proteins&lt;/keyword&gt;&lt;keyword&gt;NF-E2-Related Factor 2&lt;/keyword&gt;&lt;keyword&gt;Oxidative Stress&lt;/keyword&gt;&lt;keyword&gt;Quercetin&lt;/keyword&gt;&lt;keyword&gt;Response Elements&lt;/keyword&gt;&lt;keyword&gt;Signal Transduction&lt;/keyword&gt;&lt;keyword&gt;Transcriptional Activation&lt;/keyword&gt;&lt;keyword&gt;p38 Mitogen-Activated Protein Kinases&lt;/keyword&gt;&lt;/keywords&gt;&lt;urls&gt;&lt;related-urls&gt;&lt;url&gt;http://www.ncbi.nlm.nih.gov/pubmed/21689633&lt;/url&gt;&lt;/related-urls&gt;&lt;/urls&gt;&lt;isbn&gt;1090-2104&lt;/isbn&gt;&lt;titles&gt;&lt;title&gt;Hyperoside attenuates hydrogen peroxide-induced L02 cell damage via MAPK-dependent Keap</w:instrText>
      </w:r>
      <w:r w:rsidR="001542A9" w:rsidRPr="0074106F">
        <w:rPr>
          <w:rFonts w:ascii="Cambria Math" w:hAnsi="Cambria Math" w:cs="Cambria Math"/>
          <w:color w:val="000000"/>
          <w:sz w:val="24"/>
          <w:szCs w:val="24"/>
        </w:rPr>
        <w:instrText>₁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>-Nrf</w:instrText>
      </w:r>
      <w:r w:rsidR="001542A9" w:rsidRPr="0074106F">
        <w:rPr>
          <w:rFonts w:ascii="Cambria Math" w:hAnsi="Cambria Math" w:cs="Cambria Math"/>
          <w:color w:val="000000"/>
          <w:sz w:val="24"/>
          <w:szCs w:val="24"/>
        </w:rPr>
        <w:instrText>₂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>-ARE signaling pathway&lt;/title&gt;&lt;secondary-title&gt;Biochem Biophys Res Commun&lt;/secondary-title&gt;&lt;/titles&gt;&lt;pages&gt;759-65&lt;/pages&gt;&lt;number&gt;4&lt;/number&gt;&lt;contributors&gt;&lt;authors&gt;&lt;author&gt;Xing, H. Y.&lt;/author&gt;&lt;author&gt;Liu, Y.&lt;/author&gt;&lt;author&gt;Chen, J. H.&lt;/author&gt;&lt;author&gt;Sun, F. J.&lt;/author&gt;&lt;author&gt;Shi, H. Q.&lt;/author&gt;&lt;author&gt;Xia, P. Y.&lt;/author&gt;&lt;/authors&gt;&lt;/contributors&gt;&lt;language&gt;eng&lt;/language&gt;&lt;added-date format="utc"&gt;1426567754&lt;/added-date&gt;&lt;ref-type name="Journal Article"&gt;17&lt;/ref-type&gt;&lt;rec-number&gt;438&lt;/rec-number&gt;&lt;last-updated-date format="utc"&gt;1426567754&lt;/last-updated-date&gt;&lt;accession-num&gt;21689633&lt;/accession-num&gt;&lt;electronic-resource-num&gt;10.1016/j.bbrc.2011.06.046&lt;/electronic-resource-num&gt;&lt;volume&gt;410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5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 L-02 cells.</w:t>
      </w:r>
    </w:p>
    <w:p w14:paraId="3AC66B67" w14:textId="2B633B5B" w:rsidR="00365BB7" w:rsidRPr="0074106F" w:rsidRDefault="00365BB7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Pigments from grap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QyXTwv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2RyaWd1ZXM8L0F1dGhvcj48WWVhcj4yMDEzPC9ZZWFy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2</w:t>
      </w:r>
      <w:r w:rsidR="00C82014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colore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otatoe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ashimoto&lt;/Author&gt;&lt;Year&gt;2010&lt;/Year&gt;&lt;IDText&gt;Colored potato extracts induce superoxide dismutase-2 mRNA via ERK1/2 pathway in HepG2 cells&lt;/IDText&gt;&lt;DisplayText&gt;&lt;style face="superscript"&gt;[77]&lt;/style&gt;&lt;/DisplayText&gt;&lt;record&gt;&lt;dates&gt;&lt;pub-dates&gt;&lt;date&gt;Sep&lt;/date&gt;&lt;/pub-dates&gt;&lt;year&gt;2010&lt;/year&gt;&lt;/dates&gt;&lt;keywords&gt;&lt;keyword&gt;Breeding&lt;/keyword&gt;&lt;keyword&gt;Gene Expression Regulation&lt;/keyword&gt;&lt;keyword&gt;Hep G2 Cells&lt;/keyword&gt;&lt;keyword&gt;Humans&lt;/keyword&gt;&lt;keyword&gt;Mitogen-Activated Protein Kinase 1&lt;/keyword&gt;&lt;keyword&gt;Phosphorylation&lt;/keyword&gt;&lt;keyword&gt;Plant Preparations&lt;/keyword&gt;&lt;keyword&gt;Plant Tubers&lt;/keyword&gt;&lt;keyword&gt;RNA, Messenger&lt;/keyword&gt;&lt;keyword&gt;Signal Transduction&lt;/keyword&gt;&lt;keyword&gt;Solanum tuberosum&lt;/keyword&gt;&lt;keyword&gt;Superoxide Dismutase&lt;/keyword&gt;&lt;/keywords&gt;&lt;urls&gt;&lt;related-urls&gt;&lt;url&gt;http://www.ncbi.nlm.nih.gov/pubmed/20582572&lt;/url&gt;&lt;/related-urls&gt;&lt;/urls&gt;&lt;isbn&gt;1573-9104&lt;/isbn&gt;&lt;titles&gt;&lt;title&gt;Colored potato extracts induce superoxide dismutase-2 mRNA via ERK1/2 pathway in HepG2 cells&lt;/title&gt;&lt;secondary-title&gt;Plant Foods Hum Nutr&lt;/secondary-title&gt;&lt;/titles&gt;&lt;pages&gt;266-70&lt;/pages&gt;&lt;number&gt;3&lt;/number&gt;&lt;contributors&gt;&lt;authors&gt;&lt;author&gt;Hashimoto, N.&lt;/author&gt;&lt;author&gt;Noda, T.&lt;/author&gt;&lt;author&gt;Kim, S. J.&lt;/author&gt;&lt;author&gt;Yamauchi, H.&lt;/author&gt;&lt;author&gt;Takigawa, S.&lt;/author&gt;&lt;author&gt;Matsuura-Endo, C.&lt;/author&gt;&lt;author&gt;Suzuki, T.&lt;/author&gt;&lt;author&gt;Han, K. H.&lt;/author&gt;&lt;author&gt;Fukushima, M.&lt;/author&gt;&lt;/authors&gt;&lt;/contributors&gt;&lt;language&gt;eng&lt;/language&gt;&lt;added-date format="utc"&gt;1400112395&lt;/added-date&gt;&lt;ref-type name="Journal Article"&gt;17&lt;/ref-type&gt;&lt;rec-number&gt;341&lt;/rec-number&gt;&lt;last-updated-date format="utc"&gt;1400112395&lt;/last-updated-date&gt;&lt;accession-num&gt;20582572&lt;/accession-num&gt;&lt;electronic-resource-num&gt;10.1007/s11130-010-0171-7&lt;/electronic-resource-num&gt;&lt;volume&gt;6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7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and black soybean seed coat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yPC9ZZWFyPjxJRFRl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yPC9ZZWFyPjxJRFRl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9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contain</w:t>
      </w:r>
      <w:r w:rsidR="00A94FFB" w:rsidRPr="0074106F">
        <w:rPr>
          <w:rFonts w:ascii="Book Antiqua" w:hAnsi="Book Antiqua"/>
          <w:color w:val="000000"/>
          <w:sz w:val="24"/>
          <w:szCs w:val="24"/>
        </w:rPr>
        <w:t>ing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bundant anthocyanin 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 xml:space="preserve">have been </w:t>
      </w:r>
      <w:r w:rsidR="00A94FFB" w:rsidRPr="0074106F">
        <w:rPr>
          <w:rFonts w:ascii="Book Antiqua" w:hAnsi="Book Antiqua"/>
          <w:color w:val="000000"/>
          <w:sz w:val="24"/>
          <w:szCs w:val="24"/>
        </w:rPr>
        <w:t>reported to induc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tioxidant enzymes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EA35B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EA35B5" w:rsidRPr="0074106F">
        <w:rPr>
          <w:rFonts w:ascii="Book Antiqua" w:hAnsi="Book Antiqua"/>
          <w:color w:val="000000"/>
          <w:sz w:val="24"/>
          <w:szCs w:val="24"/>
        </w:rPr>
        <w:t>alteration of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A35B5" w:rsidRPr="0074106F">
        <w:rPr>
          <w:rFonts w:ascii="Book Antiqua" w:hAnsi="Book Antiqua"/>
          <w:color w:val="000000"/>
          <w:sz w:val="24"/>
          <w:szCs w:val="24"/>
        </w:rPr>
        <w:t>MAPK activitie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</w:t>
      </w:r>
      <w:r w:rsidR="00EA35B5" w:rsidRPr="0074106F">
        <w:rPr>
          <w:rFonts w:ascii="Book Antiqua" w:hAnsi="Book Antiqua"/>
          <w:color w:val="000000"/>
          <w:sz w:val="24"/>
          <w:szCs w:val="24"/>
        </w:rPr>
        <w:t xml:space="preserve"> cells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under other oxidative conditions.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An anthocyanin 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>fraction from bi</w:t>
      </w:r>
      <w:r w:rsidR="00EA35B5" w:rsidRPr="0074106F">
        <w:rPr>
          <w:rFonts w:ascii="Book Antiqua" w:hAnsi="Book Antiqua"/>
          <w:color w:val="000000"/>
          <w:sz w:val="24"/>
          <w:szCs w:val="24"/>
        </w:rPr>
        <w:t>lberr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>ie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F1DB3" w:rsidRPr="0074106F">
        <w:rPr>
          <w:rFonts w:ascii="Book Antiqua" w:hAnsi="Book Antiqua"/>
          <w:color w:val="000000"/>
          <w:sz w:val="24"/>
          <w:szCs w:val="24"/>
        </w:rPr>
        <w:t>appear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effective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>in improving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lipid metabolism</w:t>
      </w:r>
      <w:r w:rsidR="0014387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43871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143871" w:rsidRPr="0074106F">
        <w:rPr>
          <w:rFonts w:ascii="Book Antiqua" w:hAnsi="Book Antiqua"/>
          <w:color w:val="000000"/>
          <w:sz w:val="24"/>
          <w:szCs w:val="24"/>
        </w:rPr>
        <w:t xml:space="preserve"> AMP-activated protein kinase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YWtpa2F3YTwvQXV0aG9yPjxZZWFyPjIwMTA8L1llYXI+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YWtpa2F3YTwvQXV0aG9yPjxZZWFyPjIwMTA8L1llYXI+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9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C4EC9" w:rsidRPr="0074106F">
        <w:rPr>
          <w:rFonts w:ascii="Book Antiqua" w:hAnsi="Book Antiqua"/>
          <w:color w:val="000000"/>
          <w:sz w:val="24"/>
          <w:szCs w:val="24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C4EC9" w:rsidRPr="0074106F">
        <w:rPr>
          <w:rFonts w:ascii="Book Antiqua" w:hAnsi="Book Antiqua"/>
          <w:color w:val="000000"/>
          <w:sz w:val="24"/>
          <w:szCs w:val="24"/>
        </w:rPr>
        <w:t xml:space="preserve">however, 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 xml:space="preserve">its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volvement in ALD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>has n</w:t>
      </w:r>
      <w:r w:rsidR="00EC4EC9" w:rsidRPr="0074106F">
        <w:rPr>
          <w:rFonts w:ascii="Book Antiqua" w:hAnsi="Book Antiqua"/>
          <w:color w:val="000000"/>
          <w:sz w:val="24"/>
          <w:szCs w:val="24"/>
        </w:rPr>
        <w:t>o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>t bee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ssessed. Alcohol-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free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red wine increased blood antioxidant capacity in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Pr="0074106F">
        <w:rPr>
          <w:rFonts w:ascii="Book Antiqua" w:hAnsi="Book Antiqua"/>
          <w:color w:val="000000"/>
          <w:sz w:val="24"/>
          <w:szCs w:val="24"/>
        </w:rPr>
        <w:t>human stud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Noguer&lt;/Author&gt;&lt;Year&gt;2012&lt;/Year&gt;&lt;IDText&gt;Intake of alcohol-free red wine modulates antioxidant enzyme activities in a human intervention study&lt;/IDText&gt;&lt;DisplayText&gt;&lt;style face="superscript"&gt;[97]&lt;/style&gt;&lt;/DisplayText&gt;&lt;record&gt;&lt;dates&gt;&lt;pub-dates&gt;&lt;date&gt;Jun&lt;/date&gt;&lt;/pub-dates&gt;&lt;year&gt;2012&lt;/year&gt;&lt;/dates&gt;&lt;keywords&gt;&lt;keyword&gt;Adult&lt;/keyword&gt;&lt;keyword&gt;Analysis of Variance&lt;/keyword&gt;&lt;keyword&gt;Antioxidants&lt;/keyword&gt;&lt;keyword&gt;Catalase&lt;/keyword&gt;&lt;keyword&gt;Cross-Over Studies&lt;/keyword&gt;&lt;keyword&gt;Diet&lt;/keyword&gt;&lt;keyword&gt;Ethanol&lt;/keyword&gt;&lt;keyword&gt;Glutathione Peroxidase&lt;/keyword&gt;&lt;keyword&gt;Glutathione Reductase&lt;/keyword&gt;&lt;keyword&gt;Humans&lt;/keyword&gt;&lt;keyword&gt;Oxidative Stress&lt;/keyword&gt;&lt;keyword&gt;Polyphenols&lt;/keyword&gt;&lt;keyword&gt;Spain&lt;/keyword&gt;&lt;keyword&gt;Superoxide Dismutase&lt;/keyword&gt;&lt;keyword&gt;Wine&lt;/keyword&gt;&lt;/keywords&gt;&lt;urls&gt;&lt;related-urls&gt;&lt;url&gt;http://www.ncbi.nlm.nih.gov/pubmed/22484523&lt;/url&gt;&lt;/related-urls&gt;&lt;/urls&gt;&lt;isbn&gt;1096-1186&lt;/isbn&gt;&lt;titles&gt;&lt;title&gt;Intake of alcohol-free red wine modulates antioxidant enzyme activities in a human intervention study&lt;/title&gt;&lt;secondary-title&gt;Pharmacol Res&lt;/secondary-title&gt;&lt;/titles&gt;&lt;pages&gt;609-14&lt;/pages&gt;&lt;number&gt;6&lt;/number&gt;&lt;contributors&gt;&lt;authors&gt;&lt;author&gt;Noguer, M. A.&lt;/author&gt;&lt;author&gt;Cerezo, A. B.&lt;/author&gt;&lt;author&gt;Donoso Navarro, E.&lt;/author&gt;&lt;author&gt;Garcia-Parrilla, M. C.&lt;/author&gt;&lt;/authors&gt;&lt;/contributors&gt;&lt;language&gt;eng&lt;/language&gt;&lt;added-date format="utc"&gt;1426558615&lt;/added-date&gt;&lt;ref-type name="Journal Article"&gt;17&lt;/ref-type&gt;&lt;rec-number&gt;430&lt;/rec-number&gt;&lt;last-updated-date format="utc"&gt;1426558615&lt;/last-updated-date&gt;&lt;accession-num&gt;22484523&lt;/accession-num&gt;&lt;electronic-resource-num&gt;10.1016/j.phrs.2012.03.003&lt;/electronic-resource-num&gt;&lt;volume&gt;6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7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suggesting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preventive activity of polyphenol fraction in red wine against ALD. However, other studies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have shown </w:t>
      </w:r>
      <w:r w:rsidRPr="0074106F">
        <w:rPr>
          <w:rFonts w:ascii="Book Antiqua" w:hAnsi="Book Antiqua"/>
          <w:color w:val="000000"/>
          <w:sz w:val="24"/>
          <w:szCs w:val="24"/>
        </w:rPr>
        <w:t>that alcohol-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free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red wine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worked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with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ochratoxin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to </w:t>
      </w:r>
      <w:r w:rsidRPr="0074106F">
        <w:rPr>
          <w:rFonts w:ascii="Book Antiqua" w:hAnsi="Book Antiqua"/>
          <w:color w:val="000000"/>
          <w:sz w:val="24"/>
          <w:szCs w:val="24"/>
        </w:rPr>
        <w:t>increase in intercellular permeability in Caco-2/TC7 cel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naldi&lt;/Author&gt;&lt;Year&gt;2007&lt;/Year&gt;&lt;IDText&gt;Effects of red wine on ochratoxin A toxicity in intestinal Caco-2/TC7 cells&lt;/IDText&gt;&lt;DisplayText&gt;&lt;style face="superscript"&gt;[98]&lt;/style&gt;&lt;/DisplayText&gt;&lt;record&gt;&lt;dates&gt;&lt;pub-dates&gt;&lt;date&gt;Mar&lt;/date&gt;&lt;/pub-dates&gt;&lt;year&gt;2007&lt;/year&gt;&lt;/dates&gt;&lt;keywords&gt;&lt;keyword&gt;Apoptosis&lt;/keyword&gt;&lt;keyword&gt;Caco-2 Cells&lt;/keyword&gt;&lt;keyword&gt;Claudin-4&lt;/keyword&gt;&lt;keyword&gt;Electric Impedance&lt;/keyword&gt;&lt;keyword&gt;Food Contamination&lt;/keyword&gt;&lt;keyword&gt;Humans&lt;/keyword&gt;&lt;keyword&gt;Membrane Proteins&lt;/keyword&gt;&lt;keyword&gt;Ochratoxins&lt;/keyword&gt;&lt;keyword&gt;Permeability&lt;/keyword&gt;&lt;keyword&gt;Phosphoproteins&lt;/keyword&gt;&lt;keyword&gt;Tight Junctions&lt;/keyword&gt;&lt;keyword&gt;Wine&lt;/keyword&gt;&lt;keyword&gt;Zonula Occludens-1 Protein&lt;/keyword&gt;&lt;/keywords&gt;&lt;urls&gt;&lt;related-urls&gt;&lt;url&gt;http://www.ncbi.nlm.nih.gov/pubmed/17107771&lt;/url&gt;&lt;/related-urls&gt;&lt;/urls&gt;&lt;isbn&gt;1879-3177&lt;/isbn&gt;&lt;titles&gt;&lt;title&gt;Effects of red wine on ochratoxin A toxicity in intestinal Caco-2/TC7 cells&lt;/title&gt;&lt;secondary-title&gt;Toxicol In Vitro&lt;/secondary-title&gt;&lt;/titles&gt;&lt;pages&gt;204-10&lt;/pages&gt;&lt;number&gt;2&lt;/number&gt;&lt;contributors&gt;&lt;authors&gt;&lt;author&gt;Ranaldi, G.&lt;/author&gt;&lt;author&gt;Mancini, E.&lt;/author&gt;&lt;author&gt;Ferruzza, S.&lt;/author&gt;&lt;author&gt;Sambuy, Y.&lt;/author&gt;&lt;author&gt;Perozzi, G.&lt;/author&gt;&lt;/authors&gt;&lt;/contributors&gt;&lt;language&gt;eng&lt;/language&gt;&lt;added-date format="utc"&gt;1426560304&lt;/added-date&gt;&lt;ref-type name="Journal Article"&gt;17&lt;/ref-type&gt;&lt;rec-number&gt;433&lt;/rec-number&gt;&lt;last-updated-date format="utc"&gt;1426560304&lt;/last-updated-date&gt;&lt;accession-num&gt;17107771&lt;/accession-num&gt;&lt;electronic-resource-num&gt;10.1016/j.tiv.2006.09.005&lt;/electronic-resource-num&gt;&lt;volume&gt;21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8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d that alcohol-containing red wine increased hepatic and renal CYP2E1 expression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>in rats</w:t>
      </w:r>
      <w:r w:rsidR="00AA044E" w:rsidRPr="0074106F">
        <w:rPr>
          <w:rFonts w:ascii="Book Antiqua" w:hAnsi="Book Antiqua" w:cs="Arial"/>
          <w:color w:val="000000"/>
          <w:sz w:val="24"/>
          <w:szCs w:val="24"/>
        </w:rPr>
        <w:t>,</w:t>
      </w:r>
      <w:r w:rsidR="003B7B0F" w:rsidRPr="0074106F" w:rsidDel="003B7B0F">
        <w:rPr>
          <w:rFonts w:ascii="Book Antiqua" w:hAnsi="Book Antiqua"/>
          <w:color w:val="000000"/>
          <w:sz w:val="24"/>
          <w:szCs w:val="24"/>
        </w:rPr>
        <w:t xml:space="preserve">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although </w:t>
      </w:r>
      <w:r w:rsidRPr="0074106F">
        <w:rPr>
          <w:rFonts w:ascii="Book Antiqua" w:hAnsi="Book Antiqua"/>
          <w:color w:val="000000"/>
          <w:sz w:val="24"/>
          <w:szCs w:val="24"/>
        </w:rPr>
        <w:t>ethanol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 itself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did not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owpland&lt;/Author&gt;&lt;Year&gt;2006&lt;/Year&gt;&lt;IDText&gt;Effect of alcohol on cytochrome p450 arachidonic acid metabolism and blood pressure in rats and its modulation by red wine polyphenolics&lt;/IDText&gt;&lt;DisplayText&gt;&lt;style face="superscript"&gt;[99]&lt;/style&gt;&lt;/DisplayText&gt;&lt;record&gt;&lt;dates&gt;&lt;pub-dates&gt;&lt;date&gt;Mar&lt;/date&gt;&lt;/pub-dates&gt;&lt;year&gt;2006&lt;/year&gt;&lt;/dates&gt;&lt;keywords&gt;&lt;keyword&gt;Animals&lt;/keyword&gt;&lt;keyword&gt;Arachidonic Acid&lt;/keyword&gt;&lt;keyword&gt;Blood Pressure&lt;/keyword&gt;&lt;keyword&gt;Blotting, Western&lt;/keyword&gt;&lt;keyword&gt;Body Weight&lt;/keyword&gt;&lt;keyword&gt;Central Nervous System Depressants&lt;/keyword&gt;&lt;keyword&gt;Cytochrome P-450 CYP2E1&lt;/keyword&gt;&lt;keyword&gt;Cytochrome P-450 CYP4A&lt;/keyword&gt;&lt;keyword&gt;Cytochrome P-450 Enzyme System&lt;/keyword&gt;&lt;keyword&gt;Ethanol&lt;/keyword&gt;&lt;keyword&gt;Flavonoids&lt;/keyword&gt;&lt;keyword&gt;Hydroxyeicosatetraenoic Acids&lt;/keyword&gt;&lt;keyword&gt;Isoprostanes&lt;/keyword&gt;&lt;keyword&gt;Kidney&lt;/keyword&gt;&lt;keyword&gt;Liver&lt;/keyword&gt;&lt;keyword&gt;Male&lt;/keyword&gt;&lt;keyword&gt;Microsomes&lt;/keyword&gt;&lt;keyword&gt;Phenols&lt;/keyword&gt;&lt;keyword&gt;Polyphenols&lt;/keyword&gt;&lt;keyword&gt;Rats&lt;/keyword&gt;&lt;keyword&gt;Rats, Sprague-Dawley&lt;/keyword&gt;&lt;keyword&gt;Wine&lt;/keyword&gt;&lt;/keywords&gt;&lt;urls&gt;&lt;related-urls&gt;&lt;url&gt;http://www.ncbi.nlm.nih.gov/pubmed/16487260&lt;/url&gt;&lt;/related-urls&gt;&lt;/urls&gt;&lt;isbn&gt;0305-1870&lt;/isbn&gt;&lt;titles&gt;&lt;title&gt;Effect of alcohol on cytochrome p450 arachidonic acid metabolism and blood pressure in rats and its modulation by red wine polyphenolics&lt;/title&gt;&lt;secondary-title&gt;Clin Exp Pharmacol Physiol&lt;/secondary-title&gt;&lt;/titles&gt;&lt;pages&gt;183-8&lt;/pages&gt;&lt;number&gt;3&lt;/number&gt;&lt;contributors&gt;&lt;authors&gt;&lt;author&gt;Cowpland, C.&lt;/author&gt;&lt;author&gt;Su, G. M.&lt;/author&gt;&lt;author&gt;Murray, M.&lt;/author&gt;&lt;author&gt;Puddey, I. B.&lt;/author&gt;&lt;author&gt;Croft, K. D.&lt;/author&gt;&lt;/authors&gt;&lt;/contributors&gt;&lt;language&gt;eng&lt;/language&gt;&lt;added-date format="utc"&gt;1426560594&lt;/added-date&gt;&lt;ref-type name="Journal Article"&gt;17&lt;/ref-type&gt;&lt;rec-number&gt;434&lt;/rec-number&gt;&lt;last-updated-date format="utc"&gt;1426560594&lt;/last-updated-date&gt;&lt;accession-num&gt;16487260&lt;/accession-num&gt;&lt;electronic-resource-num&gt;10.1111/j.1440-1681.2006.04337.x&lt;/electronic-resource-num&gt;&lt;volume&gt;33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9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Malv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>idin</w:t>
      </w:r>
      <w:proofErr w:type="spellEnd"/>
      <w:r w:rsidR="001517DD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 xml:space="preserve">an 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 xml:space="preserve">anthocyanin in red wine, was </w:t>
      </w:r>
      <w:r w:rsidRPr="0074106F">
        <w:rPr>
          <w:rFonts w:ascii="Book Antiqua" w:hAnsi="Book Antiqua"/>
          <w:color w:val="000000"/>
          <w:sz w:val="24"/>
          <w:szCs w:val="24"/>
        </w:rPr>
        <w:t>reported to attenuate MAPK activit</w:t>
      </w:r>
      <w:r w:rsidR="003B7B0F" w:rsidRPr="0074106F">
        <w:rPr>
          <w:rFonts w:ascii="Book Antiqua" w:hAnsi="Book Antiqua"/>
          <w:color w:val="000000"/>
          <w:sz w:val="24"/>
          <w:szCs w:val="24"/>
        </w:rPr>
        <w:t>y</w:t>
      </w:r>
      <w:r w:rsidR="0077790D" w:rsidRPr="0074106F">
        <w:rPr>
          <w:rFonts w:ascii="Book Antiqua" w:hAnsi="Book Antiqua" w:cs="Arial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759C2" w:rsidRPr="0074106F">
        <w:rPr>
          <w:rFonts w:ascii="Book Antiqua" w:hAnsi="Book Antiqua"/>
          <w:color w:val="000000"/>
          <w:sz w:val="24"/>
          <w:szCs w:val="24"/>
        </w:rPr>
        <w:t xml:space="preserve">which was promoted by </w:t>
      </w:r>
      <w:r w:rsidR="006759C2" w:rsidRPr="0074106F">
        <w:rPr>
          <w:rFonts w:ascii="Book Antiqua" w:hAnsi="Book Antiqua"/>
          <w:color w:val="000000"/>
          <w:sz w:val="24"/>
          <w:szCs w:val="24"/>
        </w:rPr>
        <w:lastRenderedPageBreak/>
        <w:t>LPS</w:t>
      </w:r>
      <w:r w:rsidR="006759C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b2duYXI8L0F1dGhvcj48WWVhcj4yMDEzPC9ZZWFyPjxJ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b2duYXI8L0F1dGhvcj48WWVhcj4yMDEzPC9ZZWFyPjxJ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759C2" w:rsidRPr="0074106F">
        <w:rPr>
          <w:rFonts w:ascii="Book Antiqua" w:hAnsi="Book Antiqua"/>
          <w:color w:val="000000"/>
          <w:sz w:val="24"/>
          <w:szCs w:val="24"/>
        </w:rPr>
      </w:r>
      <w:r w:rsidR="006759C2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4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6759C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71170A" w:rsidRPr="0074106F">
        <w:rPr>
          <w:rFonts w:ascii="Book Antiqua" w:hAnsi="Book Antiqua"/>
          <w:color w:val="000000"/>
          <w:sz w:val="24"/>
          <w:szCs w:val="24"/>
        </w:rPr>
        <w:t>,</w:t>
      </w:r>
      <w:r w:rsidR="006759C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and to enhance PP activity in RAW 264.7 macrophage cells.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9561C" w:rsidRPr="0074106F">
        <w:rPr>
          <w:rFonts w:ascii="Book Antiqua" w:hAnsi="Book Antiqua"/>
          <w:color w:val="000000"/>
          <w:sz w:val="24"/>
          <w:szCs w:val="24"/>
        </w:rPr>
        <w:t>A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>n anthocyanin-rich extract from</w:t>
      </w:r>
      <w:r w:rsidR="00A9561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colored</w:t>
      </w:r>
      <w:r w:rsidR="00A9561C" w:rsidRPr="0074106F">
        <w:rPr>
          <w:rFonts w:ascii="Book Antiqua" w:hAnsi="Book Antiqua"/>
          <w:color w:val="000000"/>
          <w:sz w:val="24"/>
          <w:szCs w:val="24"/>
        </w:rPr>
        <w:t xml:space="preserve"> potato induced </w:t>
      </w:r>
      <w:proofErr w:type="spellStart"/>
      <w:r w:rsidR="00A9561C" w:rsidRPr="0074106F">
        <w:rPr>
          <w:rFonts w:ascii="Book Antiqua" w:hAnsi="Book Antiqua"/>
          <w:color w:val="000000"/>
          <w:sz w:val="24"/>
          <w:szCs w:val="24"/>
        </w:rPr>
        <w:t>Mn</w:t>
      </w:r>
      <w:proofErr w:type="spellEnd"/>
      <w:r w:rsidR="00A9561C" w:rsidRPr="0074106F">
        <w:rPr>
          <w:rFonts w:ascii="Book Antiqua" w:hAnsi="Book Antiqua"/>
          <w:color w:val="000000"/>
          <w:sz w:val="24"/>
          <w:szCs w:val="24"/>
        </w:rPr>
        <w:t xml:space="preserve">-SOD </w:t>
      </w:r>
      <w:r w:rsidR="0071170A" w:rsidRPr="0074106F">
        <w:rPr>
          <w:rFonts w:ascii="Book Antiqua" w:hAnsi="Book Antiqua"/>
          <w:color w:val="000000"/>
          <w:sz w:val="24"/>
          <w:szCs w:val="24"/>
        </w:rPr>
        <w:t>by activating</w:t>
      </w:r>
      <w:r w:rsidR="00A9561C" w:rsidRPr="0074106F">
        <w:rPr>
          <w:rFonts w:ascii="Book Antiqua" w:hAnsi="Book Antiqua"/>
          <w:color w:val="000000"/>
          <w:sz w:val="24"/>
          <w:szCs w:val="24"/>
        </w:rPr>
        <w:t xml:space="preserve"> ERK in HepG2 cel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ashimoto&lt;/Author&gt;&lt;Year&gt;2010&lt;/Year&gt;&lt;IDText&gt;Colored potato extracts induce superoxide dismutase-2 mRNA via ERK1/2 pathway in HepG2 cells&lt;/IDText&gt;&lt;DisplayText&gt;&lt;style face="superscript"&gt;[77]&lt;/style&gt;&lt;/DisplayText&gt;&lt;record&gt;&lt;dates&gt;&lt;pub-dates&gt;&lt;date&gt;Sep&lt;/date&gt;&lt;/pub-dates&gt;&lt;year&gt;2010&lt;/year&gt;&lt;/dates&gt;&lt;keywords&gt;&lt;keyword&gt;Breeding&lt;/keyword&gt;&lt;keyword&gt;Gene Expression Regulation&lt;/keyword&gt;&lt;keyword&gt;Hep G2 Cells&lt;/keyword&gt;&lt;keyword&gt;Humans&lt;/keyword&gt;&lt;keyword&gt;Mitogen-Activated Protein Kinase 1&lt;/keyword&gt;&lt;keyword&gt;Phosphorylation&lt;/keyword&gt;&lt;keyword&gt;Plant Preparations&lt;/keyword&gt;&lt;keyword&gt;Plant Tubers&lt;/keyword&gt;&lt;keyword&gt;RNA, Messenger&lt;/keyword&gt;&lt;keyword&gt;Signal Transduction&lt;/keyword&gt;&lt;keyword&gt;Solanum tuberosum&lt;/keyword&gt;&lt;keyword&gt;Superoxide Dismutase&lt;/keyword&gt;&lt;/keywords&gt;&lt;urls&gt;&lt;related-urls&gt;&lt;url&gt;http://www.ncbi.nlm.nih.gov/pubmed/20582572&lt;/url&gt;&lt;/related-urls&gt;&lt;/urls&gt;&lt;isbn&gt;1573-9104&lt;/isbn&gt;&lt;titles&gt;&lt;title&gt;Colored potato extracts induce superoxide dismutase-2 mRNA via ERK1/2 pathway in HepG2 cells&lt;/title&gt;&lt;secondary-title&gt;Plant Foods Hum Nutr&lt;/secondary-title&gt;&lt;/titles&gt;&lt;pages&gt;266-70&lt;/pages&gt;&lt;number&gt;3&lt;/number&gt;&lt;contributors&gt;&lt;authors&gt;&lt;author&gt;Hashimoto, N.&lt;/author&gt;&lt;author&gt;Noda, T.&lt;/author&gt;&lt;author&gt;Kim, S. J.&lt;/author&gt;&lt;author&gt;Yamauchi, H.&lt;/author&gt;&lt;author&gt;Takigawa, S.&lt;/author&gt;&lt;author&gt;Matsuura-Endo, C.&lt;/author&gt;&lt;author&gt;Suzuki, T.&lt;/author&gt;&lt;author&gt;Han, K. H.&lt;/author&gt;&lt;author&gt;Fukushima, M.&lt;/author&gt;&lt;/authors&gt;&lt;/contributors&gt;&lt;language&gt;eng&lt;/language&gt;&lt;added-date format="utc"&gt;1400112395&lt;/added-date&gt;&lt;ref-type name="Journal Article"&gt;17&lt;/ref-type&gt;&lt;rec-number&gt;341&lt;/rec-number&gt;&lt;last-updated-date format="utc"&gt;1400112395&lt;/last-updated-date&gt;&lt;accession-num&gt;20582572&lt;/accession-num&gt;&lt;electronic-resource-num&gt;10.1007/s11130-010-0171-7&lt;/electronic-resource-num&gt;&lt;volume&gt;6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7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9561C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>I</w:t>
      </w:r>
      <w:r w:rsidR="007D4C72" w:rsidRPr="0074106F">
        <w:rPr>
          <w:rFonts w:ascii="Book Antiqua" w:hAnsi="Book Antiqua"/>
          <w:color w:val="000000"/>
          <w:sz w:val="24"/>
          <w:szCs w:val="24"/>
        </w:rPr>
        <w:t xml:space="preserve">t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has </w:t>
      </w:r>
      <w:r w:rsidR="007D4C72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been </w:t>
      </w:r>
      <w:r w:rsidR="007D4C72" w:rsidRPr="0074106F">
        <w:rPr>
          <w:rFonts w:ascii="Book Antiqua" w:hAnsi="Book Antiqua"/>
          <w:color w:val="000000"/>
          <w:sz w:val="24"/>
          <w:szCs w:val="24"/>
        </w:rPr>
        <w:t>reported that</w:t>
      </w:r>
      <w:r w:rsidR="003908D3" w:rsidRPr="0074106F">
        <w:rPr>
          <w:rFonts w:ascii="Book Antiqua" w:hAnsi="Book Antiqua"/>
          <w:color w:val="000000"/>
          <w:sz w:val="24"/>
          <w:szCs w:val="24"/>
        </w:rPr>
        <w:t xml:space="preserve"> an 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>ethanol</w:t>
      </w:r>
      <w:r w:rsidR="001517DD" w:rsidRPr="0074106F">
        <w:rPr>
          <w:rFonts w:ascii="Book Antiqua" w:hAnsi="Book Antiqua"/>
          <w:color w:val="000000"/>
          <w:sz w:val="24"/>
          <w:szCs w:val="24"/>
        </w:rPr>
        <w:t>-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induced </w:t>
      </w:r>
      <w:r w:rsidR="00A94FFB" w:rsidRPr="0074106F">
        <w:rPr>
          <w:rFonts w:ascii="Book Antiqua" w:hAnsi="Book Antiqua"/>
          <w:color w:val="000000"/>
          <w:sz w:val="24"/>
          <w:szCs w:val="24"/>
        </w:rPr>
        <w:t xml:space="preserve">acute 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gastric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lesion 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>was prevented by ingestion of strawberry extract rich in anthocyanin prior to ethanol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>treatment</w:t>
      </w:r>
      <w:r w:rsidR="003908D3" w:rsidRPr="0074106F">
        <w:rPr>
          <w:rFonts w:ascii="Book Antiqua" w:hAnsi="Book Antiqua"/>
          <w:color w:val="000000"/>
          <w:sz w:val="24"/>
          <w:szCs w:val="24"/>
        </w:rPr>
        <w:t>,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908D3" w:rsidRPr="0074106F">
        <w:rPr>
          <w:rFonts w:ascii="Book Antiqua" w:hAnsi="Book Antiqua"/>
          <w:color w:val="000000"/>
          <w:sz w:val="24"/>
          <w:szCs w:val="24"/>
        </w:rPr>
        <w:t>by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B62C2" w:rsidRPr="0074106F">
        <w:rPr>
          <w:rFonts w:ascii="Book Antiqua" w:hAnsi="Book Antiqua"/>
          <w:color w:val="000000"/>
          <w:sz w:val="24"/>
          <w:szCs w:val="24"/>
        </w:rPr>
        <w:t>induction of gastric antioxidant enzym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bHZhcmV6LVN1YXJlejwvQXV0aG9yPjxZZWFyPjIwMTE8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BbHZhcmV6LVN1YXJlejwvQXV0aG9yPjxZZWFyPjIwMTE8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4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B62C2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69131227" w14:textId="0BE1E8AD" w:rsidR="00E65010" w:rsidRPr="0074106F" w:rsidRDefault="00A60AEA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In animal studies, </w:t>
      </w:r>
      <w:proofErr w:type="spellStart"/>
      <w:r w:rsidR="002C40D6" w:rsidRPr="0074106F">
        <w:rPr>
          <w:rFonts w:ascii="Book Antiqua" w:hAnsi="Book Antiqua"/>
          <w:color w:val="000000"/>
          <w:sz w:val="24"/>
          <w:szCs w:val="24"/>
        </w:rPr>
        <w:t>catechin</w:t>
      </w:r>
      <w:proofErr w:type="spellEnd"/>
      <w:r w:rsidR="00A26E30" w:rsidRPr="0074106F">
        <w:rPr>
          <w:rFonts w:ascii="Book Antiqua" w:hAnsi="Book Antiqua"/>
          <w:color w:val="000000"/>
          <w:sz w:val="24"/>
          <w:szCs w:val="24"/>
        </w:rPr>
        <w:t>-</w:t>
      </w:r>
      <w:r w:rsidR="002C40D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64F3F" w:rsidRPr="0074106F">
        <w:rPr>
          <w:rFonts w:ascii="Book Antiqua" w:hAnsi="Book Antiqua"/>
          <w:color w:val="000000"/>
          <w:sz w:val="24"/>
          <w:szCs w:val="24"/>
        </w:rPr>
        <w:t>and tannin-rich extract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>s</w:t>
      </w:r>
      <w:r w:rsidR="00F64F3F" w:rsidRPr="0074106F">
        <w:rPr>
          <w:rFonts w:ascii="Book Antiqua" w:hAnsi="Book Antiqua"/>
          <w:color w:val="000000"/>
          <w:sz w:val="24"/>
          <w:szCs w:val="24"/>
        </w:rPr>
        <w:t xml:space="preserve"> from pecan nut shells </w:t>
      </w:r>
      <w:r w:rsidR="002C40D6" w:rsidRPr="0074106F">
        <w:rPr>
          <w:rFonts w:ascii="Book Antiqua" w:hAnsi="Book Antiqua"/>
          <w:color w:val="000000"/>
          <w:sz w:val="24"/>
          <w:szCs w:val="24"/>
        </w:rPr>
        <w:t>improved ALD symptoms with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2C40D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B0640" w:rsidRPr="0074106F">
        <w:rPr>
          <w:rFonts w:ascii="Book Antiqua" w:hAnsi="Book Antiqua"/>
          <w:color w:val="000000"/>
          <w:sz w:val="24"/>
          <w:szCs w:val="24"/>
        </w:rPr>
        <w:t>restoration</w:t>
      </w:r>
      <w:r w:rsidR="002C40D6" w:rsidRPr="0074106F">
        <w:rPr>
          <w:rFonts w:ascii="Book Antiqua" w:hAnsi="Book Antiqua"/>
          <w:color w:val="000000"/>
          <w:sz w:val="24"/>
          <w:szCs w:val="24"/>
        </w:rPr>
        <w:t xml:space="preserve"> of antioxidant enzym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aGFycmhhbjwvQXV0aG9yPjxZZWFyPjIwMTE8L1llYXI+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aGFycmhhbjwvQXV0aG9yPjxZZWFyPjIwMTE8L1llYXI+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5, 38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C40D6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A tea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extract, rich in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, reduced CYP2E1 expression and hepatic lesion by paracetamol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injection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09&lt;/Year&gt;&lt;IDText&gt;Protective effect of tea polyphenols against paracetamol-induced hepatotoxicity in mice is significantly correlated with cytochrome P450 suppression&lt;/IDText&gt;&lt;DisplayText&gt;&lt;style face="superscript"&gt;[92]&lt;/style&gt;&lt;/DisplayText&gt;&lt;record&gt;&lt;dates&gt;&lt;pub-dates&gt;&lt;date&gt;Apr&lt;/date&gt;&lt;/pub-dates&gt;&lt;year&gt;2009&lt;/year&gt;&lt;/dates&gt;&lt;keywords&gt;&lt;keyword&gt;Acetaminophen&lt;/keyword&gt;&lt;keyword&gt;Analgesics, Non-Narcotic&lt;/keyword&gt;&lt;keyword&gt;Animals&lt;/keyword&gt;&lt;keyword&gt;Cytochrome P-450 CYP1A2&lt;/keyword&gt;&lt;keyword&gt;Cytochrome P-450 CYP2E1&lt;/keyword&gt;&lt;keyword&gt;Dose-Response Relationship, Drug&lt;/keyword&gt;&lt;keyword&gt;Flavonoids&lt;/keyword&gt;&lt;keyword&gt;Isoenzymes&lt;/keyword&gt;&lt;keyword&gt;Liver&lt;/keyword&gt;&lt;keyword&gt;Male&lt;/keyword&gt;&lt;keyword&gt;Mice&lt;/keyword&gt;&lt;keyword&gt;Microsomes, Liver&lt;/keyword&gt;&lt;keyword&gt;Phenols&lt;/keyword&gt;&lt;keyword&gt;Polyphenols&lt;/keyword&gt;&lt;keyword&gt;Tea&lt;/keyword&gt;&lt;/keywords&gt;&lt;urls&gt;&lt;related-urls&gt;&lt;url&gt;http://www.ncbi.nlm.nih.gov/pubmed/19370779&lt;/url&gt;&lt;/related-urls&gt;&lt;/urls&gt;&lt;isbn&gt;2219-2840&lt;/isbn&gt;&lt;custom2&gt;PMC2670409&lt;/custom2&gt;&lt;titles&gt;&lt;title&gt;Protective effect of tea polyphenols against paracetamol-induced hepatotoxicity in mice is significantly correlated with cytochrome P450 suppression&lt;/title&gt;&lt;secondary-title&gt;World J Gastroenterol&lt;/secondary-title&gt;&lt;/titles&gt;&lt;pages&gt;1829-35&lt;/pages&gt;&lt;number&gt;15&lt;/number&gt;&lt;contributors&gt;&lt;authors&gt;&lt;author&gt;Chen, X.&lt;/author&gt;&lt;author&gt;Sun, C. K.&lt;/author&gt;&lt;author&gt;Han, G. Z.&lt;/author&gt;&lt;author&gt;Peng, J. Y.&lt;/author&gt;&lt;author&gt;Li, Y.&lt;/author&gt;&lt;author&gt;Liu, Y. X.&lt;/author&gt;&lt;author&gt;Lv, Y. Y.&lt;/author&gt;&lt;author&gt;Liu, K. X.&lt;/author&gt;&lt;author&gt;Zhou, Q.&lt;/author&gt;&lt;author&gt;Sun, H. J.&lt;/author&gt;&lt;/authors&gt;&lt;/contributors&gt;&lt;language&gt;eng&lt;/language&gt;&lt;added-date format="utc"&gt;1427348046&lt;/added-date&gt;&lt;ref-type name="Journal Article"&gt;17&lt;/ref-type&gt;&lt;rec-number&gt;447&lt;/rec-number&gt;&lt;last-updated-date format="utc"&gt;1427348046&lt;/last-updated-date&gt;&lt;accession-num&gt;19370779&lt;/accession-num&gt;&lt;volume&gt;1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and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a diet containing </w:t>
      </w:r>
      <w:r w:rsidRPr="0074106F">
        <w:rPr>
          <w:rFonts w:ascii="Book Antiqua" w:hAnsi="Book Antiqua"/>
          <w:color w:val="000000"/>
          <w:sz w:val="24"/>
          <w:szCs w:val="24"/>
        </w:rPr>
        <w:t>EGCG improved hepatic injury</w:t>
      </w:r>
      <w:r w:rsidR="00A26E30" w:rsidRPr="0074106F">
        <w:rPr>
          <w:rFonts w:ascii="Book Antiqua" w:hAnsi="Book Antiqua" w:cs="Arial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but without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Pr="0074106F">
        <w:rPr>
          <w:rFonts w:ascii="Book Antiqua" w:hAnsi="Book Antiqua"/>
          <w:color w:val="000000"/>
          <w:sz w:val="24"/>
          <w:szCs w:val="24"/>
        </w:rPr>
        <w:t>reduction of hepatic CYP2E1 level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Yun&lt;/Author&gt;&lt;Year&gt;2007&lt;/Year&gt;&lt;IDText&gt;Effect of dietary epigallocatechin-3-gallate on cytochrome P450 2E1-dependent alcoholic liver damage: enhancement of fatty acid oxidation&lt;/IDText&gt;&lt;DisplayText&gt;&lt;style face="superscript"&gt;[100]&lt;/style&gt;&lt;/DisplayText&gt;&lt;record&gt;&lt;dates&gt;&lt;pub-dates&gt;&lt;date&gt;Dec&lt;/date&gt;&lt;/pub-dates&gt;&lt;year&gt;2007&lt;/year&gt;&lt;/dates&gt;&lt;keywords&gt;&lt;keyword&gt;Acetyl-CoA Carboxylase&lt;/keyword&gt;&lt;keyword&gt;Animals&lt;/keyword&gt;&lt;keyword&gt;Antioxidants&lt;/keyword&gt;&lt;keyword&gt;Aspartate Aminotransferases&lt;/keyword&gt;&lt;keyword&gt;Carnitine O-Palmitoyltransferase&lt;/keyword&gt;&lt;keyword&gt;Catechin&lt;/keyword&gt;&lt;keyword&gt;Cytochrome P-450 CYP2E1&lt;/keyword&gt;&lt;keyword&gt;Enzyme Activation&lt;/keyword&gt;&lt;keyword&gt;Fatty Liver, Alcoholic&lt;/keyword&gt;&lt;keyword&gt;Lipid Peroxidation&lt;/keyword&gt;&lt;keyword&gt;Male&lt;/keyword&gt;&lt;keyword&gt;Rats&lt;/keyword&gt;&lt;keyword&gt;Rats, Wistar&lt;/keyword&gt;&lt;/keywords&gt;&lt;urls&gt;&lt;related-urls&gt;&lt;url&gt;http://www.ncbi.nlm.nih.gov/pubmed/18071271&lt;/url&gt;&lt;/related-urls&gt;&lt;/urls&gt;&lt;isbn&gt;1347-6947&lt;/isbn&gt;&lt;titles&gt;&lt;title&gt;Effect of dietary epigallocatechin-3-gallate on cytochrome P450 2E1-dependent alcoholic liver damage: enhancement of fatty acid oxidation&lt;/title&gt;&lt;secondary-title&gt;Biosci Biotechnol Biochem&lt;/secondary-title&gt;&lt;/titles&gt;&lt;pages&gt;2999-3006&lt;/pages&gt;&lt;number&gt;12&lt;/number&gt;&lt;contributors&gt;&lt;authors&gt;&lt;author&gt;Yun, J. W.&lt;/author&gt;&lt;author&gt;Kim, Y. K.&lt;/author&gt;&lt;author&gt;Lee, B. S.&lt;/author&gt;&lt;author&gt;Kim, C. W.&lt;/author&gt;&lt;author&gt;Hyun, J. S.&lt;/author&gt;&lt;author&gt;Baik, J. H.&lt;/author&gt;&lt;author&gt;Kim, J. J.&lt;/author&gt;&lt;author&gt;Kim, B. H.&lt;/author&gt;&lt;/authors&gt;&lt;/contributors&gt;&lt;language&gt;eng&lt;/language&gt;&lt;added-date format="utc"&gt;1427348909&lt;/added-date&gt;&lt;ref-type name="Journal Article"&gt;17&lt;/ref-type&gt;&lt;rec-number&gt;448&lt;/rec-number&gt;&lt;last-updated-date format="utc"&gt;1427348909&lt;/last-updated-date&gt;&lt;accession-num&gt;18071271&lt;/accession-num&gt;&lt;electronic-resource-num&gt;10.1271/bbb.70403&lt;/electronic-resource-num&gt;&lt;volume&gt;7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00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A449A" w:rsidRPr="0074106F">
        <w:rPr>
          <w:rFonts w:ascii="Book Antiqua" w:hAnsi="Book Antiqua"/>
          <w:color w:val="000000"/>
          <w:sz w:val="24"/>
          <w:szCs w:val="24"/>
        </w:rPr>
        <w:t>In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 a</w:t>
      </w:r>
      <w:r w:rsidR="005A449A" w:rsidRPr="0074106F">
        <w:rPr>
          <w:rFonts w:ascii="Book Antiqua" w:hAnsi="Book Antiqua"/>
          <w:color w:val="000000"/>
          <w:sz w:val="24"/>
          <w:szCs w:val="24"/>
        </w:rPr>
        <w:t xml:space="preserve"> clinical study, EGCG-rich green tea and its extract also increased blood GSH level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asu&lt;/Author&gt;&lt;Year&gt;2013&lt;/Year&gt;&lt;IDText&gt;Green tea supplementation increases glutathione and plasma antioxidant capacity in adults with the metabolic syndrome&lt;/IDText&gt;&lt;DisplayText&gt;&lt;style face="superscript"&gt;[90]&lt;/style&gt;&lt;/DisplayText&gt;&lt;record&gt;&lt;dates&gt;&lt;pub-dates&gt;&lt;date&gt;Mar&lt;/date&gt;&lt;/pub-dates&gt;&lt;year&gt;2013&lt;/year&gt;&lt;/dates&gt;&lt;keywords&gt;&lt;keyword&gt;Adult&lt;/keyword&gt;&lt;keyword&gt;Antioxidants&lt;/keyword&gt;&lt;keyword&gt;Carotenoids&lt;/keyword&gt;&lt;keyword&gt;Catalase&lt;/keyword&gt;&lt;keyword&gt;Dietary Supplements&lt;/keyword&gt;&lt;keyword&gt;Glutathione&lt;/keyword&gt;&lt;keyword&gt;Glutathione Peroxidase&lt;/keyword&gt;&lt;keyword&gt;Humans&lt;/keyword&gt;&lt;keyword&gt;Metabolic Syndrome X&lt;/keyword&gt;&lt;keyword&gt;Obesity&lt;/keyword&gt;&lt;keyword&gt;Plant Extracts&lt;/keyword&gt;&lt;keyword&gt;Single-Blind Method&lt;/keyword&gt;&lt;keyword&gt;Tea&lt;/keyword&gt;&lt;keyword&gt;Tocopherols&lt;/keyword&gt;&lt;keyword&gt;Trace Elements&lt;/keyword&gt;&lt;/keywords&gt;&lt;urls&gt;&lt;related-urls&gt;&lt;url&gt;http://www.ncbi.nlm.nih.gov/pubmed/23507223&lt;/url&gt;&lt;/related-urls&gt;&lt;/urls&gt;&lt;isbn&gt;1879-0739&lt;/isbn&gt;&lt;custom2&gt;PMC3603270&lt;/custom2&gt;&lt;titles&gt;&lt;title&gt;Green tea supplementation increases glutathione and plasma antioxidant capacity in adults with the metabolic syndrome&lt;/title&gt;&lt;secondary-title&gt;Nutr Res&lt;/secondary-title&gt;&lt;/titles&gt;&lt;pages&gt;180-7&lt;/pages&gt;&lt;number&gt;3&lt;/number&gt;&lt;contributors&gt;&lt;authors&gt;&lt;author&gt;Basu, A.&lt;/author&gt;&lt;author&gt;Betts, N. M.&lt;/author&gt;&lt;author&gt;Mulugeta, A.&lt;/author&gt;&lt;author&gt;Tong, C.&lt;/author&gt;&lt;author&gt;Newman, E.&lt;/author&gt;&lt;author&gt;Lyons, T. J.&lt;/author&gt;&lt;/authors&gt;&lt;/contributors&gt;&lt;language&gt;eng&lt;/language&gt;&lt;added-date format="utc"&gt;1425453432&lt;/added-date&gt;&lt;ref-type name="Journal Article"&gt;17&lt;/ref-type&gt;&lt;rec-number&gt;361&lt;/rec-number&gt;&lt;last-updated-date format="utc"&gt;1425453432&lt;/last-updated-date&gt;&lt;accession-num&gt;23507223&lt;/accession-num&gt;&lt;electronic-resource-num&gt;10.1016/j.nutres.2012.12.010&lt;/electronic-resource-num&gt;&lt;volume&gt;33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0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A449A" w:rsidRPr="0074106F">
        <w:rPr>
          <w:rFonts w:ascii="Book Antiqua" w:hAnsi="Book Antiqua"/>
          <w:color w:val="000000"/>
          <w:sz w:val="24"/>
          <w:szCs w:val="24"/>
        </w:rPr>
        <w:t>.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Ingestion 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of green tea extract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even 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recovered antio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xidant abilities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in the brain 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had been 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>lowered by ethanol and aging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Skrzydlewska&lt;/Author&gt;&lt;Year&gt;2005&lt;/Year&gt;&lt;IDText&gt;Green tea supplementation in rats of different ages mitigates ethanol-induced changes in brain antioxidant abilities&lt;/IDText&gt;&lt;DisplayText&gt;&lt;style face="superscript"&gt;[28]&lt;/style&gt;&lt;/DisplayText&gt;&lt;record&gt;&lt;dates&gt;&lt;pub-dates&gt;&lt;date&gt;Oct&lt;/date&gt;&lt;/pub-dates&gt;&lt;year&gt;2005&lt;/year&gt;&lt;/dates&gt;&lt;keywords&gt;&lt;keyword&gt;Aging&lt;/keyword&gt;&lt;keyword&gt;Animals&lt;/keyword&gt;&lt;keyword&gt;Antioxidants&lt;/keyword&gt;&lt;keyword&gt;Brain Chemistry&lt;/keyword&gt;&lt;keyword&gt;Catalase&lt;/keyword&gt;&lt;keyword&gt;Central Nervous System Depressants&lt;/keyword&gt;&lt;keyword&gt;Ethanol&lt;/keyword&gt;&lt;keyword&gt;Glutathione Peroxidase&lt;/keyword&gt;&lt;keyword&gt;Lipid Peroxidation&lt;/keyword&gt;&lt;keyword&gt;Male&lt;/keyword&gt;&lt;keyword&gt;Oxidation-Reduction&lt;/keyword&gt;&lt;keyword&gt;Oxidative Stress&lt;/keyword&gt;&lt;keyword&gt;Rats&lt;/keyword&gt;&lt;keyword&gt;Rats, Wistar&lt;/keyword&gt;&lt;keyword&gt;Superoxide Dismutase&lt;/keyword&gt;&lt;keyword&gt;Tea&lt;/keyword&gt;&lt;keyword&gt;Vitamins&lt;/keyword&gt;&lt;/keywords&gt;&lt;urls&gt;&lt;related-urls&gt;&lt;url&gt;http://www.ncbi.nlm.nih.gov/pubmed/16584972&lt;/url&gt;&lt;/related-urls&gt;&lt;/urls&gt;&lt;isbn&gt;0741-8329&lt;/isbn&gt;&lt;titles&gt;&lt;title&gt;Green tea supplementation in rats of different ages mitigates ethanol-induced changes in brain antioxidant abilities&lt;/title&gt;&lt;secondary-title&gt;Alcohol&lt;/secondary-title&gt;&lt;/titles&gt;&lt;pages&gt;89-98&lt;/pages&gt;&lt;number&gt;2&lt;/number&gt;&lt;contributors&gt;&lt;authors&gt;&lt;author&gt;Skrzydlewska, E.&lt;/author&gt;&lt;author&gt;Augustyniak, A.&lt;/author&gt;&lt;author&gt;Michalak, K.&lt;/author&gt;&lt;author&gt;Farbiszewski, R.&lt;/author&gt;&lt;/authors&gt;&lt;/contributors&gt;&lt;language&gt;eng&lt;/language&gt;&lt;added-date format="utc"&gt;1427698676&lt;/added-date&gt;&lt;ref-type name="Journal Article"&gt;17&lt;/ref-type&gt;&lt;rec-number&gt;474&lt;/rec-number&gt;&lt;last-updated-date format="utc"&gt;1427698676&lt;/last-updated-date&gt;&lt;accession-num&gt;16584972&lt;/accession-num&gt;&lt;electronic-resource-num&gt;10.1016/j.alcohol.2005.12.003&lt;/electronic-resource-num&gt;&lt;volume&gt;37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8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 addition,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re reported to suppress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expression of NOX and inflammatory cytokines in macrophage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>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yun&lt;/Author&gt;&lt;Year&gt;2011&lt;/Year&gt;&lt;IDText&gt;Green tea polyphenol epigallocatechin-3-gallate inhibits TLR2 signaling induced by peptidoglycan through the polyphenol sensing molecule 67-kDa laminin receptor&lt;/IDText&gt;&lt;DisplayText&gt;&lt;style face="superscript"&gt;[56]&lt;/style&gt;&lt;/DisplayText&gt;&lt;record&gt;&lt;dates&gt;&lt;pub-dates&gt;&lt;date&gt;Mar&lt;/date&gt;&lt;/pub-dates&gt;&lt;year&gt;2011&lt;/year&gt;&lt;/dates&gt;&lt;keywords&gt;&lt;keyword&gt;Animals&lt;/keyword&gt;&lt;keyword&gt;Catechin&lt;/keyword&gt;&lt;keyword&gt;Down-Regulation&lt;/keyword&gt;&lt;keyword&gt;Enzyme Activation&lt;/keyword&gt;&lt;keyword&gt;Flavonoids&lt;/keyword&gt;&lt;keyword&gt;Inflammation Mediators&lt;/keyword&gt;&lt;keyword&gt;Intracellular Signaling Peptides and Proteins&lt;/keyword&gt;&lt;keyword&gt;MAP Kinase Signaling System&lt;/keyword&gt;&lt;keyword&gt;Macrophages, Peritoneal&lt;/keyword&gt;&lt;keyword&gt;Mice&lt;/keyword&gt;&lt;keyword&gt;Molecular Weight&lt;/keyword&gt;&lt;keyword&gt;Peptidoglycan&lt;/keyword&gt;&lt;keyword&gt;Phenols&lt;/keyword&gt;&lt;keyword&gt;Polyphenols&lt;/keyword&gt;&lt;keyword&gt;Receptors, Laminin&lt;/keyword&gt;&lt;keyword&gt;Signal Transduction&lt;/keyword&gt;&lt;keyword&gt;Tea&lt;/keyword&gt;&lt;keyword&gt;Toll-Like Receptor 2&lt;/keyword&gt;&lt;/keywords&gt;&lt;urls&gt;&lt;related-urls&gt;&lt;url&gt;http://www.ncbi.nlm.nih.gov/pubmed/21320497&lt;/url&gt;&lt;/related-urls&gt;&lt;/urls&gt;&lt;isbn&gt;1873-3468&lt;/isbn&gt;&lt;titles&gt;&lt;title&gt;Green tea polyphenol epigallocatechin-3-gallate inhibits TLR2 signaling induced by peptidoglycan through the polyphenol sensing molecule 67-kDa laminin receptor&lt;/title&gt;&lt;secondary-title&gt;FEBS Lett&lt;/secondary-title&gt;&lt;/titles&gt;&lt;pages&gt;814-20&lt;/pages&gt;&lt;number&gt;5&lt;/number&gt;&lt;contributors&gt;&lt;authors&gt;&lt;author&gt;Byun, E. H.&lt;/author&gt;&lt;author&gt;Omura, T.&lt;/author&gt;&lt;author&gt;Yamada, K.&lt;/author&gt;&lt;author&gt;Tachibana, H.&lt;/author&gt;&lt;/authors&gt;&lt;/contributors&gt;&lt;language&gt;eng&lt;/language&gt;&lt;added-date format="utc"&gt;1427353810&lt;/added-date&gt;&lt;ref-type name="Journal Article"&gt;17&lt;/ref-type&gt;&lt;rec-number&gt;454&lt;/rec-number&gt;&lt;last-updated-date format="utc"&gt;1427353810&lt;/last-updated-date&gt;&lt;accession-num&gt;21320497&lt;/accession-num&gt;&lt;electronic-resource-num&gt;10.1016/j.febslet.2011.02.010&lt;/electronic-resource-num&gt;&lt;volume&gt;585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56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dendrocytes</w:t>
      </w:r>
      <w:proofErr w:type="spellEnd"/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yun&lt;/Author&gt;&lt;Year&gt;2012&lt;/Year&gt;&lt;IDText&gt;Green tea polyphenol epigallocatechin-3-gallate inhibits TLR4 signaling through the 67-kDa laminin receptor on lipopolysaccharide-stimulated dendritic cells&lt;/IDText&gt;&lt;DisplayText&gt;&lt;style face="superscript"&gt;[57]&lt;/style&gt;&lt;/DisplayText&gt;&lt;record&gt;&lt;dates&gt;&lt;pub-dates&gt;&lt;date&gt;Oct&lt;/date&gt;&lt;/pub-dates&gt;&lt;year&gt;2012&lt;/year&gt;&lt;/dates&gt;&lt;keywords&gt;&lt;keyword&gt;Animals&lt;/keyword&gt;&lt;keyword&gt;Camellia sinensis&lt;/keyword&gt;&lt;keyword&gt;Catechin&lt;/keyword&gt;&lt;keyword&gt;Cells, Cultured&lt;/keyword&gt;&lt;keyword&gt;Cytokines&lt;/keyword&gt;&lt;keyword&gt;Dendritic Cells&lt;/keyword&gt;&lt;keyword&gt;Inflammation&lt;/keyword&gt;&lt;keyword&gt;Intracellular Signaling Peptides and Proteins&lt;/keyword&gt;&lt;keyword&gt;Lipopolysaccharides&lt;/keyword&gt;&lt;keyword&gt;Mice&lt;/keyword&gt;&lt;keyword&gt;NF-kappa B&lt;/keyword&gt;&lt;keyword&gt;Receptors, Laminin&lt;/keyword&gt;&lt;keyword&gt;Signal Transduction&lt;/keyword&gt;&lt;keyword&gt;Toll-Like Receptor 4&lt;/keyword&gt;&lt;keyword&gt;Up-Regulation&lt;/keyword&gt;&lt;/keywords&gt;&lt;urls&gt;&lt;related-urls&gt;&lt;url&gt;http://www.ncbi.nlm.nih.gov/pubmed/22960171&lt;/url&gt;&lt;/related-urls&gt;&lt;/urls&gt;&lt;isbn&gt;1090-2104&lt;/isbn&gt;&lt;titles&gt;&lt;title&gt;Green tea polyphenol epigallocatechin-3-gallate inhibits TLR4 signaling through the 67-kDa laminin receptor on lipopolysaccharide-stimulated dendritic cells&lt;/title&gt;&lt;secondary-title&gt;Biochem Biophys Res Commun&lt;/secondary-title&gt;&lt;/titles&gt;&lt;pages&gt;480-5&lt;/pages&gt;&lt;number&gt;4&lt;/number&gt;&lt;contributors&gt;&lt;authors&gt;&lt;author&gt;Byun, E. B.&lt;/author&gt;&lt;author&gt;Choi, H. G.&lt;/author&gt;&lt;author&gt;Sung, N. Y.&lt;/author&gt;&lt;author&gt;Byun, E. H.&lt;/author&gt;&lt;/authors&gt;&lt;/contributors&gt;&lt;language&gt;eng&lt;/language&gt;&lt;added-date format="utc"&gt;1427354208&lt;/added-date&gt;&lt;ref-type name="Journal Article"&gt;17&lt;/ref-type&gt;&lt;rec-number&gt;455&lt;/rec-number&gt;&lt;last-updated-date format="utc"&gt;1427354208&lt;/last-updated-date&gt;&lt;accession-num&gt;22960171&lt;/accession-num&gt;&lt;electronic-resource-num&gt;10.1016/j.bbrc.2012.08.096&lt;/electronic-resource-num&gt;&lt;volume&gt;426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57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and human cerebral microvascular endothelial cells (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hCMEC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)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Li&lt;/Author&gt;&lt;Year&gt;2012&lt;/Year&gt;&lt;IDText&gt;(-)-Epigallocatechin gallate inhibits endotoxin-induced expression of inflammatory cytokines in human cerebral microvascular endothelial cells&lt;/IDText&gt;&lt;DisplayText&gt;&lt;style face="superscript"&gt;[101]&lt;/style&gt;&lt;/DisplayText&gt;&lt;record&gt;&lt;keywords&gt;&lt;keyword&gt;Blood-Brain Barrier&lt;/keyword&gt;&lt;keyword&gt;Catechin&lt;/keyword&gt;&lt;keyword&gt;Cell Line, Transformed&lt;/keyword&gt;&lt;keyword&gt;Cytokines&lt;/keyword&gt;&lt;keyword&gt;Endothelium, Vascular&lt;/keyword&gt;&lt;keyword&gt;Endotoxins&lt;/keyword&gt;&lt;keyword&gt;Gene Expression Regulation&lt;/keyword&gt;&lt;keyword&gt;Humans&lt;/keyword&gt;&lt;keyword&gt;Inflammation Mediators&lt;/keyword&gt;&lt;keyword&gt;Microcirculation&lt;/keyword&gt;&lt;/keywords&gt;&lt;urls&gt;&lt;related-urls&gt;&lt;url&gt;http://www.ncbi.nlm.nih.gov/pubmed/22768975&lt;/url&gt;&lt;/related-urls&gt;&lt;/urls&gt;&lt;isbn&gt;1742-2094&lt;/isbn&gt;&lt;custom2&gt;PMC3408337&lt;/custom2&gt;&lt;titles&gt;&lt;title&gt;(-)-Epigallocatechin gallate inhibits endotoxin-induced expression of inflammatory cytokines in human cerebral microvascular endothelial cells&lt;/title&gt;&lt;secondary-title&gt;J Neuroinflammation&lt;/secondary-title&gt;&lt;/titles&gt;&lt;pages&gt;161&lt;/pages&gt;&lt;contributors&gt;&lt;authors&gt;&lt;author&gt;Li, J.&lt;/author&gt;&lt;author&gt;Ye, L.&lt;/author&gt;&lt;author&gt;Wang, X.&lt;/author&gt;&lt;author&gt;Liu, J.&lt;/author&gt;&lt;author&gt;Wang, Y.&lt;/author&gt;&lt;author&gt;Zhou, Y.&lt;/author&gt;&lt;author&gt;Ho, W.&lt;/author&gt;&lt;/authors&gt;&lt;/contributors&gt;&lt;language&gt;eng&lt;/language&gt;&lt;added-date format="utc"&gt;1427355672&lt;/added-date&gt;&lt;ref-type name="Journal Article"&gt;17&lt;/ref-type&gt;&lt;dates&gt;&lt;year&gt;2012&lt;/year&gt;&lt;/dates&gt;&lt;rec-number&gt;456&lt;/rec-number&gt;&lt;last-updated-date format="utc"&gt;1427355672&lt;/last-updated-date&gt;&lt;accession-num&gt;22768975&lt;/accession-num&gt;&lt;electronic-resource-num&gt;10.1186/1742-2094-9-161&lt;/electronic-resource-num&gt;&lt;volume&gt;9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01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2C64B6" w:rsidRPr="0074106F">
        <w:rPr>
          <w:rFonts w:ascii="Book Antiqua" w:hAnsi="Book Antiqua"/>
          <w:color w:val="000000"/>
          <w:sz w:val="24"/>
          <w:szCs w:val="24"/>
        </w:rPr>
        <w:t xml:space="preserve">and to restore antioxidant enzymes in human </w:t>
      </w:r>
      <w:proofErr w:type="spellStart"/>
      <w:r w:rsidR="002C64B6" w:rsidRPr="0074106F">
        <w:rPr>
          <w:rFonts w:ascii="Book Antiqua" w:hAnsi="Book Antiqua"/>
          <w:color w:val="000000"/>
          <w:sz w:val="24"/>
          <w:szCs w:val="24"/>
        </w:rPr>
        <w:t>neuroblastoma</w:t>
      </w:r>
      <w:proofErr w:type="spellEnd"/>
      <w:r w:rsidR="002C64B6" w:rsidRPr="0074106F">
        <w:rPr>
          <w:rFonts w:ascii="Book Antiqua" w:hAnsi="Book Antiqua"/>
          <w:color w:val="000000"/>
          <w:sz w:val="24"/>
          <w:szCs w:val="24"/>
        </w:rPr>
        <w:t xml:space="preserve"> cel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Lee&lt;/Author&gt;&lt;Year&gt;2007&lt;/Year&gt;&lt;IDText&gt;Protective effect of (-)-epigallocatechin gallate against advanced glycation endproducts-induced injury in neuronal cells&lt;/IDText&gt;&lt;DisplayText&gt;&lt;style face="superscript"&gt;[102]&lt;/style&gt;&lt;/DisplayText&gt;&lt;record&gt;&lt;dates&gt;&lt;pub-dates&gt;&lt;date&gt;Aug&lt;/date&gt;&lt;/pub-dates&gt;&lt;year&gt;2007&lt;/year&gt;&lt;/dates&gt;&lt;keywords&gt;&lt;keyword&gt;Annexin A5&lt;/keyword&gt;&lt;keyword&gt;Antioxidants&lt;/keyword&gt;&lt;keyword&gt;Apoptosis&lt;/keyword&gt;&lt;keyword&gt;Catalase&lt;/keyword&gt;&lt;keyword&gt;Catechin&lt;/keyword&gt;&lt;keyword&gt;Cell Line, Tumor&lt;/keyword&gt;&lt;keyword&gt;Cell Survival&lt;/keyword&gt;&lt;keyword&gt;Glutathione Peroxidase&lt;/keyword&gt;&lt;keyword&gt;Glycosylation End Products, Advanced&lt;/keyword&gt;&lt;keyword&gt;Humans&lt;/keyword&gt;&lt;keyword&gt;Indicators and Reagents&lt;/keyword&gt;&lt;keyword&gt;Lipid Peroxidation&lt;/keyword&gt;&lt;keyword&gt;Malondialdehyde&lt;/keyword&gt;&lt;keyword&gt;Neuroblastoma&lt;/keyword&gt;&lt;keyword&gt;Neurons&lt;/keyword&gt;&lt;keyword&gt;Neuroprotective Agents&lt;/keyword&gt;&lt;keyword&gt;Oxidative Stress&lt;/keyword&gt;&lt;keyword&gt;Reactive Oxygen Species&lt;/keyword&gt;&lt;keyword&gt;Reverse Transcriptase Polymerase Chain Reaction&lt;/keyword&gt;&lt;keyword&gt;Signal Transduction&lt;/keyword&gt;&lt;keyword&gt;Superoxide Dismutase&lt;/keyword&gt;&lt;/keywords&gt;&lt;urls&gt;&lt;related-urls&gt;&lt;url&gt;http://www.ncbi.nlm.nih.gov/pubmed/17666787&lt;/url&gt;&lt;/related-urls&gt;&lt;/urls&gt;&lt;isbn&gt;0918-6158&lt;/isbn&gt;&lt;titles&gt;&lt;title&gt;Protective effect of (-)-epigallocatechin gallate against advanced glycation endproducts-induced injury in neuronal cells&lt;/title&gt;&lt;secondary-title&gt;Biol Pharm Bull&lt;/secondary-title&gt;&lt;/titles&gt;&lt;pages&gt;1369-73&lt;/pages&gt;&lt;number&gt;8&lt;/number&gt;&lt;contributors&gt;&lt;authors&gt;&lt;author&gt;Lee, S. J.&lt;/author&gt;&lt;author&gt;Lee, K. W.&lt;/author&gt;&lt;/authors&gt;&lt;/contributors&gt;&lt;language&gt;eng&lt;/language&gt;&lt;added-date format="utc"&gt;1425453950&lt;/added-date&gt;&lt;ref-type name="Journal Article"&gt;17&lt;/ref-type&gt;&lt;rec-number&gt;367&lt;/rec-number&gt;&lt;last-updated-date format="utc"&gt;1425453950&lt;/last-updated-date&gt;&lt;accession-num&gt;17666787&lt;/accession-num&gt;&lt;volume&gt;30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0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A26E30" w:rsidRPr="0074106F">
        <w:rPr>
          <w:rFonts w:ascii="Book Antiqua" w:hAnsi="Book Antiqua" w:cs="Arial"/>
          <w:color w:val="000000"/>
          <w:sz w:val="24"/>
          <w:szCs w:val="24"/>
        </w:rPr>
        <w:t>C</w:t>
      </w:r>
      <w:r w:rsidR="00E65010" w:rsidRPr="0074106F">
        <w:rPr>
          <w:rFonts w:ascii="Book Antiqua" w:hAnsi="Book Antiqua" w:cs="Arial"/>
          <w:color w:val="000000"/>
          <w:sz w:val="24"/>
          <w:szCs w:val="24"/>
        </w:rPr>
        <w:t>atechins</w:t>
      </w:r>
      <w:proofErr w:type="spellEnd"/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have not only antioxidant but also pro</w:t>
      </w:r>
      <w:r w:rsidR="009A1812" w:rsidRPr="0074106F">
        <w:rPr>
          <w:rFonts w:ascii="Book Antiqua" w:hAnsi="Book Antiqua"/>
          <w:color w:val="000000"/>
          <w:sz w:val="24"/>
          <w:szCs w:val="24"/>
        </w:rPr>
        <w:t>-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oxidant activity. </w:t>
      </w:r>
      <w:r w:rsidR="00B757B8" w:rsidRPr="0074106F">
        <w:rPr>
          <w:rFonts w:ascii="Book Antiqua" w:hAnsi="Book Antiqua" w:cs="Arial"/>
          <w:color w:val="000000"/>
          <w:sz w:val="24"/>
          <w:szCs w:val="24"/>
        </w:rPr>
        <w:t>They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have</w:t>
      </w:r>
      <w:r w:rsidR="0074080E" w:rsidRPr="0074106F">
        <w:rPr>
          <w:rFonts w:ascii="Book Antiqua" w:hAnsi="Book Antiqua" w:cs="Arial"/>
          <w:color w:val="000000"/>
          <w:sz w:val="24"/>
          <w:szCs w:val="24"/>
        </w:rPr>
        <w:t xml:space="preserve"> </w:t>
      </w:r>
      <w:r w:rsidR="00B757B8" w:rsidRPr="0074106F">
        <w:rPr>
          <w:rFonts w:ascii="Book Antiqua" w:hAnsi="Book Antiqua" w:cs="Arial"/>
          <w:color w:val="000000"/>
          <w:sz w:val="24"/>
          <w:szCs w:val="24"/>
        </w:rPr>
        <w:t>recently</w:t>
      </w:r>
      <w:r w:rsidR="00B757B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been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reported to stimulate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63-kDa </w:t>
      </w:r>
      <w:proofErr w:type="spellStart"/>
      <w:r w:rsidR="00E65010" w:rsidRPr="0074106F">
        <w:rPr>
          <w:rFonts w:ascii="Book Antiqua" w:hAnsi="Book Antiqua"/>
          <w:color w:val="000000"/>
          <w:sz w:val="24"/>
          <w:szCs w:val="24"/>
        </w:rPr>
        <w:t>laminin</w:t>
      </w:r>
      <w:proofErr w:type="spellEnd"/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receptor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c3VrYW1vdG88L0F1dGhvcj48WWVhcj4yMDE0PC9ZZWFy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c3VrYW1vdG88L0F1dGhvcj48WWVhcj4yMDE0PC9ZZWFy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6,57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1</w:t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03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65010" w:rsidRPr="0074106F">
        <w:rPr>
          <w:rFonts w:ascii="Book Antiqua" w:hAnsi="Book Antiqua"/>
          <w:color w:val="000000"/>
          <w:sz w:val="24"/>
          <w:szCs w:val="24"/>
        </w:rPr>
        <w:t>, which ROS may initiate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Gundimeda&lt;/Author&gt;&lt;Year&gt;2014&lt;/Year&gt;&lt;IDText&gt;Green tea catechins potentiate the neuritogenic action of brain-derived neurotrophic factor: role of 67-kDa laminin receptor and hydrogen peroxide&lt;/IDText&gt;&lt;DisplayText&gt;&lt;style face="superscript"&gt;[104]&lt;/style&gt;&lt;/DisplayText&gt;&lt;record&gt;&lt;dates&gt;&lt;pub-dates&gt;&lt;date&gt;Feb&lt;/date&gt;&lt;/pub-dates&gt;&lt;year&gt;2014&lt;/year&gt;&lt;/dates&gt;&lt;keywords&gt;&lt;keyword&gt;Animals&lt;/keyword&gt;&lt;keyword&gt;Antioxidants&lt;/keyword&gt;&lt;keyword&gt;Brain-Derived Neurotrophic Factor&lt;/keyword&gt;&lt;keyword&gt;Catechin&lt;/keyword&gt;&lt;keyword&gt;Dose-Response Relationship, Drug&lt;/keyword&gt;&lt;keyword&gt;Drug Synergism&lt;/keyword&gt;&lt;keyword&gt;Hydrogen Peroxide&lt;/keyword&gt;&lt;keyword&gt;Molecular Weight&lt;/keyword&gt;&lt;keyword&gt;Neurites&lt;/keyword&gt;&lt;keyword&gt;Oxidants&lt;/keyword&gt;&lt;keyword&gt;PC12 Cells&lt;/keyword&gt;&lt;keyword&gt;Polyphenols&lt;/keyword&gt;&lt;keyword&gt;Rats&lt;/keyword&gt;&lt;keyword&gt;Receptor, trkB&lt;/keyword&gt;&lt;keyword&gt;Receptors, Laminin&lt;/keyword&gt;&lt;keyword&gt;Tea&lt;/keyword&gt;&lt;/keywords&gt;&lt;urls&gt;&lt;related-urls&gt;&lt;url&gt;http://www.ncbi.nlm.nih.gov/pubmed/24508265&lt;/url&gt;&lt;/related-urls&gt;&lt;/urls&gt;&lt;isbn&gt;1090-2104&lt;/isbn&gt;&lt;titles&gt;&lt;title&gt;Green tea catechins potentiate the neuritogenic action of brain-derived neurotrophic factor: role of 67-kDa laminin receptor and hydrogen peroxide&lt;/title&gt;&lt;secondary-title&gt;Biochem Biophys Res Commun&lt;/secondary-title&gt;&lt;/titles&gt;&lt;pages&gt;218-24&lt;/pages&gt;&lt;number&gt;1&lt;/number&gt;&lt;contributors&gt;&lt;authors&gt;&lt;author&gt;Gundimeda, U.&lt;/author&gt;&lt;author&gt;McNeill, T. H.&lt;/author&gt;&lt;author&gt;Fan, T. K.&lt;/author&gt;&lt;author&gt;Deng, R.&lt;/author&gt;&lt;author&gt;Rayudu, D.&lt;/author&gt;&lt;author&gt;Chen, Z.&lt;/author&gt;&lt;author&gt;Cadenas, E.&lt;/author&gt;&lt;author&gt;Gopalakrishna, R.&lt;/author&gt;&lt;/authors&gt;&lt;/contributors&gt;&lt;language&gt;eng&lt;/language&gt;&lt;added-date format="utc"&gt;1427353233&lt;/added-date&gt;&lt;ref-type name="Journal Article"&gt;17&lt;/ref-type&gt;&lt;rec-number&gt;453&lt;/rec-number&gt;&lt;last-updated-date format="utc"&gt;1427353233&lt;/last-updated-date&gt;&lt;accession-num&gt;24508265&lt;/accession-num&gt;&lt;electronic-resource-num&gt;10.1016/j.bbrc.2014.01.166&lt;/electronic-resource-num&gt;&lt;volume&gt;44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0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65010" w:rsidRPr="0074106F">
        <w:rPr>
          <w:rFonts w:ascii="Book Antiqua" w:hAnsi="Book Antiqua"/>
          <w:color w:val="000000"/>
          <w:sz w:val="24"/>
          <w:szCs w:val="24"/>
        </w:rPr>
        <w:t>, and consequently</w:t>
      </w:r>
      <w:r w:rsidR="001E50FA" w:rsidRPr="0074106F">
        <w:rPr>
          <w:rFonts w:ascii="Book Antiqua" w:hAnsi="Book Antiqua"/>
          <w:color w:val="000000"/>
          <w:sz w:val="24"/>
          <w:szCs w:val="24"/>
        </w:rPr>
        <w:t>,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to calm over-activation of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immune system </w:t>
      </w:r>
      <w:r w:rsidR="00E65010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inactivation of Toll-like receptor (TLR) 2 and 4 pathways. </w:t>
      </w:r>
      <w:r w:rsidR="0028549D" w:rsidRPr="0074106F">
        <w:rPr>
          <w:rFonts w:ascii="Book Antiqua" w:hAnsi="Book Antiqua" w:cs="Arial"/>
          <w:color w:val="000000"/>
          <w:sz w:val="24"/>
          <w:szCs w:val="24"/>
        </w:rPr>
        <w:t>TLR 4</w:t>
      </w:r>
      <w:r w:rsidR="00B757B8" w:rsidRPr="0074106F">
        <w:rPr>
          <w:rFonts w:ascii="Book Antiqua" w:hAnsi="Book Antiqua" w:cs="Arial"/>
          <w:color w:val="000000"/>
          <w:sz w:val="24"/>
          <w:szCs w:val="24"/>
        </w:rPr>
        <w:t>, in</w:t>
      </w:r>
      <w:r w:rsidR="00B757B8" w:rsidRPr="0074106F">
        <w:rPr>
          <w:rFonts w:ascii="Book Antiqua" w:hAnsi="Book Antiqua"/>
          <w:color w:val="000000"/>
          <w:sz w:val="24"/>
          <w:szCs w:val="24"/>
        </w:rPr>
        <w:t xml:space="preserve"> particular, </w:t>
      </w:r>
      <w:r w:rsidR="00211113" w:rsidRPr="0074106F">
        <w:rPr>
          <w:rFonts w:ascii="Book Antiqua" w:hAnsi="Book Antiqua"/>
          <w:color w:val="000000"/>
          <w:sz w:val="24"/>
          <w:szCs w:val="24"/>
        </w:rPr>
        <w:t>plays a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central </w:t>
      </w:r>
      <w:r w:rsidR="00211113" w:rsidRPr="0074106F">
        <w:rPr>
          <w:rFonts w:ascii="Book Antiqua" w:hAnsi="Book Antiqua"/>
          <w:color w:val="000000"/>
          <w:sz w:val="24"/>
          <w:szCs w:val="24"/>
        </w:rPr>
        <w:t xml:space="preserve">role in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stimulating </w:t>
      </w:r>
      <w:proofErr w:type="spellStart"/>
      <w:r w:rsidR="00E65010" w:rsidRPr="0074106F">
        <w:rPr>
          <w:rFonts w:ascii="Book Antiqua" w:hAnsi="Book Antiqua"/>
          <w:color w:val="000000"/>
          <w:sz w:val="24"/>
          <w:szCs w:val="24"/>
        </w:rPr>
        <w:t>Kupffer</w:t>
      </w:r>
      <w:proofErr w:type="spellEnd"/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cells </w:t>
      </w:r>
      <w:r w:rsidR="0028549D" w:rsidRPr="0074106F">
        <w:rPr>
          <w:rFonts w:ascii="Book Antiqua" w:hAnsi="Book Antiqua"/>
          <w:color w:val="000000"/>
          <w:sz w:val="24"/>
          <w:szCs w:val="24"/>
        </w:rPr>
        <w:t xml:space="preserve">with LPS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28549D" w:rsidRPr="0074106F">
        <w:rPr>
          <w:rFonts w:ascii="Book Antiqua" w:hAnsi="Book Antiqua"/>
          <w:color w:val="000000"/>
          <w:sz w:val="24"/>
          <w:szCs w:val="24"/>
        </w:rPr>
        <w:t xml:space="preserve">in causing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a deterioration in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>ALD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yun&lt;/Author&gt;&lt;Year&gt;2012&lt;/Year&gt;&lt;IDText&gt;Green tea polyphenol epigallocatechin-3-gallate inhibits TLR4 signaling through the 67-kDa laminin receptor on lipopolysaccharide-stimulated dendritic cells&lt;/IDText&gt;&lt;DisplayText&gt;&lt;style face="superscript"&gt;[57]&lt;/style&gt;&lt;/DisplayText&gt;&lt;record&gt;&lt;dates&gt;&lt;pub-dates&gt;&lt;date&gt;Oct&lt;/date&gt;&lt;/pub-dates&gt;&lt;year&gt;2012&lt;/year&gt;&lt;/dates&gt;&lt;keywords&gt;&lt;keyword&gt;Animals&lt;/keyword&gt;&lt;keyword&gt;Camellia sinensis&lt;/keyword&gt;&lt;keyword&gt;Catechin&lt;/keyword&gt;&lt;keyword&gt;Cells, Cultured&lt;/keyword&gt;&lt;keyword&gt;Cytokines&lt;/keyword&gt;&lt;keyword&gt;Dendritic Cells&lt;/keyword&gt;&lt;keyword&gt;Inflammation&lt;/keyword&gt;&lt;keyword&gt;Intracellular Signaling Peptides and Proteins&lt;/keyword&gt;&lt;keyword&gt;Lipopolysaccharides&lt;/keyword&gt;&lt;keyword&gt;Mice&lt;/keyword&gt;&lt;keyword&gt;NF-kappa B&lt;/keyword&gt;&lt;keyword&gt;Receptors, Laminin&lt;/keyword&gt;&lt;keyword&gt;Signal Transduction&lt;/keyword&gt;&lt;keyword&gt;Toll-Like Receptor 4&lt;/keyword&gt;&lt;keyword&gt;Up-Regulation&lt;/keyword&gt;&lt;/keywords&gt;&lt;urls&gt;&lt;related-urls&gt;&lt;url&gt;http://www.ncbi.nlm.nih.gov/pubmed/22960171&lt;/url&gt;&lt;/related-urls&gt;&lt;/urls&gt;&lt;isbn&gt;1090-2104&lt;/isbn&gt;&lt;titles&gt;&lt;title&gt;Green tea polyphenol epigallocatechin-3-gallate inhibits TLR4 signaling through the 67-kDa laminin receptor on lipopolysaccharide-stimulated dendritic cells&lt;/title&gt;&lt;secondary-title&gt;Biochem Biophys Res Commun&lt;/secondary-title&gt;&lt;/titles&gt;&lt;pages&gt;480-5&lt;/pages&gt;&lt;number&gt;4&lt;/number&gt;&lt;contributors&gt;&lt;authors&gt;&lt;author&gt;Byun, E. B.&lt;/author&gt;&lt;author&gt;Choi, H. G.&lt;/author&gt;&lt;author&gt;Sung, N. Y.&lt;/author&gt;&lt;author&gt;Byun, E. H.&lt;/author&gt;&lt;/authors&gt;&lt;/contributors&gt;&lt;language&gt;eng&lt;/language&gt;&lt;added-date format="utc"&gt;1427354208&lt;/added-date&gt;&lt;ref-type name="Journal Article"&gt;17&lt;/ref-type&gt;&lt;rec-number&gt;455&lt;/rec-number&gt;&lt;last-updated-date format="utc"&gt;1427354208&lt;/last-updated-date&gt;&lt;accession-num&gt;22960171&lt;/accession-num&gt;&lt;electronic-resource-num&gt;10.1016/j.bbrc.2012.08.096&lt;/electronic-resource-num&gt;&lt;volume&gt;426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57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CB0640" w:rsidRPr="0074106F">
        <w:rPr>
          <w:rFonts w:ascii="Book Antiqua" w:hAnsi="Book Antiqua"/>
          <w:color w:val="000000"/>
          <w:sz w:val="24"/>
          <w:szCs w:val="24"/>
        </w:rPr>
        <w:t>D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ietary </w:t>
      </w:r>
      <w:proofErr w:type="spellStart"/>
      <w:r w:rsidR="00E65010" w:rsidRPr="0074106F">
        <w:rPr>
          <w:rFonts w:ascii="Book Antiqua" w:hAnsi="Book Antiqua"/>
          <w:color w:val="000000"/>
          <w:sz w:val="24"/>
          <w:szCs w:val="24"/>
        </w:rPr>
        <w:t>catechins</w:t>
      </w:r>
      <w:proofErr w:type="spellEnd"/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may </w:t>
      </w:r>
      <w:r w:rsidR="00B757B8" w:rsidRPr="0074106F">
        <w:rPr>
          <w:rFonts w:ascii="Book Antiqua" w:hAnsi="Book Antiqua" w:cs="Arial"/>
          <w:color w:val="000000"/>
          <w:sz w:val="24"/>
          <w:szCs w:val="24"/>
        </w:rPr>
        <w:t>thus</w:t>
      </w:r>
      <w:r w:rsidR="00B757B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>contribute to impairing ROS</w:t>
      </w:r>
      <w:r w:rsidR="001E32D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>generation by LPS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 xml:space="preserve"> and to preventing ALD</w:t>
      </w:r>
      <w:r w:rsidR="0028549D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1BAC43CD" w14:textId="69070422" w:rsidR="001B637B" w:rsidRPr="0074106F" w:rsidRDefault="0019010E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Citrus </w:t>
      </w:r>
      <w:r w:rsidR="001B637B" w:rsidRPr="0074106F">
        <w:rPr>
          <w:rFonts w:ascii="Book Antiqua" w:hAnsi="Book Antiqua"/>
          <w:color w:val="000000"/>
          <w:sz w:val="24"/>
          <w:szCs w:val="24"/>
        </w:rPr>
        <w:t xml:space="preserve">flavonoids, </w:t>
      </w:r>
      <w:proofErr w:type="spellStart"/>
      <w:r w:rsidR="001B637B" w:rsidRPr="0074106F">
        <w:rPr>
          <w:rFonts w:ascii="Book Antiqua" w:hAnsi="Book Antiqua"/>
          <w:color w:val="000000"/>
          <w:sz w:val="24"/>
          <w:szCs w:val="24"/>
        </w:rPr>
        <w:t>narirutin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,</w:t>
      </w:r>
      <w:r w:rsidR="001B637B" w:rsidRPr="0074106F">
        <w:rPr>
          <w:rFonts w:ascii="Book Antiqua" w:hAnsi="Book Antiqua"/>
          <w:color w:val="000000"/>
          <w:sz w:val="24"/>
          <w:szCs w:val="24"/>
        </w:rPr>
        <w:t xml:space="preserve"> and glycosylated citrus flavonoids also improved ALD and reduced inflammatory cytokine level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YXJrPC9BdXRob3I+PFllYXI+MjAxMzwvWWVhcj48SURU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YXJrPC9BdXRob3I+PFllYXI+MjAxMzwvWWVhcj48SURU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4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3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B637B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3AB1DCF3" w14:textId="77777777" w:rsidR="008C76EE" w:rsidRPr="0074106F" w:rsidRDefault="008C76EE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54762912" w14:textId="77777777" w:rsidR="00CF5407" w:rsidRPr="0074106F" w:rsidRDefault="00E9668F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Other phenolic</w:t>
      </w:r>
      <w:r w:rsidR="001B637B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 antioxidants</w:t>
      </w: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 and non-phenolic antioxidants</w:t>
      </w:r>
      <w:r w:rsidR="006815A1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ab/>
      </w:r>
    </w:p>
    <w:p w14:paraId="2CC82921" w14:textId="3C7C6625" w:rsidR="00365BB7" w:rsidRPr="0074106F" w:rsidRDefault="0019010E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It is suggested that resveratrol 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(Fig</w:t>
      </w:r>
      <w:r w:rsidR="00164FF7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2)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537D6" w:rsidRPr="0074106F">
        <w:rPr>
          <w:rFonts w:ascii="Book Antiqua" w:hAnsi="Book Antiqua"/>
          <w:color w:val="000000"/>
          <w:sz w:val="24"/>
          <w:szCs w:val="24"/>
        </w:rPr>
        <w:t>restore</w:t>
      </w:r>
      <w:r w:rsidRPr="0074106F">
        <w:rPr>
          <w:rFonts w:ascii="Book Antiqua" w:hAnsi="Book Antiqua"/>
          <w:color w:val="000000"/>
          <w:sz w:val="24"/>
          <w:szCs w:val="24"/>
        </w:rPr>
        <w:t>s</w:t>
      </w:r>
      <w:r w:rsidR="005537D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8029E" w:rsidRPr="0074106F">
        <w:rPr>
          <w:rFonts w:ascii="Book Antiqua" w:hAnsi="Book Antiqua"/>
          <w:color w:val="000000"/>
          <w:sz w:val="24"/>
          <w:szCs w:val="24"/>
        </w:rPr>
        <w:t>or induce</w:t>
      </w:r>
      <w:r w:rsidRPr="0074106F">
        <w:rPr>
          <w:rFonts w:ascii="Book Antiqua" w:hAnsi="Book Antiqua"/>
          <w:color w:val="000000"/>
          <w:sz w:val="24"/>
          <w:szCs w:val="24"/>
        </w:rPr>
        <w:t>s</w:t>
      </w:r>
      <w:r w:rsidR="00B8029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537D6" w:rsidRPr="0074106F">
        <w:rPr>
          <w:rFonts w:ascii="Book Antiqua" w:hAnsi="Book Antiqua"/>
          <w:color w:val="000000"/>
          <w:sz w:val="24"/>
          <w:szCs w:val="24"/>
        </w:rPr>
        <w:t xml:space="preserve">antioxidant </w:t>
      </w:r>
      <w:r w:rsidR="005537D6" w:rsidRPr="0074106F">
        <w:rPr>
          <w:rFonts w:ascii="Book Antiqua" w:hAnsi="Book Antiqua"/>
          <w:color w:val="000000"/>
          <w:sz w:val="24"/>
          <w:szCs w:val="24"/>
        </w:rPr>
        <w:lastRenderedPageBreak/>
        <w:t xml:space="preserve">enzymes </w:t>
      </w:r>
      <w:r w:rsidR="00B8029E" w:rsidRPr="0074106F">
        <w:rPr>
          <w:rFonts w:ascii="Book Antiqua" w:hAnsi="Book Antiqua"/>
          <w:color w:val="000000"/>
          <w:sz w:val="24"/>
          <w:szCs w:val="24"/>
        </w:rPr>
        <w:t>in ALD model rat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sdallah-Grissa&lt;/Author&gt;&lt;Year&gt;2007&lt;/Year&gt;&lt;IDText&gt;Resveratrol, a red wine polyphenol, attenuates ethanol-induced oxidative stress in rat liver&lt;/IDText&gt;&lt;DisplayText&gt;&lt;style face="superscript"&gt;[93]&lt;/style&gt;&lt;/DisplayText&gt;&lt;record&gt;&lt;dates&gt;&lt;pub-dates&gt;&lt;date&gt;Feb&lt;/date&gt;&lt;/pub-dates&gt;&lt;year&gt;2007&lt;/year&gt;&lt;/dates&gt;&lt;keywords&gt;&lt;keyword&gt;Animals&lt;/keyword&gt;&lt;keyword&gt;Antioxidants&lt;/keyword&gt;&lt;keyword&gt;Catalase&lt;/keyword&gt;&lt;keyword&gt;Central Nervous System Depressants&lt;/keyword&gt;&lt;keyword&gt;Diet&lt;/keyword&gt;&lt;keyword&gt;Ethanol&lt;/keyword&gt;&lt;keyword&gt;Glutathione Peroxidase&lt;/keyword&gt;&lt;keyword&gt;Glutathione Reductase&lt;/keyword&gt;&lt;keyword&gt;Injections, Intraperitoneal&lt;/keyword&gt;&lt;keyword&gt;Lipid Peroxidation&lt;/keyword&gt;&lt;keyword&gt;Liver&lt;/keyword&gt;&lt;keyword&gt;Male&lt;/keyword&gt;&lt;keyword&gt;Malondialdehyde&lt;/keyword&gt;&lt;keyword&gt;Oxidative Stress&lt;/keyword&gt;&lt;keyword&gt;Rats&lt;/keyword&gt;&lt;keyword&gt;Rats, Wistar&lt;/keyword&gt;&lt;keyword&gt;Stilbenes&lt;/keyword&gt;&lt;keyword&gt;Superoxide Dismutase&lt;/keyword&gt;&lt;/keywords&gt;&lt;urls&gt;&lt;related-urls&gt;&lt;url&gt;http://www.ncbi.nlm.nih.gov/pubmed/17258234&lt;/url&gt;&lt;/related-urls&gt;&lt;/urls&gt;&lt;isbn&gt;0024-3205&lt;/isbn&gt;&lt;titles&gt;&lt;title&gt;Resveratrol, a red wine polyphenol, attenuates ethanol-induced oxidative stress in rat liver&lt;/title&gt;&lt;secondary-title&gt;Life Sci&lt;/secondary-title&gt;&lt;/titles&gt;&lt;pages&gt;1033-9&lt;/pages&gt;&lt;number&gt;11&lt;/number&gt;&lt;contributors&gt;&lt;authors&gt;&lt;author&gt;Kasdallah-Grissa, A.&lt;/author&gt;&lt;author&gt;Mornagui, B.&lt;/author&gt;&lt;author&gt;Aouani, E.&lt;/author&gt;&lt;author&gt;Hammami, M.&lt;/author&gt;&lt;author&gt;El May, M.&lt;/author&gt;&lt;author&gt;Gharbi, N.&lt;/author&gt;&lt;author&gt;Kamoun, A.&lt;/author&gt;&lt;author&gt;El-Fazaâ, S.&lt;/author&gt;&lt;/authors&gt;&lt;/contributors&gt;&lt;language&gt;eng&lt;/language&gt;&lt;added-date format="utc"&gt;1425456959&lt;/added-date&gt;&lt;ref-type name="Journal Article"&gt;17&lt;/ref-type&gt;&lt;rec-number&gt;383&lt;/rec-number&gt;&lt;last-updated-date format="utc"&gt;1425456959&lt;/last-updated-date&gt;&lt;accession-num&gt;17258234&lt;/accession-num&gt;&lt;electronic-resource-num&gt;10.1016/j.lfs.2006.11.044&lt;/electronic-resource-num&gt;&lt;volume&gt;8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3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8029E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A9561C" w:rsidRPr="0074106F">
        <w:rPr>
          <w:rFonts w:ascii="Book Antiqua" w:hAnsi="Book Antiqua"/>
          <w:color w:val="000000"/>
          <w:sz w:val="24"/>
          <w:szCs w:val="24"/>
        </w:rPr>
        <w:t>lung fibroblast</w:t>
      </w:r>
      <w:r w:rsidRPr="0074106F">
        <w:rPr>
          <w:rFonts w:ascii="Book Antiqua" w:hAnsi="Book Antiqua"/>
          <w:color w:val="000000"/>
          <w:sz w:val="24"/>
          <w:szCs w:val="24"/>
        </w:rPr>
        <w:t>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obb&lt;/Author&gt;&lt;Year&gt;2008&lt;/Year&gt;&lt;IDText&gt;Molecular mechanisms of oxidative stress resistance induced by resveratrol: Specific and progressive induction of MnSOD&lt;/IDText&gt;&lt;DisplayText&gt;&lt;style face="superscript"&gt;[105]&lt;/style&gt;&lt;/DisplayText&gt;&lt;record&gt;&lt;dates&gt;&lt;pub-dates&gt;&lt;date&gt;Mar&lt;/date&gt;&lt;/pub-dates&gt;&lt;year&gt;2008&lt;/year&gt;&lt;/dates&gt;&lt;keywords&gt;&lt;keyword&gt;Antioxidants&lt;/keyword&gt;&lt;keyword&gt;Cell Line&lt;/keyword&gt;&lt;keyword&gt;Deoxyribonuclease (Pyrimidine Dimer)&lt;/keyword&gt;&lt;keyword&gt;Dose-Response Relationship, Drug&lt;/keyword&gt;&lt;keyword&gt;Escherichia coli Proteins&lt;/keyword&gt;&lt;keyword&gt;Fibroblasts&lt;/keyword&gt;&lt;keyword&gt;Humans&lt;/keyword&gt;&lt;keyword&gt;Oxidative Stress&lt;/keyword&gt;&lt;keyword&gt;Stilbenes&lt;/keyword&gt;&lt;keyword&gt;Superoxide Dismutase&lt;/keyword&gt;&lt;keyword&gt;Up-Regulation&lt;/keyword&gt;&lt;/keywords&gt;&lt;urls&gt;&lt;related-urls&gt;&lt;url&gt;http://www.ncbi.nlm.nih.gov/pubmed/18167310&lt;/url&gt;&lt;/related-urls&gt;&lt;/urls&gt;&lt;isbn&gt;1090-2104&lt;/isbn&gt;&lt;titles&gt;&lt;title&gt;Molecular mechanisms of oxidative stress resistance induced by resveratrol: Specific and progressive induction of MnSOD&lt;/title&gt;&lt;secondary-title&gt;Biochem Biophys Res Commun&lt;/secondary-title&gt;&lt;/titles&gt;&lt;pages&gt;406-12&lt;/pages&gt;&lt;number&gt;2&lt;/number&gt;&lt;contributors&gt;&lt;authors&gt;&lt;author&gt;Robb, E. L.&lt;/author&gt;&lt;author&gt;Page, M. M.&lt;/author&gt;&lt;author&gt;Wiens, B. E.&lt;/author&gt;&lt;author&gt;Stuart, J. A.&lt;/author&gt;&lt;/authors&gt;&lt;/contributors&gt;&lt;language&gt;eng&lt;/language&gt;&lt;added-date format="utc"&gt;1425457278&lt;/added-date&gt;&lt;ref-type name="Journal Article"&gt;17&lt;/ref-type&gt;&lt;rec-number&gt;386&lt;/rec-number&gt;&lt;last-updated-date format="utc"&gt;1425457278&lt;/last-updated-date&gt;&lt;accession-num&gt;18167310&lt;/accession-num&gt;&lt;electronic-resource-num&gt;10.1016/j.bbrc.2007.12.138&lt;/electronic-resource-num&gt;&lt;volume&gt;367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05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E77AD4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rats with </w:t>
      </w:r>
      <w:r w:rsidR="00E77AD4" w:rsidRPr="0074106F">
        <w:rPr>
          <w:rFonts w:ascii="Book Antiqua" w:hAnsi="Book Antiqua"/>
          <w:color w:val="000000"/>
          <w:sz w:val="24"/>
          <w:szCs w:val="24"/>
        </w:rPr>
        <w:t>spontaneous hypertension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Movahed&lt;/Author&gt;&lt;Year&gt;2012&lt;/Year&gt;&lt;IDText&gt;Resveratrol protects adult cardiomyocytes against oxidative stress mediated cell injury&lt;/IDText&gt;&lt;DisplayText&gt;&lt;style face="superscript"&gt;[75]&lt;/style&gt;&lt;/DisplayText&gt;&lt;record&gt;&lt;dates&gt;&lt;pub-dates&gt;&lt;date&gt;Nov&lt;/date&gt;&lt;/pub-dates&gt;&lt;year&gt;2012&lt;/year&gt;&lt;/dates&gt;&lt;keywords&gt;&lt;keyword&gt;Animals&lt;/keyword&gt;&lt;keyword&gt;Antioxidants&lt;/keyword&gt;&lt;keyword&gt;Cardiotonic Agents&lt;/keyword&gt;&lt;keyword&gt;Catalase&lt;/keyword&gt;&lt;keyword&gt;Cell Survival&lt;/keyword&gt;&lt;keyword&gt;Cytoprotection&lt;/keyword&gt;&lt;keyword&gt;Glutathione Peroxidase&lt;/keyword&gt;&lt;keyword&gt;Hydrogen Peroxide&lt;/keyword&gt;&lt;keyword&gt;Male&lt;/keyword&gt;&lt;keyword&gt;Myocytes, Cardiac&lt;/keyword&gt;&lt;keyword&gt;Oxidative Stress&lt;/keyword&gt;&lt;keyword&gt;Rats&lt;/keyword&gt;&lt;keyword&gt;Rats, Sprague-Dawley&lt;/keyword&gt;&lt;keyword&gt;Stilbenes&lt;/keyword&gt;&lt;keyword&gt;Superoxide Dismutase&lt;/keyword&gt;&lt;/keywords&gt;&lt;urls&gt;&lt;related-urls&gt;&lt;url&gt;http://www.ncbi.nlm.nih.gov/pubmed/22633977&lt;/url&gt;&lt;/related-urls&gt;&lt;/urls&gt;&lt;isbn&gt;1096-0384&lt;/isbn&gt;&lt;titles&gt;&lt;title&gt;Resveratrol protects adult cardiomyocytes against oxidative stress mediated cell injury&lt;/title&gt;&lt;secondary-title&gt;Arch Biochem Biophys&lt;/secondary-title&gt;&lt;/titles&gt;&lt;pages&gt;74-80&lt;/pages&gt;&lt;number&gt;2&lt;/number&gt;&lt;contributors&gt;&lt;authors&gt;&lt;author&gt;Movahed, A.&lt;/author&gt;&lt;author&gt;Yu, L.&lt;/author&gt;&lt;author&gt;Thandapilly, S. J.&lt;/author&gt;&lt;author&gt;Louis, X. L.&lt;/author&gt;&lt;author&gt;Netticadan, T.&lt;/author&gt;&lt;/authors&gt;&lt;/contributors&gt;&lt;language&gt;eng&lt;/language&gt;&lt;added-date format="utc"&gt;1425456828&lt;/added-date&gt;&lt;ref-type name="Journal Article"&gt;17&lt;/ref-type&gt;&lt;rec-number&gt;381&lt;/rec-number&gt;&lt;last-updated-date format="utc"&gt;1425456828&lt;/last-updated-date&gt;&lt;accession-num&gt;22633977&lt;/accession-num&gt;&lt;electronic-resource-num&gt;10.1016/j.abb.2012.05.002&lt;/electronic-resource-num&gt;&lt;volume&gt;527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8029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or diabete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dWFuZzwvQXV0aG9yPjxZZWFyPjIwMTM8L1llYXI+PElE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dWFuZzwvQXV0aG9yPjxZZWFyPjIwMTM8L1llYXI+PElE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4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3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B8029E" w:rsidRPr="0074106F">
        <w:rPr>
          <w:rFonts w:ascii="Book Antiqua" w:hAnsi="Book Antiqua"/>
          <w:color w:val="000000"/>
          <w:sz w:val="24"/>
          <w:szCs w:val="24"/>
        </w:rPr>
        <w:t xml:space="preserve">in some cases </w:t>
      </w:r>
      <w:r w:rsidR="007C7E94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7C7E94" w:rsidRPr="0074106F">
        <w:rPr>
          <w:rFonts w:ascii="Book Antiqua" w:hAnsi="Book Antiqua"/>
          <w:color w:val="000000"/>
          <w:sz w:val="24"/>
          <w:szCs w:val="24"/>
        </w:rPr>
        <w:t xml:space="preserve"> activation of </w:t>
      </w:r>
      <w:proofErr w:type="spellStart"/>
      <w:r w:rsidR="007C7E94" w:rsidRPr="0074106F">
        <w:rPr>
          <w:rFonts w:ascii="Book Antiqua" w:hAnsi="Book Antiqua"/>
          <w:color w:val="000000"/>
          <w:sz w:val="24"/>
          <w:szCs w:val="24"/>
        </w:rPr>
        <w:t>sirtuins</w:t>
      </w:r>
      <w:proofErr w:type="spellEnd"/>
      <w:r w:rsidR="00365BB7" w:rsidRPr="0074106F">
        <w:rPr>
          <w:rFonts w:ascii="Book Antiqua" w:hAnsi="Book Antiqua"/>
          <w:color w:val="000000"/>
          <w:sz w:val="24"/>
          <w:szCs w:val="24"/>
        </w:rPr>
        <w:t>.</w:t>
      </w:r>
      <w:r w:rsidR="0018179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18179F" w:rsidRPr="0074106F">
        <w:rPr>
          <w:rFonts w:ascii="Book Antiqua" w:hAnsi="Book Antiqua"/>
          <w:color w:val="000000"/>
          <w:sz w:val="24"/>
          <w:szCs w:val="24"/>
        </w:rPr>
        <w:t xml:space="preserve">, resveratrol stimulated HO-1 induction </w:t>
      </w:r>
      <w:r w:rsidR="0018179F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18179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18179F" w:rsidRPr="0074106F">
        <w:rPr>
          <w:rFonts w:ascii="Book Antiqua" w:hAnsi="Book Antiqua"/>
          <w:color w:val="000000"/>
          <w:sz w:val="24"/>
          <w:szCs w:val="24"/>
        </w:rPr>
        <w:t>MAPK-Nrf2 pathway in PC12 cell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05&lt;/Year&gt;&lt;IDText&gt;Resveratrol upregulates heme oxygenase-1 expression via activation of NF-E2-related factor 2 in PC12 cells&lt;/IDText&gt;&lt;DisplayText&gt;&lt;style face="superscript"&gt;[81]&lt;/style&gt;&lt;/DisplayText&gt;&lt;record&gt;&lt;dates&gt;&lt;pub-dates&gt;&lt;date&gt;Jun&lt;/date&gt;&lt;/pub-dates&gt;&lt;year&gt;2005&lt;/year&gt;&lt;/dates&gt;&lt;keywords&gt;&lt;keyword&gt;Animals&lt;/keyword&gt;&lt;keyword&gt;Base Sequence&lt;/keyword&gt;&lt;keyword&gt;DNA Primers&lt;/keyword&gt;&lt;keyword&gt;Enzyme Induction&lt;/keyword&gt;&lt;keyword&gt;Gene Expression Regulation, Enzymologic&lt;/keyword&gt;&lt;keyword&gt;Glutamate-Cysteine Ligase&lt;/keyword&gt;&lt;keyword&gt;Heme Oxygenase (Decyclizing)&lt;/keyword&gt;&lt;keyword&gt;Hydrogen Peroxide&lt;/keyword&gt;&lt;keyword&gt;Membrane Proteins&lt;/keyword&gt;&lt;keyword&gt;PC12 Cells&lt;/keyword&gt;&lt;keyword&gt;Phosphorylation&lt;/keyword&gt;&lt;keyword&gt;Rats&lt;/keyword&gt;&lt;keyword&gt;Repressor Proteins&lt;/keyword&gt;&lt;keyword&gt;Reverse Transcriptase Polymerase Chain Reaction&lt;/keyword&gt;&lt;keyword&gt;Stilbenes&lt;/keyword&gt;&lt;/keywords&gt;&lt;urls&gt;&lt;related-urls&gt;&lt;url&gt;http://www.ncbi.nlm.nih.gov/pubmed/15882976&lt;/url&gt;&lt;/related-urls&gt;&lt;/urls&gt;&lt;isbn&gt;0006-291X&lt;/isbn&gt;&lt;titles&gt;&lt;title&gt;Resveratrol upregulates heme oxygenase-1 expression via activation of NF-E2-related factor 2 in PC12 cells&lt;/title&gt;&lt;secondary-title&gt;Biochem Biophys Res Commun&lt;/secondary-title&gt;&lt;/titles&gt;&lt;pages&gt;993-1000&lt;/pages&gt;&lt;number&gt;4&lt;/number&gt;&lt;contributors&gt;&lt;authors&gt;&lt;author&gt;Chen, C. Y.&lt;/author&gt;&lt;author&gt;Jang, J. H.&lt;/author&gt;&lt;author&gt;Li, M. H.&lt;/author&gt;&lt;author&gt;Surh, Y. J.&lt;/author&gt;&lt;/authors&gt;&lt;/contributors&gt;&lt;language&gt;eng&lt;/language&gt;&lt;added-date format="utc"&gt;1428375788&lt;/added-date&gt;&lt;ref-type name="Journal Article"&gt;17&lt;/ref-type&gt;&lt;rec-number&gt;514&lt;/rec-number&gt;&lt;last-updated-date format="utc"&gt;1428375788&lt;/last-updated-date&gt;&lt;accession-num&gt;15882976&lt;/accession-num&gt;&lt;electronic-resource-num&gt;10.1016/j.bbrc.2005.03.237&lt;/electronic-resource-num&gt;&lt;volume&gt;331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81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8179F" w:rsidRPr="0074106F">
        <w:rPr>
          <w:rFonts w:ascii="Book Antiqua" w:hAnsi="Book Antiqua"/>
          <w:color w:val="000000"/>
          <w:sz w:val="24"/>
          <w:szCs w:val="24"/>
        </w:rPr>
        <w:t>.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9668F" w:rsidRPr="0074106F">
        <w:rPr>
          <w:rFonts w:ascii="Book Antiqua" w:hAnsi="Book Antiqua"/>
          <w:color w:val="000000"/>
          <w:sz w:val="24"/>
          <w:szCs w:val="24"/>
        </w:rPr>
        <w:t xml:space="preserve">Thus,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red wine </w:t>
      </w:r>
      <w:r w:rsidR="005D3902" w:rsidRPr="0074106F">
        <w:rPr>
          <w:rFonts w:ascii="Book Antiqua" w:hAnsi="Book Antiqua"/>
          <w:color w:val="000000"/>
          <w:sz w:val="24"/>
          <w:szCs w:val="24"/>
        </w:rPr>
        <w:t xml:space="preserve">consumption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is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possibly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better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>than other alcohol</w:t>
      </w:r>
      <w:r w:rsidR="00831973" w:rsidRPr="0074106F">
        <w:rPr>
          <w:rFonts w:ascii="Book Antiqua" w:hAnsi="Book Antiqua"/>
          <w:color w:val="000000"/>
          <w:sz w:val="24"/>
          <w:szCs w:val="24"/>
        </w:rPr>
        <w:t>ic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beverages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 at preventing ALD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>. Resveratrol concentrations in wine may be insufficient to prevent ALD</w:t>
      </w:r>
      <w:r w:rsidR="005D3902" w:rsidRPr="0074106F">
        <w:rPr>
          <w:rFonts w:ascii="Book Antiqua" w:hAnsi="Book Antiqua"/>
          <w:color w:val="000000"/>
          <w:sz w:val="24"/>
          <w:szCs w:val="24"/>
        </w:rPr>
        <w:t>,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although it </w:t>
      </w:r>
      <w:r w:rsidR="005D3902" w:rsidRPr="0074106F">
        <w:rPr>
          <w:rFonts w:ascii="Book Antiqua" w:hAnsi="Book Antiqua"/>
          <w:color w:val="000000"/>
          <w:sz w:val="24"/>
          <w:szCs w:val="24"/>
        </w:rPr>
        <w:t>may be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responsible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for the “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>French paradox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”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atalgol&lt;/Author&gt;&lt;Year&gt;2012&lt;/Year&gt;&lt;IDText&gt;Resveratrol: French paradox revisited&lt;/IDText&gt;&lt;DisplayText&gt;&lt;style face="superscript"&gt;[106]&lt;/style&gt;&lt;/DisplayText&gt;&lt;record&gt;&lt;urls&gt;&lt;related-urls&gt;&lt;url&gt;http://www.ncbi.nlm.nih.gov/pubmed/22822401&lt;/url&gt;&lt;/related-urls&gt;&lt;/urls&gt;&lt;isbn&gt;1663-9812&lt;/isbn&gt;&lt;custom2&gt;PMC3398412&lt;/custom2&gt;&lt;titles&gt;&lt;title&gt;Resveratrol: French paradox revisited&lt;/title&gt;&lt;secondary-title&gt;Front Pharmacol&lt;/secondary-title&gt;&lt;/titles&gt;&lt;pages&gt;141&lt;/pages&gt;&lt;contributors&gt;&lt;authors&gt;&lt;author&gt;Catalgol, B.&lt;/author&gt;&lt;author&gt;Batirel, S.&lt;/author&gt;&lt;author&gt;Taga, Y.&lt;/author&gt;&lt;author&gt;Ozer, N. K.&lt;/author&gt;&lt;/authors&gt;&lt;/contributors&gt;&lt;language&gt;eng&lt;/language&gt;&lt;added-date format="utc"&gt;1425456760&lt;/added-date&gt;&lt;ref-type name="Journal Article"&gt;17&lt;/ref-type&gt;&lt;dates&gt;&lt;year&gt;2012&lt;/year&gt;&lt;/dates&gt;&lt;rec-number&gt;380&lt;/rec-number&gt;&lt;last-updated-date format="utc"&gt;1425456760&lt;/last-updated-date&gt;&lt;accession-num&gt;22822401&lt;/accession-num&gt;&lt;electronic-resource-num&gt;10.3389/fphar.2012.00141&lt;/electronic-resource-num&gt;&lt;volume&gt;3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06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7A7449" w:rsidRPr="0074106F">
        <w:rPr>
          <w:rFonts w:ascii="Book Antiqua" w:hAnsi="Book Antiqua"/>
          <w:color w:val="000000"/>
          <w:sz w:val="24"/>
          <w:szCs w:val="24"/>
        </w:rPr>
        <w:t xml:space="preserve">However,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resveratrol </w:t>
      </w:r>
      <w:r w:rsidR="00D27052" w:rsidRPr="0074106F">
        <w:rPr>
          <w:rFonts w:ascii="Book Antiqua" w:hAnsi="Book Antiqua"/>
          <w:color w:val="000000"/>
          <w:sz w:val="24"/>
          <w:szCs w:val="24"/>
        </w:rPr>
        <w:t xml:space="preserve">reportedly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>activate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s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monocytes</w:t>
      </w:r>
      <w:r w:rsidR="007A7449" w:rsidRPr="0074106F">
        <w:rPr>
          <w:rFonts w:ascii="Book Antiqua" w:hAnsi="Book Antiqua"/>
          <w:color w:val="000000"/>
          <w:sz w:val="24"/>
          <w:szCs w:val="24"/>
        </w:rPr>
        <w:t xml:space="preserve"> and production of inflammatory cytokines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which means that provoking the immune system with resveratrol may not prevent the deterioration of ALD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HdWFsZG9uaTwvQXV0aG9yPjxZZWFyPjIwMTQ8L1llYXI+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HdWFsZG9uaTwvQXV0aG9yPjxZZWFyPjIwMTQ8L1llYXI+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7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65BB7" w:rsidRPr="0074106F">
        <w:rPr>
          <w:rFonts w:ascii="Book Antiqua" w:hAnsi="Book Antiqua"/>
          <w:color w:val="000000"/>
          <w:sz w:val="24"/>
          <w:szCs w:val="24"/>
        </w:rPr>
        <w:t>.</w:t>
      </w:r>
      <w:r w:rsidR="007A7449" w:rsidRPr="0074106F">
        <w:rPr>
          <w:rFonts w:ascii="Book Antiqua" w:hAnsi="Book Antiqua"/>
          <w:color w:val="000000"/>
          <w:sz w:val="24"/>
          <w:szCs w:val="24"/>
        </w:rPr>
        <w:t xml:space="preserve"> Thus, </w:t>
      </w:r>
      <w:r w:rsidR="006B732C" w:rsidRPr="0074106F">
        <w:rPr>
          <w:rFonts w:ascii="Book Antiqua" w:hAnsi="Book Antiqua"/>
          <w:color w:val="000000"/>
          <w:sz w:val="24"/>
          <w:szCs w:val="24"/>
        </w:rPr>
        <w:t>excessive red wine</w:t>
      </w:r>
      <w:r w:rsidR="00D27052" w:rsidRPr="0074106F">
        <w:rPr>
          <w:rFonts w:ascii="Book Antiqua" w:hAnsi="Book Antiqua" w:cs="Arial"/>
          <w:color w:val="000000"/>
          <w:sz w:val="24"/>
          <w:szCs w:val="24"/>
        </w:rPr>
        <w:t xml:space="preserve"> consumption should not be recommended</w:t>
      </w:r>
      <w:r w:rsidR="006B732C" w:rsidRPr="0074106F">
        <w:rPr>
          <w:rFonts w:ascii="Book Antiqua" w:hAnsi="Book Antiqua" w:cs="Arial"/>
          <w:color w:val="000000"/>
          <w:sz w:val="24"/>
          <w:szCs w:val="24"/>
        </w:rPr>
        <w:t>.</w:t>
      </w:r>
      <w:r w:rsidR="0080653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806536" w:rsidRPr="0074106F">
        <w:rPr>
          <w:rFonts w:ascii="Book Antiqua" w:hAnsi="Book Antiqua"/>
          <w:color w:val="000000"/>
          <w:sz w:val="24"/>
          <w:szCs w:val="24"/>
        </w:rPr>
        <w:t>Polydatin</w:t>
      </w:r>
      <w:proofErr w:type="spellEnd"/>
      <w:r w:rsidR="0074080E" w:rsidRPr="0074106F">
        <w:rPr>
          <w:rFonts w:ascii="Book Antiqua" w:hAnsi="Book Antiqua"/>
          <w:color w:val="000000"/>
          <w:sz w:val="24"/>
          <w:szCs w:val="24"/>
        </w:rPr>
        <w:t>,</w:t>
      </w:r>
      <w:r w:rsidR="00806536" w:rsidRPr="0074106F">
        <w:rPr>
          <w:rFonts w:ascii="Book Antiqua" w:hAnsi="Book Antiqua"/>
          <w:color w:val="000000"/>
          <w:sz w:val="24"/>
          <w:szCs w:val="24"/>
        </w:rPr>
        <w:t xml:space="preserve"> a resveratrol glycoside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,</w:t>
      </w:r>
      <w:r w:rsidR="0080653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06536" w:rsidRPr="0074106F">
        <w:rPr>
          <w:rFonts w:ascii="Book Antiqua" w:hAnsi="Book Antiqua" w:cs="Arial"/>
          <w:color w:val="000000"/>
          <w:sz w:val="24"/>
          <w:szCs w:val="24"/>
        </w:rPr>
        <w:t>stimulate</w:t>
      </w:r>
      <w:r w:rsidR="002C2D74" w:rsidRPr="0074106F">
        <w:rPr>
          <w:rFonts w:ascii="Book Antiqua" w:hAnsi="Book Antiqua" w:cs="Arial"/>
          <w:color w:val="000000"/>
          <w:sz w:val="24"/>
          <w:szCs w:val="24"/>
        </w:rPr>
        <w:t>s</w:t>
      </w:r>
      <w:r w:rsidR="00806536" w:rsidRPr="0074106F">
        <w:rPr>
          <w:rFonts w:ascii="Book Antiqua" w:hAnsi="Book Antiqua"/>
          <w:color w:val="000000"/>
          <w:sz w:val="24"/>
          <w:szCs w:val="24"/>
        </w:rPr>
        <w:t xml:space="preserve"> Sirt1 and Nrf2 and </w:t>
      </w:r>
      <w:r w:rsidR="00806536" w:rsidRPr="0074106F">
        <w:rPr>
          <w:rFonts w:ascii="Book Antiqua" w:hAnsi="Book Antiqua" w:cs="Arial"/>
          <w:color w:val="000000"/>
          <w:sz w:val="24"/>
          <w:szCs w:val="24"/>
        </w:rPr>
        <w:t>induce</w:t>
      </w:r>
      <w:r w:rsidR="002C2D74" w:rsidRPr="0074106F">
        <w:rPr>
          <w:rFonts w:ascii="Book Antiqua" w:hAnsi="Book Antiqua" w:cs="Arial"/>
          <w:color w:val="000000"/>
          <w:sz w:val="24"/>
          <w:szCs w:val="24"/>
        </w:rPr>
        <w:t>s</w:t>
      </w:r>
      <w:r w:rsidR="00806536" w:rsidRPr="0074106F">
        <w:rPr>
          <w:rFonts w:ascii="Book Antiqua" w:hAnsi="Book Antiqua"/>
          <w:color w:val="000000"/>
          <w:sz w:val="24"/>
          <w:szCs w:val="24"/>
        </w:rPr>
        <w:t xml:space="preserve"> antioxidant enzymes in </w:t>
      </w:r>
      <w:r w:rsidR="00122F3D" w:rsidRPr="0074106F">
        <w:rPr>
          <w:rFonts w:ascii="Book Antiqua" w:hAnsi="Book Antiqua"/>
          <w:color w:val="000000"/>
          <w:sz w:val="24"/>
          <w:szCs w:val="24"/>
        </w:rPr>
        <w:t>glomerular cell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uang&lt;/Author&gt;&lt;Year&gt;2015&lt;/Year&gt;&lt;IDText&gt;Polydatin promotes Nrf2-ARE anti-oxidative pathway through activating Sirt1 to resist AGEs-induced upregulation of fibronetin and transforming growth factor-β1 in rat glomerular messangial cells&lt;/IDText&gt;&lt;DisplayText&gt;&lt;style face="superscript"&gt;[45]&lt;/style&gt;&lt;/DisplayText&gt;&lt;record&gt;&lt;dates&gt;&lt;pub-dates&gt;&lt;date&gt;Jan&lt;/date&gt;&lt;/pub-dates&gt;&lt;year&gt;2015&lt;/year&gt;&lt;/dates&gt;&lt;urls&gt;&lt;related-urls&gt;&lt;url&gt;http://www.ncbi.nlm.nih.gov/pubmed/25192797&lt;/url&gt;&lt;/related-urls&gt;&lt;/urls&gt;&lt;isbn&gt;1872-8057&lt;/isbn&gt;&lt;titles&gt;&lt;title&gt;Polydatin promotes Nrf2-ARE anti-oxidative pathway through activating Sirt1 to resist AGEs-induced upregulation of fibronetin and transforming growth factor-β1 in rat glomerular messangial cells&lt;/title&gt;&lt;secondary-title&gt;Mol Cell Endocrinol&lt;/secondary-title&gt;&lt;/titles&gt;&lt;pages&gt;178-89&lt;/pages&gt;&lt;contributors&gt;&lt;authors&gt;&lt;author&gt;Huang, K.&lt;/author&gt;&lt;author&gt;Chen, C.&lt;/author&gt;&lt;author&gt;Hao, J.&lt;/author&gt;&lt;author&gt;Huang, J.&lt;/author&gt;&lt;author&gt;Wang, S.&lt;/author&gt;&lt;author&gt;Liu, P.&lt;/author&gt;&lt;author&gt;Huang, H.&lt;/author&gt;&lt;/authors&gt;&lt;/contributors&gt;&lt;language&gt;eng&lt;/language&gt;&lt;added-date format="utc"&gt;1427762063&lt;/added-date&gt;&lt;ref-type name="Journal Article"&gt;17&lt;/ref-type&gt;&lt;rec-number&gt;476&lt;/rec-number&gt;&lt;last-updated-date format="utc"&gt;1427762063&lt;/last-updated-date&gt;&lt;accession-num&gt;25192797&lt;/accession-num&gt;&lt;electronic-resource-num&gt;10.1016/j.mce.2014.08.014&lt;/electronic-resource-num&gt;&lt;volume&gt;399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5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22F3D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15DE9482" w14:textId="0B6763B3" w:rsidR="00D57826" w:rsidRPr="0074106F" w:rsidRDefault="00D57826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Chlorogenic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cid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 xml:space="preserve"> (Fig</w:t>
      </w:r>
      <w:r w:rsidR="00164FF7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74080E" w:rsidRPr="0074106F">
        <w:rPr>
          <w:rFonts w:ascii="Book Antiqua" w:hAnsi="Book Antiqua"/>
          <w:color w:val="000000"/>
          <w:sz w:val="24"/>
          <w:szCs w:val="24"/>
        </w:rPr>
        <w:t>2)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caf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f</w:t>
      </w:r>
      <w:r w:rsidRPr="0074106F">
        <w:rPr>
          <w:rFonts w:ascii="Book Antiqua" w:hAnsi="Book Antiqua"/>
          <w:color w:val="000000"/>
          <w:sz w:val="24"/>
          <w:szCs w:val="24"/>
        </w:rPr>
        <w:t>eic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cid restore hepatic activit</w:t>
      </w:r>
      <w:r w:rsidR="00690B0A" w:rsidRPr="0074106F">
        <w:rPr>
          <w:rFonts w:ascii="Book Antiqua" w:hAnsi="Book Antiqua"/>
          <w:color w:val="000000"/>
          <w:sz w:val="24"/>
          <w:szCs w:val="24"/>
        </w:rPr>
        <w:t>y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of SOD and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GPx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nd hepatic </w:t>
      </w:r>
      <w:r w:rsidR="00EA35B5" w:rsidRPr="0074106F">
        <w:rPr>
          <w:rFonts w:ascii="Book Antiqua" w:hAnsi="Book Antiqua"/>
          <w:color w:val="000000"/>
          <w:sz w:val="24"/>
          <w:szCs w:val="24"/>
        </w:rPr>
        <w:t>injurie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romoted by injection of methamphetamine for 7 d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oriem&lt;/Author&gt;&lt;Year&gt;2014&lt;/Year&gt;&lt;IDText&gt;Chlorogenic and caftaric acids in liver toxicity and oxidative stress induced by methamphetamine&lt;/IDText&gt;&lt;DisplayText&gt;&lt;style face="superscript"&gt;[43]&lt;/style&gt;&lt;/DisplayText&gt;&lt;record&gt;&lt;urls&gt;&lt;related-urls&gt;&lt;url&gt;http://www.ncbi.nlm.nih.gov/pubmed/25136360&lt;/url&gt;&lt;/related-urls&gt;&lt;/urls&gt;&lt;isbn&gt;1687-8191&lt;/isbn&gt;&lt;custom2&gt;PMC4127234&lt;/custom2&gt;&lt;titles&gt;&lt;title&gt;Chlorogenic and caftaric acids in liver toxicity and oxidative stress induced by methamphetamine&lt;/title&gt;&lt;secondary-title&gt;J Toxicol&lt;/secondary-title&gt;&lt;/titles&gt;&lt;pages&gt;583494&lt;/pages&gt;&lt;contributors&gt;&lt;authors&gt;&lt;author&gt;Koriem, K. M.&lt;/author&gt;&lt;author&gt;Soliman, R. E.&lt;/author&gt;&lt;/authors&gt;&lt;/contributors&gt;&lt;language&gt;eng&lt;/language&gt;&lt;added-date format="utc"&gt;1428044225&lt;/added-date&gt;&lt;ref-type name="Journal Article"&gt;17&lt;/ref-type&gt;&lt;dates&gt;&lt;year&gt;2014&lt;/year&gt;&lt;/dates&gt;&lt;rec-number&gt;511&lt;/rec-number&gt;&lt;last-updated-date format="utc"&gt;1428044225&lt;/last-updated-date&gt;&lt;accession-num&gt;25136360&lt;/accession-num&gt;&lt;electronic-resource-num&gt;10.1155/2014/583494&lt;/electronic-resource-num&gt;&lt;volume&gt;2014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3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16F3F793" w14:textId="1BE23A08" w:rsidR="00CC123E" w:rsidRPr="0074106F" w:rsidRDefault="00CC123E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Honokiol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, identified in </w:t>
      </w:r>
      <w:r w:rsidR="00B8269A" w:rsidRPr="00E258D2">
        <w:rPr>
          <w:rFonts w:ascii="Book Antiqua" w:hAnsi="Book Antiqua"/>
          <w:color w:val="000000"/>
          <w:sz w:val="24"/>
          <w:szCs w:val="24"/>
        </w:rPr>
        <w:t xml:space="preserve">Magnolia </w:t>
      </w:r>
      <w:proofErr w:type="spellStart"/>
      <w:r w:rsidR="00B8269A" w:rsidRPr="00E258D2">
        <w:rPr>
          <w:rFonts w:ascii="Book Antiqua" w:hAnsi="Book Antiqua"/>
          <w:color w:val="000000"/>
          <w:sz w:val="24"/>
          <w:szCs w:val="24"/>
        </w:rPr>
        <w:t>officinalis</w:t>
      </w:r>
      <w:proofErr w:type="spellEnd"/>
      <w:r w:rsidR="00D45F4C" w:rsidRPr="00E258D2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aW48L0F1dGhvcj48WWVhcj4yMDA5PC9ZZWFyPjxJRFRl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</w:fldData>
        </w:fldChar>
      </w:r>
      <w:r w:rsidR="00D45F4C" w:rsidRPr="00E258D2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45F4C" w:rsidRPr="00E258D2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aW48L0F1dGhvcj48WWVhcj4yMDA5PC9ZZWFyPjxJRFRl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</w:fldData>
        </w:fldChar>
      </w:r>
      <w:r w:rsidR="00D45F4C" w:rsidRPr="00E258D2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45F4C" w:rsidRPr="00E258D2">
        <w:rPr>
          <w:rFonts w:ascii="Book Antiqua" w:hAnsi="Book Antiqua"/>
          <w:color w:val="000000"/>
          <w:sz w:val="24"/>
          <w:szCs w:val="24"/>
        </w:rPr>
      </w:r>
      <w:r w:rsidR="00D45F4C" w:rsidRPr="00E258D2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E258D2">
        <w:rPr>
          <w:rFonts w:ascii="Book Antiqua" w:hAnsi="Book Antiqua"/>
          <w:color w:val="000000"/>
          <w:sz w:val="24"/>
          <w:szCs w:val="24"/>
        </w:rPr>
      </w:r>
      <w:r w:rsidR="00D45F4C" w:rsidRPr="00E258D2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E258D2">
        <w:rPr>
          <w:rFonts w:ascii="Book Antiqua" w:hAnsi="Book Antiqua"/>
          <w:color w:val="000000"/>
          <w:sz w:val="24"/>
          <w:szCs w:val="24"/>
          <w:vertAlign w:val="superscript"/>
        </w:rPr>
        <w:t>[19]</w:t>
      </w:r>
      <w:r w:rsidR="00D45F4C" w:rsidRPr="00E258D2">
        <w:rPr>
          <w:rFonts w:ascii="Book Antiqua" w:hAnsi="Book Antiqua"/>
          <w:color w:val="000000"/>
          <w:sz w:val="24"/>
          <w:szCs w:val="24"/>
        </w:rPr>
        <w:fldChar w:fldCharType="end"/>
      </w:r>
      <w:r w:rsidRPr="00E258D2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mprove</w:t>
      </w:r>
      <w:r w:rsidR="00BD237D" w:rsidRPr="0074106F">
        <w:rPr>
          <w:rFonts w:ascii="Book Antiqua" w:hAnsi="Book Antiqua"/>
          <w:color w:val="000000"/>
          <w:sz w:val="24"/>
          <w:szCs w:val="24"/>
        </w:rPr>
        <w:t>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LD in an animal</w:t>
      </w:r>
      <w:r w:rsidR="009F13FF" w:rsidRPr="0074106F">
        <w:rPr>
          <w:rFonts w:ascii="Book Antiqua" w:hAnsi="Book Antiqua"/>
          <w:color w:val="000000"/>
          <w:sz w:val="24"/>
          <w:szCs w:val="24"/>
        </w:rPr>
        <w:t xml:space="preserve"> model</w:t>
      </w:r>
      <w:r w:rsidRPr="0074106F">
        <w:rPr>
          <w:rFonts w:ascii="Book Antiqua" w:hAnsi="Book Antiqua"/>
          <w:color w:val="000000"/>
          <w:sz w:val="24"/>
          <w:szCs w:val="24"/>
        </w:rPr>
        <w:t>, and restore</w:t>
      </w:r>
      <w:r w:rsidR="00BD237D" w:rsidRPr="0074106F">
        <w:rPr>
          <w:rFonts w:ascii="Book Antiqua" w:hAnsi="Book Antiqua"/>
          <w:color w:val="000000"/>
          <w:sz w:val="24"/>
          <w:szCs w:val="24"/>
        </w:rPr>
        <w:t>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hepatic G</w:t>
      </w:r>
      <w:r w:rsidR="009F13FF" w:rsidRPr="0074106F">
        <w:rPr>
          <w:rFonts w:ascii="Book Antiqua" w:hAnsi="Book Antiqua"/>
          <w:color w:val="000000"/>
          <w:sz w:val="24"/>
          <w:szCs w:val="24"/>
        </w:rPr>
        <w:t>SH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content</w:t>
      </w:r>
      <w:r w:rsidR="005757B2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OD activity and reduce</w:t>
      </w:r>
      <w:r w:rsidR="00BD237D" w:rsidRPr="0074106F">
        <w:rPr>
          <w:rFonts w:ascii="Book Antiqua" w:hAnsi="Book Antiqua"/>
          <w:color w:val="000000"/>
          <w:sz w:val="24"/>
          <w:szCs w:val="24"/>
        </w:rPr>
        <w:t>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flammatory cytokine levels in an ALD animal model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aW48L0F1dGhvcj48WWVhcj4yMDA5PC9ZZWFyPjxJRFRl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aW48L0F1dGhvcj48WWVhcj4yMDA5PC9ZZWFyPjxJRFRl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</w:fldData>
        </w:fldChar>
      </w:r>
      <w:r w:rsidR="00D45F4C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45F4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9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66A0C5DD" w14:textId="3210C154" w:rsidR="00D35FED" w:rsidRPr="0074106F" w:rsidRDefault="006C3667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Hispidin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, a fungal polyphenol with PKC-inhibitory activity, induce</w:t>
      </w:r>
      <w:r w:rsidR="00085A91" w:rsidRPr="0074106F">
        <w:rPr>
          <w:rFonts w:ascii="Book Antiqua" w:hAnsi="Book Antiqua"/>
          <w:color w:val="000000"/>
          <w:sz w:val="24"/>
          <w:szCs w:val="24"/>
        </w:rPr>
        <w:t>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ctivit</w:t>
      </w:r>
      <w:r w:rsidR="00085A91" w:rsidRPr="0074106F">
        <w:rPr>
          <w:rFonts w:ascii="Book Antiqua" w:hAnsi="Book Antiqua"/>
          <w:color w:val="000000"/>
          <w:sz w:val="24"/>
          <w:szCs w:val="24"/>
        </w:rPr>
        <w:t>ie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of HO-1</w:t>
      </w:r>
      <w:r w:rsidR="00E9668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and catalase in H9c2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cardiomyoblast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cel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im&lt;/Author&gt;&lt;Year&gt;2014&lt;/Year&gt;&lt;IDText&gt;The protective effect of hispidin against hydrogen peroxide-induced apoptosis in H9c2 cardiomyoblast cells through Akt/GSK-3β and ERK1/2 signaling pathway&lt;/IDText&gt;&lt;DisplayText&gt;&lt;style face="superscript"&gt;[65]&lt;/style&gt;&lt;/DisplayText&gt;&lt;record&gt;&lt;dates&gt;&lt;pub-dates&gt;&lt;date&gt;Oct&lt;/date&gt;&lt;/pub-dates&gt;&lt;year&gt;2014&lt;/year&gt;&lt;/dates&gt;&lt;keywords&gt;&lt;keyword&gt;Animals&lt;/keyword&gt;&lt;keyword&gt;Apoptosis&lt;/keyword&gt;&lt;keyword&gt;Blotting, Western&lt;/keyword&gt;&lt;keyword&gt;Cell Proliferation&lt;/keyword&gt;&lt;keyword&gt;Cells, Cultured&lt;/keyword&gt;&lt;keyword&gt;Glycogen Synthase Kinase 3&lt;/keyword&gt;&lt;keyword&gt;Hydrogen Peroxide&lt;/keyword&gt;&lt;keyword&gt;Mitogen-Activated Protein Kinase 1&lt;/keyword&gt;&lt;keyword&gt;Mitogen-Activated Protein Kinase 3&lt;/keyword&gt;&lt;keyword&gt;Myocytes, Cardiac&lt;/keyword&gt;&lt;keyword&gt;Oxidants&lt;/keyword&gt;&lt;keyword&gt;Phosphatidylinositol 3-Kinases&lt;/keyword&gt;&lt;keyword&gt;Phosphorylation&lt;/keyword&gt;&lt;keyword&gt;Proto-Oncogene Proteins c-akt&lt;/keyword&gt;&lt;keyword&gt;Pyrones&lt;/keyword&gt;&lt;keyword&gt;Rats&lt;/keyword&gt;&lt;keyword&gt;Rats, Sprague-Dawley&lt;/keyword&gt;&lt;keyword&gt;Reactive Oxygen Species&lt;/keyword&gt;&lt;keyword&gt;Signal Transduction&lt;/keyword&gt;&lt;/keywords&gt;&lt;urls&gt;&lt;related-urls&gt;&lt;url&gt;http://www.ncbi.nlm.nih.gov/pubmed/25128810&lt;/url&gt;&lt;/related-urls&gt;&lt;/urls&gt;&lt;isbn&gt;1090-2422&lt;/isbn&gt;&lt;titles&gt;&lt;title&gt;The protective effect of hispidin against hydrogen peroxide-induced apoptosis in H9c2 cardiomyoblast cells through Akt/GSK-3β and ERK1/2 signaling pathway&lt;/title&gt;&lt;secondary-title&gt;Exp Cell Res&lt;/secondary-title&gt;&lt;/titles&gt;&lt;pages&gt;264-75&lt;/pages&gt;&lt;number&gt;2&lt;/number&gt;&lt;contributors&gt;&lt;authors&gt;&lt;author&gt;Kim, D. E.&lt;/author&gt;&lt;author&gt;Kim, B.&lt;/author&gt;&lt;author&gt;Shin, H. S.&lt;/author&gt;&lt;author&gt;Kwon, H. J.&lt;/author&gt;&lt;author&gt;Park, E. S.&lt;/author&gt;&lt;/authors&gt;&lt;/contributors&gt;&lt;language&gt;eng&lt;/language&gt;&lt;added-date format="utc"&gt;1426559677&lt;/added-date&gt;&lt;ref-type name="Journal Article"&gt;17&lt;/ref-type&gt;&lt;rec-number&gt;432&lt;/rec-number&gt;&lt;last-updated-date format="utc"&gt;1426559677&lt;/last-updated-date&gt;&lt;accession-num&gt;25128810&lt;/accession-num&gt;&lt;electronic-resource-num&gt;10.1016/j.yexcr.2014.07.037&lt;/electronic-resource-num&gt;&lt;volume&gt;327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65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40D38A2C" w14:textId="631BD614" w:rsidR="001B099D" w:rsidRPr="0074106F" w:rsidRDefault="001B099D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Berberine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is a benzyl </w:t>
      </w:r>
      <w:proofErr w:type="spellStart"/>
      <w:r w:rsidR="00850E12" w:rsidRPr="0074106F">
        <w:rPr>
          <w:rFonts w:ascii="Book Antiqua" w:hAnsi="Book Antiqua"/>
          <w:color w:val="000000"/>
          <w:sz w:val="24"/>
          <w:szCs w:val="24"/>
        </w:rPr>
        <w:t>isoquinoline</w:t>
      </w:r>
      <w:proofErr w:type="spellEnd"/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 alkaloid </w:t>
      </w:r>
      <w:r w:rsidRPr="0074106F">
        <w:rPr>
          <w:rFonts w:ascii="Book Antiqua" w:hAnsi="Book Antiqua"/>
          <w:color w:val="000000"/>
          <w:sz w:val="24"/>
          <w:szCs w:val="24"/>
        </w:rPr>
        <w:t>in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537E0F" w:rsidRPr="0074106F">
        <w:rPr>
          <w:rFonts w:ascii="Book Antiqua" w:hAnsi="Book Antiqua"/>
          <w:i/>
          <w:color w:val="000000"/>
          <w:sz w:val="24"/>
          <w:szCs w:val="24"/>
        </w:rPr>
        <w:t>Coptis</w:t>
      </w:r>
      <w:proofErr w:type="spellEnd"/>
      <w:r w:rsidR="00537E0F" w:rsidRPr="0074106F">
        <w:rPr>
          <w:rFonts w:ascii="Book Antiqua" w:hAnsi="Book Antiqua"/>
          <w:i/>
          <w:color w:val="000000"/>
          <w:sz w:val="24"/>
          <w:szCs w:val="24"/>
        </w:rPr>
        <w:t xml:space="preserve"> </w:t>
      </w:r>
      <w:r w:rsidR="00B46532" w:rsidRPr="0074106F">
        <w:rPr>
          <w:rFonts w:ascii="Book Antiqua" w:hAnsi="Book Antiqua"/>
          <w:color w:val="000000"/>
          <w:sz w:val="24"/>
          <w:szCs w:val="24"/>
        </w:rPr>
        <w:t>genu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d was reported to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reduce </w:t>
      </w:r>
      <w:r w:rsidR="00537E0F" w:rsidRPr="0074106F">
        <w:rPr>
          <w:rFonts w:ascii="Book Antiqua" w:hAnsi="Book Antiqua"/>
          <w:color w:val="000000"/>
          <w:sz w:val="24"/>
          <w:szCs w:val="24"/>
        </w:rPr>
        <w:t xml:space="preserve">ALD symptoms, to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duce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GSH level and PGC1</w:t>
      </w:r>
      <w:r w:rsidR="006759C2" w:rsidRPr="0074106F">
        <w:rPr>
          <w:rFonts w:ascii="Book Antiqua" w:hAnsi="Book Antiqua"/>
          <w:color w:val="000000"/>
          <w:sz w:val="24"/>
          <w:szCs w:val="24"/>
        </w:rPr>
        <w:t>a</w:t>
      </w:r>
      <w:r w:rsidR="00537E0F" w:rsidRPr="0074106F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to normalize CYP2E1 expression in the liver </w:t>
      </w:r>
      <w:r w:rsidR="00FD4226" w:rsidRPr="0074106F">
        <w:rPr>
          <w:rFonts w:ascii="Book Antiqua" w:hAnsi="Book Antiqua"/>
          <w:color w:val="000000"/>
          <w:sz w:val="24"/>
          <w:szCs w:val="24"/>
        </w:rPr>
        <w:t xml:space="preserve">in animals </w:t>
      </w:r>
      <w:r w:rsidRPr="0074106F">
        <w:rPr>
          <w:rFonts w:ascii="Book Antiqua" w:hAnsi="Book Antiqua"/>
          <w:color w:val="000000"/>
          <w:sz w:val="24"/>
          <w:szCs w:val="24"/>
        </w:rPr>
        <w:t>fed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 with a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lcohol-containing diet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ang&lt;/Author&gt;&lt;Year&gt;2014&lt;/Year&gt;&lt;IDText&gt;Berberine protects liver from ethanol-induced oxidative stress and steatosis in mice&lt;/IDText&gt;&lt;DisplayText&gt;&lt;style face="superscript"&gt;[46]&lt;/style&gt;&lt;/DisplayText&gt;&lt;record&gt;&lt;dates&gt;&lt;pub-dates&gt;&lt;date&gt;Dec&lt;/date&gt;&lt;/pub-dates&gt;&lt;year&gt;2014&lt;/year&gt;&lt;/dates&gt;&lt;urls&gt;&lt;related-urls&gt;&lt;url&gt;http://www.ncbi.nlm.nih.gov/pubmed/25455889&lt;/url&gt;&lt;/related-urls&gt;&lt;/urls&gt;&lt;isbn&gt;1873-6351&lt;/isbn&gt;&lt;titles&gt;&lt;title&gt;Berberine protects liver from ethanol-induced oxidative stress and steatosis in mice&lt;/title&gt;&lt;secondary-title&gt;Food Chem Toxicol&lt;/secondary-title&gt;&lt;/titles&gt;&lt;pages&gt;225-32&lt;/pages&gt;&lt;contributors&gt;&lt;authors&gt;&lt;author&gt;Zhang, P.&lt;/author&gt;&lt;author&gt;Ma, D.&lt;/author&gt;&lt;author&gt;Wang, Y.&lt;/author&gt;&lt;author&gt;Zhang, M.&lt;/author&gt;&lt;author&gt;Qiang, X.&lt;/author&gt;&lt;author&gt;Liao, M.&lt;/author&gt;&lt;author&gt;Liu, X.&lt;/author&gt;&lt;author&gt;Wu, H.&lt;/author&gt;&lt;author&gt;Zhang, Y.&lt;/author&gt;&lt;/authors&gt;&lt;/contributors&gt;&lt;language&gt;eng&lt;/language&gt;&lt;added-date format="utc"&gt;1426054598&lt;/added-date&gt;&lt;ref-type name="Journal Article"&gt;17&lt;/ref-type&gt;&lt;rec-number&gt;411&lt;/rec-number&gt;&lt;last-updated-date format="utc"&gt;1426054598&lt;/last-updated-date&gt;&lt;accession-num&gt;25455889&lt;/accession-num&gt;&lt;electronic-resource-num&gt;10.1016/j.fct.2014.10.005&lt;/electronic-resource-num&gt;&lt;volume&gt;74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6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0E68A07D" w14:textId="0D838493" w:rsidR="00D35FED" w:rsidRPr="0074106F" w:rsidRDefault="001E200C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As </w:t>
      </w:r>
      <w:r w:rsidR="00FD4A6D" w:rsidRPr="0074106F">
        <w:rPr>
          <w:rFonts w:ascii="Book Antiqua" w:hAnsi="Book Antiqua"/>
          <w:color w:val="000000"/>
          <w:sz w:val="24"/>
          <w:szCs w:val="24"/>
        </w:rPr>
        <w:t>sulfur</w:t>
      </w:r>
      <w:r w:rsidRPr="0074106F">
        <w:rPr>
          <w:rFonts w:ascii="Book Antiqua" w:hAnsi="Book Antiqua"/>
          <w:color w:val="000000"/>
          <w:sz w:val="24"/>
          <w:szCs w:val="24"/>
        </w:rPr>
        <w:t>-containing compounds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 xml:space="preserve"> (Fig</w:t>
      </w:r>
      <w:r w:rsidR="00164FF7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>2)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d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>iallyl</w:t>
      </w:r>
      <w:proofErr w:type="spellEnd"/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 disulfide</w:t>
      </w:r>
      <w:r w:rsidR="00FD4A6D" w:rsidRPr="0074106F">
        <w:rPr>
          <w:rFonts w:ascii="Book Antiqua" w:hAnsi="Book Antiqua"/>
          <w:color w:val="000000"/>
          <w:sz w:val="24"/>
          <w:szCs w:val="24"/>
        </w:rPr>
        <w:t xml:space="preserve"> or garlic oil</w:t>
      </w:r>
      <w:r w:rsidR="0029317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w</w:t>
      </w:r>
      <w:r w:rsidR="00FD4A6D" w:rsidRPr="0074106F">
        <w:rPr>
          <w:rFonts w:ascii="Book Antiqua" w:hAnsi="Book Antiqua"/>
          <w:color w:val="000000"/>
          <w:sz w:val="24"/>
          <w:szCs w:val="24"/>
        </w:rPr>
        <w:t>er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reported to improve</w:t>
      </w:r>
      <w:r w:rsidR="000D6C42" w:rsidRPr="0074106F">
        <w:rPr>
          <w:rFonts w:ascii="Book Antiqua" w:hAnsi="Book Antiqua"/>
          <w:color w:val="000000"/>
          <w:sz w:val="24"/>
          <w:szCs w:val="24"/>
        </w:rPr>
        <w:t xml:space="preserve"> alcoholic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hepatic injury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ghu&lt;/Author&gt;&lt;Year&gt;2012&lt;/Year&gt;&lt;IDText&gt;Transcriptome analysis of garlic-induced hepatoprotection against alcoholic fatty liver&lt;/IDText&gt;&lt;DisplayText&gt;&lt;style face="superscript"&gt;[12]&lt;/style&gt;&lt;/DisplayText&gt;&lt;record&gt;&lt;dates&gt;&lt;pub-dates&gt;&lt;date&gt;Nov&lt;/date&gt;&lt;/pub-dates&gt;&lt;year&gt;2012&lt;/year&gt;&lt;/dates&gt;&lt;keywords&gt;&lt;keyword&gt;Animals&lt;/keyword&gt;&lt;keyword&gt;Base Sequence&lt;/keyword&gt;&lt;keyword&gt;DNA Primers&lt;/keyword&gt;&lt;keyword&gt;Fatty Liver, Alcoholic&lt;/keyword&gt;&lt;keyword&gt;Garlic&lt;/keyword&gt;&lt;keyword&gt;Male&lt;/keyword&gt;&lt;keyword&gt;Mice&lt;/keyword&gt;&lt;keyword&gt;Mice, Inbred C57BL&lt;/keyword&gt;&lt;keyword&gt;Oligonucleotide Array Sequence Analysis&lt;/keyword&gt;&lt;keyword&gt;Real-Time Polymerase Chain Reaction&lt;/keyword&gt;&lt;keyword&gt;Transcriptome&lt;/keyword&gt;&lt;/keywords&gt;&lt;urls&gt;&lt;related-urls&gt;&lt;url&gt;http://www.ncbi.nlm.nih.gov/pubmed/23066854&lt;/url&gt;&lt;/related-urls&gt;&lt;/urls&gt;&lt;isbn&gt;1520-5118&lt;/isbn&gt;&lt;titles&gt;&lt;title&gt;Transcriptome analysis of garlic-induced hepatoprotection against alcoholic fatty liver&lt;/title&gt;&lt;secondary-title&gt;J Agric Food Chem&lt;/secondary-title&gt;&lt;/titles&gt;&lt;pages&gt;11104-19&lt;/pages&gt;&lt;number&gt;44&lt;/number&gt;&lt;contributors&gt;&lt;authors&gt;&lt;author&gt;Raghu, R.&lt;/author&gt;&lt;author&gt;Liu, C. T.&lt;/author&gt;&lt;author&gt;Tsai, M. H.&lt;/author&gt;&lt;author&gt;Tang, X.&lt;/author&gt;&lt;author&gt;Kalari, K. R.&lt;/author&gt;&lt;author&gt;Subramanian, S.&lt;/author&gt;&lt;author&gt;Sheen, L. Y.&lt;/author&gt;&lt;/authors&gt;&lt;/contributors&gt;&lt;language&gt;eng&lt;/language&gt;&lt;added-date format="utc"&gt;1427692206&lt;/added-date&gt;&lt;ref-type name="Journal Article"&gt;17&lt;/ref-type&gt;&lt;rec-number&gt;466&lt;/rec-number&gt;&lt;last-updated-date format="utc"&gt;1427692206&lt;/last-updated-date&gt;&lt;accession-num&gt;23066854&lt;/accession-num&gt;&lt;electronic-resource-num&gt;10.1021/jf303800p&lt;/electronic-resource-num&gt;&lt;volume&gt;6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2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by induction of HO-1 level </w:t>
      </w:r>
      <w:r w:rsidR="00850E12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 the 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athway and </w:t>
      </w:r>
      <w:r w:rsidR="000D6C42" w:rsidRPr="0074106F">
        <w:rPr>
          <w:rFonts w:ascii="Book Antiqua" w:hAnsi="Book Antiqua"/>
          <w:color w:val="000000"/>
          <w:sz w:val="24"/>
          <w:szCs w:val="24"/>
        </w:rPr>
        <w:t>by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creas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>ing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GSH level</w:t>
      </w:r>
      <w:r w:rsidR="000D6C4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258D2" w:rsidRPr="00E258D2">
        <w:rPr>
          <w:rFonts w:ascii="Book Antiqua" w:hAnsi="Book Antiqua"/>
          <w:i/>
          <w:color w:val="000000"/>
          <w:sz w:val="24"/>
          <w:szCs w:val="24"/>
        </w:rPr>
        <w:t>in vivo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eng&lt;/Author&gt;&lt;Year&gt;2013&lt;/Year&gt;&lt;IDText&gt;The activation of HO-1/Nrf-2 contributes to the protective effects of diallyl disulfide (DADS) against ethanol-induced oxidative stress&lt;/IDText&gt;&lt;DisplayText&gt;&lt;style face="superscript"&gt;[82]&lt;/style&gt;&lt;/DisplayText&gt;&lt;record&gt;&lt;dates&gt;&lt;pub-dates&gt;&lt;date&gt;Oct&lt;/date&gt;&lt;/pub-dates&gt;&lt;year&gt;2013&lt;/year&gt;&lt;/dates&gt;&lt;keywords&gt;&lt;keyword&gt;Allyl Compounds&lt;/keyword&gt;&lt;keyword&gt;Animals&lt;/keyword&gt;&lt;keyword&gt;Base Sequence&lt;/keyword&gt;&lt;keyword&gt;Cell Line&lt;/keyword&gt;&lt;keyword&gt;DNA Primers&lt;/keyword&gt;&lt;keyword&gt;Disulfides&lt;/keyword&gt;&lt;keyword&gt;Ethanol&lt;/keyword&gt;&lt;keyword&gt;Heme Oxygenase-1&lt;/keyword&gt;&lt;keyword&gt;Humans&lt;/keyword&gt;&lt;keyword&gt;MAP Kinase Signaling System&lt;/keyword&gt;&lt;keyword&gt;Male&lt;/keyword&gt;&lt;keyword&gt;Mice&lt;/keyword&gt;&lt;keyword&gt;NF-E2-Related Factor 2&lt;/keyword&gt;&lt;keyword&gt;Oxidative Stress&lt;/keyword&gt;&lt;keyword&gt;Reverse Transcriptase Polymerase Chain Reaction&lt;/keyword&gt;&lt;/keywords&gt;&lt;urls&gt;&lt;related-urls&gt;&lt;url&gt;http://www.ncbi.nlm.nih.gov/pubmed/23816986&lt;/url&gt;&lt;/related-urls&gt;&lt;/urls&gt;&lt;isbn&gt;0006-3002&lt;/isbn&gt;&lt;titles&gt;&lt;title&gt;The activation of HO-1/Nrf-2 contributes to the protective effects of diallyl disulfide (DADS) against ethanol-induced oxidative stress&lt;/title&gt;&lt;secondary-title&gt;Biochim Biophys Acta&lt;/secondary-title&gt;&lt;/titles&gt;&lt;pages&gt;4848-59&lt;/pages&gt;&lt;number&gt;10&lt;/number&gt;&lt;contributors&gt;&lt;authors&gt;&lt;author&gt;Zeng, T.&lt;/author&gt;&lt;author&gt;Zhang, C. L.&lt;/author&gt;&lt;author&gt;Song, F. Y.&lt;/author&gt;&lt;author&gt;Zhao, X. L.&lt;/author&gt;&lt;author&gt;Yu, L. H.&lt;/author&gt;&lt;author&gt;Zhu, Z. P.&lt;/author&gt;&lt;author&gt;Xie, K. Q.&lt;/author&gt;&lt;/authors&gt;&lt;/contributors&gt;&lt;language&gt;eng&lt;/language&gt;&lt;added-date format="utc"&gt;1427343040&lt;/added-date&gt;&lt;ref-type name="Journal Article"&gt;17&lt;/ref-type&gt;&lt;rec-number&gt;442&lt;/rec-number&gt;&lt;last-updated-date format="utc"&gt;1427343040&lt;/last-updated-date&gt;&lt;accession-num&gt;23816986&lt;/accession-num&gt;&lt;electronic-resource-num&gt;10.1016/j.bbagen.2013.06.028&lt;/electronic-resource-num&gt;&lt;volume&gt;183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82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D6C42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A5PC9ZZWFyPjxJRFRl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YW88L0F1dGhvcj48WWVhcj4yMDA5PC9ZZWFyPjxJRFRl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94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9317B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A similar </w:t>
      </w:r>
      <w:r w:rsidR="0029317B" w:rsidRPr="0074106F">
        <w:rPr>
          <w:rFonts w:ascii="Book Antiqua" w:hAnsi="Book Antiqua"/>
          <w:color w:val="000000"/>
          <w:sz w:val="24"/>
          <w:szCs w:val="24"/>
        </w:rPr>
        <w:t xml:space="preserve">preventive effect was also observed in treatment with </w:t>
      </w:r>
      <w:proofErr w:type="spellStart"/>
      <w:r w:rsidR="0029317B" w:rsidRPr="0074106F">
        <w:rPr>
          <w:rFonts w:ascii="Book Antiqua" w:hAnsi="Book Antiqua"/>
          <w:color w:val="000000"/>
          <w:sz w:val="24"/>
          <w:szCs w:val="24"/>
        </w:rPr>
        <w:t>diallyl</w:t>
      </w:r>
      <w:proofErr w:type="spellEnd"/>
      <w:r w:rsidR="0029317B" w:rsidRPr="0074106F">
        <w:rPr>
          <w:rFonts w:ascii="Book Antiqua" w:hAnsi="Book Antiqua"/>
          <w:color w:val="000000"/>
          <w:sz w:val="24"/>
          <w:szCs w:val="24"/>
        </w:rPr>
        <w:t xml:space="preserve"> sulfide in </w:t>
      </w:r>
      <w:r w:rsidR="00337538" w:rsidRPr="0074106F">
        <w:rPr>
          <w:rFonts w:ascii="Book Antiqua" w:hAnsi="Book Antiqua"/>
          <w:color w:val="000000"/>
          <w:sz w:val="24"/>
          <w:szCs w:val="24"/>
        </w:rPr>
        <w:t>astrocyte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Jin&lt;/Author&gt;&lt;Year&gt;2013&lt;/Year&gt;&lt;IDText&gt;Regulation of cytochrome P450 2e1 expression by ethanol: role of oxidative stress-mediated pkc/jnk/sp1 pathway&lt;/IDText&gt;&lt;DisplayText&gt;&lt;style face="superscript"&gt;[30]&lt;/style&gt;&lt;/DisplayText&gt;&lt;record&gt;&lt;keywords&gt;&lt;keyword&gt;Allyl Compounds&lt;/keyword&gt;&lt;keyword&gt;Anthracenes&lt;/keyword&gt;&lt;keyword&gt;Apoptosis&lt;/keyword&gt;&lt;keyword&gt;Astrocytes&lt;/keyword&gt;&lt;keyword&gt;Cell Line, Tumor&lt;/keyword&gt;&lt;keyword&gt;Cytochrome P-450 CYP2E1&lt;/keyword&gt;&lt;keyword&gt;Cytochrome P-450 CYP2E1 Inhibitors&lt;/keyword&gt;&lt;keyword&gt;Ethanol&lt;/keyword&gt;&lt;keyword&gt;Gene Expression Regulation&lt;/keyword&gt;&lt;keyword&gt;Humans&lt;/keyword&gt;&lt;keyword&gt;MAP Kinase Kinase 4&lt;/keyword&gt;&lt;keyword&gt;Monocytes&lt;/keyword&gt;&lt;keyword&gt;Oxidative Stress&lt;/keyword&gt;&lt;keyword&gt;Plicamycin&lt;/keyword&gt;&lt;keyword&gt;Protein Kinase C&lt;/keyword&gt;&lt;keyword&gt;RNA, Small Interfering&lt;/keyword&gt;&lt;keyword&gt;Reactive Oxygen Species&lt;/keyword&gt;&lt;keyword&gt;Signal Transduction&lt;/keyword&gt;&lt;keyword&gt;Sp1 Transcription Factor&lt;/keyword&gt;&lt;keyword&gt;Staurosporine&lt;/keyword&gt;&lt;keyword&gt;Sulfides&lt;/keyword&gt;&lt;/keywords&gt;&lt;urls&gt;&lt;related-urls&gt;&lt;url&gt;http://www.ncbi.nlm.nih.gov/pubmed/23519123&lt;/url&gt;&lt;/related-urls&gt;&lt;/urls&gt;&lt;isbn&gt;2041-4889&lt;/isbn&gt;&lt;custom2&gt;PMC3615729&lt;/custom2&gt;&lt;titles&gt;&lt;title&gt;Regulation of cytochrome P450 2e1 expression by ethanol: role of oxidative stress-mediated pkc/jnk/sp1 pathway&lt;/title&gt;&lt;secondary-title&gt;Cell Death Dis&lt;/secondary-title&gt;&lt;/titles&gt;&lt;pages&gt;e554&lt;/pages&gt;&lt;contributors&gt;&lt;authors&gt;&lt;author&gt;Jin, M.&lt;/author&gt;&lt;author&gt;Ande, A.&lt;/author&gt;&lt;author&gt;Kumar, A.&lt;/author&gt;&lt;author&gt;Kumar, S.&lt;/author&gt;&lt;/authors&gt;&lt;/contributors&gt;&lt;language&gt;eng&lt;/language&gt;&lt;added-date format="utc"&gt;1427346462&lt;/added-date&gt;&lt;ref-type name="Journal Article"&gt;17&lt;/ref-type&gt;&lt;dates&gt;&lt;year&gt;2013&lt;/year&gt;&lt;/dates&gt;&lt;rec-number&gt;445&lt;/rec-number&gt;&lt;last-updated-date format="utc"&gt;1427346462&lt;/last-updated-date&gt;&lt;accession-num&gt;23519123&lt;/accession-num&gt;&lt;electronic-resource-num&gt;10.1038/cddis.2013.78&lt;/electronic-resource-num&gt;&lt;volume&gt;4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0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9317B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proofErr w:type="spellStart"/>
      <w:r w:rsidR="0029317B" w:rsidRPr="0074106F">
        <w:rPr>
          <w:rFonts w:ascii="Book Antiqua" w:hAnsi="Book Antiqua"/>
          <w:color w:val="000000"/>
          <w:sz w:val="24"/>
          <w:szCs w:val="24"/>
        </w:rPr>
        <w:t>S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>ulforaphane</w:t>
      </w:r>
      <w:proofErr w:type="spellEnd"/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C7629" w:rsidRPr="0074106F">
        <w:rPr>
          <w:rFonts w:ascii="Book Antiqua" w:hAnsi="Book Antiqua"/>
          <w:color w:val="000000"/>
          <w:sz w:val="24"/>
          <w:szCs w:val="24"/>
        </w:rPr>
        <w:t xml:space="preserve">was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reported </w:t>
      </w:r>
      <w:r w:rsidR="005C7629" w:rsidRPr="0074106F">
        <w:rPr>
          <w:rFonts w:ascii="Book Antiqua" w:hAnsi="Book Antiqua"/>
          <w:color w:val="000000"/>
          <w:sz w:val="24"/>
          <w:szCs w:val="24"/>
        </w:rPr>
        <w:t xml:space="preserve">to act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>as an inducer of HO-1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ou&lt;/Author&gt;&lt;Year&gt;2014&lt;/Year&gt;&lt;IDText&gt;Sulforaphane induces Nrf2 and protects against CYP2E1-dependent binge alcohol-induced liver steatosis&lt;/IDText&gt;&lt;DisplayText&gt;&lt;style face="superscript"&gt;[16]&lt;/style&gt;&lt;/DisplayText&gt;&lt;record&gt;&lt;dates&gt;&lt;pub-dates&gt;&lt;date&gt;Jan&lt;/date&gt;&lt;/pub-dates&gt;&lt;year&gt;2014&lt;/year&gt;&lt;/dates&gt;&lt;keywords&gt;&lt;keyword&gt;Animals&lt;/keyword&gt;&lt;keyword&gt;Anti-Infective Agents, Local&lt;/keyword&gt;&lt;keyword&gt;Anticarcinogenic Agents&lt;/keyword&gt;&lt;keyword&gt;Autophagy&lt;/keyword&gt;&lt;keyword&gt;Blotting, Western&lt;/keyword&gt;&lt;keyword&gt;Cytochrome P-450 CYP2E1&lt;/keyword&gt;&lt;keyword&gt;Ethanol&lt;/keyword&gt;&lt;keyword&gt;Fatty Liver&lt;/keyword&gt;&lt;keyword&gt;Glutathione&lt;/keyword&gt;&lt;keyword&gt;Heme Oxygenase-1&lt;/keyword&gt;&lt;keyword&gt;Hep G2 Cells&lt;/keyword&gt;&lt;keyword&gt;Humans&lt;/keyword&gt;&lt;keyword&gt;Isothiocyanates&lt;/keyword&gt;&lt;keyword&gt;Lipid Peroxidation&lt;/keyword&gt;&lt;keyword&gt;Liver&lt;/keyword&gt;&lt;keyword&gt;Male&lt;/keyword&gt;&lt;keyword&gt;Mice&lt;/keyword&gt;&lt;keyword&gt;NF-E2-Related Factor 2&lt;/keyword&gt;&lt;keyword&gt;Oxidative Stress&lt;/keyword&gt;&lt;keyword&gt;Tyrosine&lt;/keyword&gt;&lt;/keywords&gt;&lt;urls&gt;&lt;related-urls&gt;&lt;url&gt;http://www.ncbi.nlm.nih.gov/pubmed/24060752&lt;/url&gt;&lt;/related-urls&gt;&lt;/urls&gt;&lt;isbn&gt;0006-3002&lt;/isbn&gt;&lt;custom2&gt;PMC3859691&lt;/custom2&gt;&lt;titles&gt;&lt;title&gt;Sulforaphane induces Nrf2 and protects against CYP2E1-dependent binge alcohol-induced liver steatosis&lt;/title&gt;&lt;secondary-title&gt;Biochim Biophys Acta&lt;/secondary-title&gt;&lt;/titles&gt;&lt;pages&gt;209-18&lt;/pages&gt;&lt;number&gt;1&lt;/number&gt;&lt;contributors&gt;&lt;authors&gt;&lt;author&gt;Zhou, R.&lt;/author&gt;&lt;author&gt;Lin, J.&lt;/author&gt;&lt;author&gt;Wu, D.&lt;/author&gt;&lt;/authors&gt;&lt;/contributors&gt;&lt;language&gt;eng&lt;/language&gt;&lt;added-date format="utc"&gt;1425457481&lt;/added-date&gt;&lt;ref-type name="Journal Article"&gt;17&lt;/ref-type&gt;&lt;rec-number&gt;388&lt;/rec-number&gt;&lt;last-updated-date format="utc"&gt;1425457481&lt;/last-updated-date&gt;&lt;accession-num&gt;24060752&lt;/accession-num&gt;&lt;electronic-resource-num&gt;10.1016/j.bbagen.2013.09.018&lt;/electronic-resource-num&gt;&lt;volume&gt;184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6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lastRenderedPageBreak/>
        <w:t xml:space="preserve">which suggests 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that such compounds may be useful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>in treating</w:t>
      </w:r>
      <w:r w:rsidR="00D35FED" w:rsidRPr="0074106F">
        <w:rPr>
          <w:rFonts w:ascii="Book Antiqua" w:hAnsi="Book Antiqua"/>
          <w:color w:val="000000"/>
          <w:sz w:val="24"/>
          <w:szCs w:val="24"/>
        </w:rPr>
        <w:t xml:space="preserve"> ALD. </w:t>
      </w:r>
      <w:r w:rsidR="00326FC7" w:rsidRPr="0074106F">
        <w:rPr>
          <w:rFonts w:ascii="Book Antiqua" w:hAnsi="Book Antiqua"/>
          <w:color w:val="000000"/>
          <w:sz w:val="24"/>
          <w:szCs w:val="24"/>
        </w:rPr>
        <w:t>In addition to restoring HO-1 level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>s</w:t>
      </w:r>
      <w:r w:rsidR="00326FC7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="00326FC7" w:rsidRPr="0074106F">
        <w:rPr>
          <w:rFonts w:ascii="Book Antiqua" w:hAnsi="Book Antiqua"/>
          <w:color w:val="000000"/>
          <w:sz w:val="24"/>
          <w:szCs w:val="24"/>
        </w:rPr>
        <w:t>sulforaphane</w:t>
      </w:r>
      <w:proofErr w:type="spellEnd"/>
      <w:r w:rsidR="00326FC7" w:rsidRPr="0074106F">
        <w:rPr>
          <w:rFonts w:ascii="Book Antiqua" w:hAnsi="Book Antiqua"/>
          <w:color w:val="000000"/>
          <w:sz w:val="24"/>
          <w:szCs w:val="24"/>
        </w:rPr>
        <w:t xml:space="preserve"> also improved hepatic lipid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326FC7" w:rsidRPr="0074106F">
        <w:rPr>
          <w:rFonts w:ascii="Book Antiqua" w:hAnsi="Book Antiqua"/>
          <w:color w:val="000000"/>
          <w:sz w:val="24"/>
          <w:szCs w:val="24"/>
        </w:rPr>
        <w:t>accumulation in ALD animal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Zhou&lt;/Author&gt;&lt;Year&gt;2014&lt;/Year&gt;&lt;IDText&gt;Sulforaphane induces Nrf2 and protects against CYP2E1-dependent binge alcohol-induced liver steatosis&lt;/IDText&gt;&lt;DisplayText&gt;&lt;style face="superscript"&gt;[16]&lt;/style&gt;&lt;/DisplayText&gt;&lt;record&gt;&lt;dates&gt;&lt;pub-dates&gt;&lt;date&gt;Jan&lt;/date&gt;&lt;/pub-dates&gt;&lt;year&gt;2014&lt;/year&gt;&lt;/dates&gt;&lt;keywords&gt;&lt;keyword&gt;Animals&lt;/keyword&gt;&lt;keyword&gt;Anti-Infective Agents, Local&lt;/keyword&gt;&lt;keyword&gt;Anticarcinogenic Agents&lt;/keyword&gt;&lt;keyword&gt;Autophagy&lt;/keyword&gt;&lt;keyword&gt;Blotting, Western&lt;/keyword&gt;&lt;keyword&gt;Cytochrome P-450 CYP2E1&lt;/keyword&gt;&lt;keyword&gt;Ethanol&lt;/keyword&gt;&lt;keyword&gt;Fatty Liver&lt;/keyword&gt;&lt;keyword&gt;Glutathione&lt;/keyword&gt;&lt;keyword&gt;Heme Oxygenase-1&lt;/keyword&gt;&lt;keyword&gt;Hep G2 Cells&lt;/keyword&gt;&lt;keyword&gt;Humans&lt;/keyword&gt;&lt;keyword&gt;Isothiocyanates&lt;/keyword&gt;&lt;keyword&gt;Lipid Peroxidation&lt;/keyword&gt;&lt;keyword&gt;Liver&lt;/keyword&gt;&lt;keyword&gt;Male&lt;/keyword&gt;&lt;keyword&gt;Mice&lt;/keyword&gt;&lt;keyword&gt;NF-E2-Related Factor 2&lt;/keyword&gt;&lt;keyword&gt;Oxidative Stress&lt;/keyword&gt;&lt;keyword&gt;Tyrosine&lt;/keyword&gt;&lt;/keywords&gt;&lt;urls&gt;&lt;related-urls&gt;&lt;url&gt;http://www.ncbi.nlm.nih.gov/pubmed/24060752&lt;/url&gt;&lt;/related-urls&gt;&lt;/urls&gt;&lt;isbn&gt;0006-3002&lt;/isbn&gt;&lt;custom2&gt;PMC3859691&lt;/custom2&gt;&lt;titles&gt;&lt;title&gt;Sulforaphane induces Nrf2 and protects against CYP2E1-dependent binge alcohol-induced liver steatosis&lt;/title&gt;&lt;secondary-title&gt;Biochim Biophys Acta&lt;/secondary-title&gt;&lt;/titles&gt;&lt;pages&gt;209-18&lt;/pages&gt;&lt;number&gt;1&lt;/number&gt;&lt;contributors&gt;&lt;authors&gt;&lt;author&gt;Zhou, R.&lt;/author&gt;&lt;author&gt;Lin, J.&lt;/author&gt;&lt;author&gt;Wu, D.&lt;/author&gt;&lt;/authors&gt;&lt;/contributors&gt;&lt;language&gt;eng&lt;/language&gt;&lt;added-date format="utc"&gt;1425457481&lt;/added-date&gt;&lt;ref-type name="Journal Article"&gt;17&lt;/ref-type&gt;&lt;rec-number&gt;388&lt;/rec-number&gt;&lt;last-updated-date format="utc"&gt;1425457481&lt;/last-updated-date&gt;&lt;accession-num&gt;24060752&lt;/accession-num&gt;&lt;electronic-resource-num&gt;10.1016/j.bbagen.2013.09.018&lt;/electronic-resource-num&gt;&lt;volume&gt;184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6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26FC7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FC26BA" w:rsidRPr="0074106F">
        <w:rPr>
          <w:rFonts w:ascii="Book Antiqua" w:hAnsi="Book Antiqua"/>
          <w:color w:val="000000"/>
          <w:sz w:val="24"/>
          <w:szCs w:val="24"/>
        </w:rPr>
        <w:t>Consumpti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>on of onion powder, rich in sulf</w:t>
      </w:r>
      <w:r w:rsidR="00FC26BA" w:rsidRPr="0074106F">
        <w:rPr>
          <w:rFonts w:ascii="Book Antiqua" w:hAnsi="Book Antiqua"/>
          <w:color w:val="000000"/>
          <w:sz w:val="24"/>
          <w:szCs w:val="24"/>
        </w:rPr>
        <w:t xml:space="preserve">ide compounds and </w:t>
      </w:r>
      <w:proofErr w:type="spellStart"/>
      <w:r w:rsidR="00FC26BA" w:rsidRPr="0074106F">
        <w:rPr>
          <w:rFonts w:ascii="Book Antiqua" w:hAnsi="Book Antiqua"/>
          <w:color w:val="000000"/>
          <w:sz w:val="24"/>
          <w:szCs w:val="24"/>
        </w:rPr>
        <w:t>flavonols</w:t>
      </w:r>
      <w:proofErr w:type="spellEnd"/>
      <w:r w:rsidR="00FC26BA" w:rsidRPr="0074106F">
        <w:rPr>
          <w:rFonts w:ascii="Book Antiqua" w:hAnsi="Book Antiqua"/>
          <w:color w:val="000000"/>
          <w:sz w:val="24"/>
          <w:szCs w:val="24"/>
        </w:rPr>
        <w:t>, was also reported to reduce hepatic CYP2E1 levels in normal rat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Teyssier&lt;/Author&gt;&lt;Year&gt;2001&lt;/Year&gt;&lt;IDText&gt;Effect of onion consumption by rats on hepatic drug-metabolizing enzymes&lt;/IDText&gt;&lt;DisplayText&gt;&lt;style face="superscript"&gt;[47]&lt;/style&gt;&lt;/DisplayText&gt;&lt;record&gt;&lt;dates&gt;&lt;pub-dates&gt;&lt;date&gt;Oct&lt;/date&gt;&lt;/pub-dates&gt;&lt;year&gt;2001&lt;/year&gt;&lt;/dates&gt;&lt;keywords&gt;&lt;keyword&gt;Animals&lt;/keyword&gt;&lt;keyword&gt;Chromatography, High Pressure Liquid&lt;/keyword&gt;&lt;keyword&gt;Cytochrome P-450 Enzyme System&lt;/keyword&gt;&lt;keyword&gt;Cytosol&lt;/keyword&gt;&lt;keyword&gt;Diet&lt;/keyword&gt;&lt;keyword&gt;Flavonoids&lt;/keyword&gt;&lt;keyword&gt;Gas Chromatography-Mass Spectrometry&lt;/keyword&gt;&lt;keyword&gt;Glutathione&lt;/keyword&gt;&lt;keyword&gt;Immunoblotting&lt;/keyword&gt;&lt;keyword&gt;Liver&lt;/keyword&gt;&lt;keyword&gt;Male&lt;/keyword&gt;&lt;keyword&gt;Microsomes, Liver&lt;/keyword&gt;&lt;keyword&gt;Onions&lt;/keyword&gt;&lt;keyword&gt;Pharmaceutical Preparations&lt;/keyword&gt;&lt;keyword&gt;Rats&lt;/keyword&gt;&lt;keyword&gt;Rats, Wistar&lt;/keyword&gt;&lt;keyword&gt;Spectrophotometry, Ultraviolet&lt;/keyword&gt;&lt;keyword&gt;Sulfur Compounds&lt;/keyword&gt;&lt;/keywords&gt;&lt;urls&gt;&lt;related-urls&gt;&lt;url&gt;http://www.ncbi.nlm.nih.gov/pubmed/11524136&lt;/url&gt;&lt;/related-urls&gt;&lt;/urls&gt;&lt;isbn&gt;0278-6915&lt;/isbn&gt;&lt;titles&gt;&lt;title&gt;Effect of onion consumption by rats on hepatic drug-metabolizing enzymes&lt;/title&gt;&lt;secondary-title&gt;Food Chem Toxicol&lt;/secondary-title&gt;&lt;/titles&gt;&lt;pages&gt;981-7&lt;/pages&gt;&lt;number&gt;10&lt;/number&gt;&lt;contributors&gt;&lt;authors&gt;&lt;author&gt;Teyssier, C.&lt;/author&gt;&lt;author&gt;Amiot, M. J.&lt;/author&gt;&lt;author&gt;Mondy, N.&lt;/author&gt;&lt;author&gt;Auger, J.&lt;/author&gt;&lt;author&gt;Kahane, R.&lt;/author&gt;&lt;author&gt;Siess, M. H.&lt;/author&gt;&lt;/authors&gt;&lt;/contributors&gt;&lt;language&gt;eng&lt;/language&gt;&lt;added-date format="utc"&gt;1427347262&lt;/added-date&gt;&lt;ref-type name="Journal Article"&gt;17&lt;/ref-type&gt;&lt;rec-number&gt;446&lt;/rec-number&gt;&lt;last-updated-date format="utc"&gt;1427347262&lt;/last-updated-date&gt;&lt;accession-num&gt;11524136&lt;/accession-num&gt;&lt;volume&gt;39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7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C26BA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5EE1A177" w14:textId="7BAC2F25" w:rsidR="00341682" w:rsidRPr="0074106F" w:rsidRDefault="00CC4E03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Oleanolic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cid, a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triterpenoid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, restored antioxidant enzymes</w:t>
      </w:r>
      <w:r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 an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increased nucleic Nrf2 levels with improvement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Pr="0074106F">
        <w:rPr>
          <w:rFonts w:ascii="Book Antiqua" w:hAnsi="Book Antiqua"/>
          <w:color w:val="000000"/>
          <w:sz w:val="24"/>
          <w:szCs w:val="24"/>
        </w:rPr>
        <w:t>ALD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Liu&lt;/Author&gt;&lt;Year&gt;2014&lt;/Year&gt;&lt;IDText&gt;Oleanolic acid co-administration alleviates ethanol-induced hepatic injury via Nrf-2 and ethanol-metabolizing modulating in rats&lt;/IDText&gt;&lt;DisplayText&gt;&lt;style face="superscript"&gt;[13]&lt;/style&gt;&lt;/DisplayText&gt;&lt;record&gt;&lt;dates&gt;&lt;pub-dates&gt;&lt;date&gt;Sep&lt;/date&gt;&lt;/pub-dates&gt;&lt;year&gt;2014&lt;/year&gt;&lt;/dates&gt;&lt;keywords&gt;&lt;keyword&gt;Animals&lt;/keyword&gt;&lt;keyword&gt;Blotting, Western&lt;/keyword&gt;&lt;keyword&gt;Body Weight&lt;/keyword&gt;&lt;keyword&gt;Drug-Induced Liver Injury&lt;/keyword&gt;&lt;keyword&gt;Ethanol&lt;/keyword&gt;&lt;keyword&gt;GA-Binding Protein Transcription Factor&lt;/keyword&gt;&lt;keyword&gt;Liver&lt;/keyword&gt;&lt;keyword&gt;Male&lt;/keyword&gt;&lt;keyword&gt;Oleanolic Acid&lt;/keyword&gt;&lt;keyword&gt;Organ Size&lt;/keyword&gt;&lt;keyword&gt;Rats&lt;/keyword&gt;&lt;keyword&gt;Rats, Sprague-Dawley&lt;/keyword&gt;&lt;keyword&gt;Triglycerides&lt;/keyword&gt;&lt;/keywords&gt;&lt;urls&gt;&lt;related-urls&gt;&lt;url&gt;http://www.ncbi.nlm.nih.gov/pubmed/25111957&lt;/url&gt;&lt;/related-urls&gt;&lt;/urls&gt;&lt;isbn&gt;1872-7786&lt;/isbn&gt;&lt;titles&gt;&lt;title&gt;Oleanolic acid co-administration alleviates ethanol-induced hepatic injury via Nrf-2 and ethanol-metabolizing modulating in rats&lt;/title&gt;&lt;secondary-title&gt;Chem Biol Interact&lt;/secondary-title&gt;&lt;/titles&gt;&lt;pages&gt;88-98&lt;/pages&gt;&lt;contributors&gt;&lt;authors&gt;&lt;author&gt;Liu, J.&lt;/author&gt;&lt;author&gt;Wang, X.&lt;/author&gt;&lt;author&gt;Liu, R.&lt;/author&gt;&lt;author&gt;Liu, Y.&lt;/author&gt;&lt;author&gt;Zhang, T.&lt;/author&gt;&lt;author&gt;Fu, H.&lt;/author&gt;&lt;author&gt;Hai, C.&lt;/author&gt;&lt;/authors&gt;&lt;/contributors&gt;&lt;language&gt;eng&lt;/language&gt;&lt;added-date format="utc"&gt;1427693642&lt;/added-date&gt;&lt;ref-type name="Journal Article"&gt;17&lt;/ref-type&gt;&lt;rec-number&gt;467&lt;/rec-number&gt;&lt;last-updated-date format="utc"&gt;1427693642&lt;/last-updated-date&gt;&lt;accession-num&gt;25111957&lt;/accession-num&gt;&lt;electronic-resource-num&gt;10.1016/j.cbi.2014.07.017&lt;/electronic-resource-num&gt;&lt;volume&gt;221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3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proofErr w:type="spellStart"/>
      <w:r w:rsidR="005C7629" w:rsidRPr="0074106F">
        <w:rPr>
          <w:rFonts w:ascii="Book Antiqua" w:hAnsi="Book Antiqua"/>
          <w:color w:val="000000"/>
          <w:sz w:val="24"/>
          <w:szCs w:val="24"/>
        </w:rPr>
        <w:t>S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esamin</w:t>
      </w:r>
      <w:proofErr w:type="spellEnd"/>
      <w:r w:rsidR="0094474C" w:rsidRPr="0074106F">
        <w:rPr>
          <w:rFonts w:ascii="Book Antiqua" w:hAnsi="Book Antiqua"/>
          <w:color w:val="000000"/>
          <w:sz w:val="24"/>
          <w:szCs w:val="24"/>
        </w:rPr>
        <w:t xml:space="preserve"> (</w:t>
      </w:r>
      <w:r w:rsidR="0094474C" w:rsidRPr="0074106F">
        <w:rPr>
          <w:rFonts w:ascii="Book Antiqua" w:hAnsi="Book Antiqua"/>
          <w:color w:val="000000"/>
          <w:sz w:val="24"/>
          <w:szCs w:val="24"/>
          <w:lang w:val="en-GB"/>
        </w:rPr>
        <w:t>Fig</w:t>
      </w:r>
      <w:r w:rsidR="00164FF7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ure </w:t>
      </w:r>
      <w:r w:rsidR="0094474C" w:rsidRPr="0074106F">
        <w:rPr>
          <w:rFonts w:ascii="Book Antiqua" w:hAnsi="Book Antiqua"/>
          <w:color w:val="000000"/>
          <w:sz w:val="24"/>
          <w:szCs w:val="24"/>
          <w:lang w:val="en-GB"/>
        </w:rPr>
        <w:t>2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>)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is a well-characterized </w:t>
      </w:r>
      <w:proofErr w:type="spellStart"/>
      <w:r w:rsidR="00DD5767" w:rsidRPr="0074106F">
        <w:rPr>
          <w:rFonts w:ascii="Book Antiqua" w:hAnsi="Book Antiqua"/>
          <w:color w:val="000000"/>
          <w:sz w:val="24"/>
          <w:szCs w:val="24"/>
        </w:rPr>
        <w:t>terpenoid</w:t>
      </w:r>
      <w:proofErr w:type="spellEnd"/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in sesame seed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>s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may contribute to 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reduction of fatty liver by promoting β-oxidation of fatty acids and induc</w:t>
      </w:r>
      <w:r w:rsidR="00850E12" w:rsidRPr="0074106F">
        <w:rPr>
          <w:rFonts w:ascii="Book Antiqua" w:hAnsi="Book Antiqua"/>
          <w:color w:val="000000"/>
          <w:sz w:val="24"/>
          <w:szCs w:val="24"/>
        </w:rPr>
        <w:t>ing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hepatic aldehyde dehydrogenase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XNvPC9BdXRob3I+PFllYXI+MjAwNTwvWWVhcj48SURU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XNvPC9BdXRob3I+PFllYXI+MjAwNTwvWWVhcj48SURU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8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9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C7629" w:rsidRPr="0074106F">
        <w:rPr>
          <w:rFonts w:ascii="Book Antiqua" w:hAnsi="Book Antiqua"/>
          <w:color w:val="000000"/>
          <w:sz w:val="24"/>
          <w:szCs w:val="24"/>
        </w:rPr>
        <w:t>.</w:t>
      </w:r>
      <w:r w:rsidR="00DD576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315FE0" w:rsidRPr="0074106F">
        <w:rPr>
          <w:rFonts w:ascii="Book Antiqua" w:hAnsi="Book Antiqua"/>
          <w:color w:val="000000" w:themeColor="text1"/>
          <w:sz w:val="24"/>
          <w:szCs w:val="24"/>
        </w:rPr>
        <w:t>Maslinic</w:t>
      </w:r>
      <w:proofErr w:type="spellEnd"/>
      <w:r w:rsidR="00315FE0" w:rsidRPr="0074106F">
        <w:rPr>
          <w:rFonts w:ascii="Book Antiqua" w:hAnsi="Book Antiqua"/>
          <w:color w:val="000000" w:themeColor="text1"/>
          <w:sz w:val="24"/>
          <w:szCs w:val="24"/>
        </w:rPr>
        <w:t xml:space="preserve"> acid</w:t>
      </w:r>
      <w:r w:rsidR="00534E3B" w:rsidRPr="0074106F">
        <w:rPr>
          <w:rFonts w:ascii="Book Antiqua" w:hAnsi="Book Antiqua"/>
          <w:color w:val="000000" w:themeColor="text1"/>
          <w:sz w:val="24"/>
          <w:szCs w:val="24"/>
        </w:rPr>
        <w:t>,</w:t>
      </w:r>
      <w:r w:rsidR="00315FE0" w:rsidRPr="0074106F">
        <w:rPr>
          <w:rFonts w:ascii="Book Antiqua" w:hAnsi="Book Antiqua"/>
          <w:color w:val="000000" w:themeColor="text1"/>
          <w:sz w:val="24"/>
          <w:szCs w:val="24"/>
        </w:rPr>
        <w:t xml:space="preserve"> a </w:t>
      </w:r>
      <w:proofErr w:type="spellStart"/>
      <w:r w:rsidR="00315FE0" w:rsidRPr="0074106F">
        <w:rPr>
          <w:rFonts w:ascii="Book Antiqua" w:hAnsi="Book Antiqua"/>
          <w:color w:val="000000" w:themeColor="text1"/>
          <w:sz w:val="24"/>
          <w:szCs w:val="24"/>
        </w:rPr>
        <w:t>triterpenoid</w:t>
      </w:r>
      <w:proofErr w:type="spellEnd"/>
      <w:r w:rsidR="00B420DD" w:rsidRPr="0074106F">
        <w:rPr>
          <w:rFonts w:ascii="Book Antiqua" w:hAnsi="Book Antiqua"/>
          <w:color w:val="000000" w:themeColor="text1"/>
          <w:sz w:val="24"/>
          <w:szCs w:val="24"/>
        </w:rPr>
        <w:t xml:space="preserve"> rich</w:t>
      </w:r>
      <w:r w:rsidR="00757BC3" w:rsidRPr="0074106F">
        <w:rPr>
          <w:rFonts w:ascii="Book Antiqua" w:hAnsi="Book Antiqua"/>
          <w:color w:val="000000" w:themeColor="text1"/>
          <w:sz w:val="24"/>
          <w:szCs w:val="24"/>
        </w:rPr>
        <w:t xml:space="preserve"> in basil, brown </w:t>
      </w:r>
      <w:r w:rsidR="00534E3B" w:rsidRPr="0074106F">
        <w:rPr>
          <w:rFonts w:ascii="Book Antiqua" w:hAnsi="Book Antiqua"/>
          <w:color w:val="000000" w:themeColor="text1"/>
          <w:sz w:val="24"/>
          <w:szCs w:val="24"/>
        </w:rPr>
        <w:t>mustard</w:t>
      </w:r>
      <w:r w:rsidR="00757BC3" w:rsidRPr="0074106F">
        <w:rPr>
          <w:rFonts w:ascii="Book Antiqua" w:hAnsi="Book Antiqua"/>
          <w:color w:val="000000" w:themeColor="text1"/>
          <w:sz w:val="24"/>
          <w:szCs w:val="24"/>
        </w:rPr>
        <w:t>, and other plants</w:t>
      </w:r>
      <w:r w:rsidR="00534E3B" w:rsidRPr="0074106F">
        <w:rPr>
          <w:rFonts w:ascii="Book Antiqua" w:hAnsi="Book Antiqua"/>
          <w:color w:val="000000" w:themeColor="text1"/>
          <w:sz w:val="24"/>
          <w:szCs w:val="24"/>
        </w:rPr>
        <w:t>,</w:t>
      </w:r>
      <w:r w:rsidR="00757BC3" w:rsidRPr="0074106F">
        <w:rPr>
          <w:rFonts w:ascii="Book Antiqua" w:hAnsi="Book Antiqua"/>
          <w:color w:val="000000" w:themeColor="text1"/>
          <w:sz w:val="24"/>
          <w:szCs w:val="24"/>
        </w:rPr>
        <w:t xml:space="preserve"> has been reported to protect hepatic injury by acute ethanol toxicity</w:t>
      </w:r>
      <w:r w:rsidR="00572A4F" w:rsidRPr="0074106F">
        <w:rPr>
          <w:rFonts w:ascii="Book Antiqua" w:hAnsi="Book Antiqua"/>
          <w:color w:val="000000" w:themeColor="text1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 w:themeColor="text1"/>
          <w:sz w:val="24"/>
          <w:szCs w:val="24"/>
        </w:rPr>
        <w:instrText xml:space="preserve"> ADDIN EN.CITE &lt;EndNote&gt;&lt;Cite&gt;&lt;Author&gt;Yan&lt;/Author&gt;&lt;Year&gt;2014&lt;/Year&gt;&lt;IDText&gt;Protective effects of maslinic acid against alcohol-induced acute liver injury in mice&lt;/IDText&gt;&lt;DisplayText&gt;&lt;style face="superscript"&gt;[62]&lt;/style&gt;&lt;/DisplayText&gt;&lt;record&gt;&lt;dates&gt;&lt;pub-dates&gt;&lt;date&gt;Dec&lt;/date&gt;&lt;/pub-dates&gt;&lt;year&gt;2014&lt;/year&gt;&lt;/dates&gt;&lt;urls&gt;&lt;related-urls&gt;&lt;url&gt;http://www.ncbi.nlm.nih.gov/pubmed/25301236&lt;/url&gt;&lt;/related-urls&gt;&lt;/urls&gt;&lt;isbn&gt;1873-6351&lt;/isbn&gt;&lt;titles&gt;&lt;title&gt;Protective effects of maslinic acid against alcohol-induced acute liver injury in mice&lt;/title&gt;&lt;secondary-title&gt;Food Chem Toxicol&lt;/secondary-title&gt;&lt;/titles&gt;&lt;pages&gt;149-55&lt;/pages&gt;&lt;contributors&gt;&lt;authors&gt;&lt;author&gt;Yan, S. L.&lt;/author&gt;&lt;author&gt;Yang, H. T.&lt;/author&gt;&lt;author&gt;Lee, H. L.&lt;/author&gt;&lt;author&gt;Yin, M. C.&lt;/author&gt;&lt;/authors&gt;&lt;/contributors&gt;&lt;language&gt;eng&lt;/language&gt;&lt;added-date format="utc"&gt;1433900132&lt;/added-date&gt;&lt;ref-type name="Journal Article"&gt;17&lt;/ref-type&gt;&lt;rec-number&gt;531&lt;/rec-number&gt;&lt;last-updated-date format="utc"&gt;1433900132&lt;/last-updated-date&gt;&lt;accession-num&gt;25301236&lt;/accession-num&gt;&lt;electronic-resource-num&gt;10.1016/j.fct.2014.09.018&lt;/electronic-resource-num&gt;&lt;volume&gt;74&lt;/volume&gt;&lt;/record&gt;&lt;/Cite&gt;&lt;/EndNote&gt;</w:instrText>
      </w:r>
      <w:r w:rsidR="00572A4F" w:rsidRPr="0074106F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62]</w:t>
      </w:r>
      <w:r w:rsidR="00572A4F" w:rsidRPr="0074106F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757BC3" w:rsidRPr="0074106F">
        <w:rPr>
          <w:rFonts w:ascii="Book Antiqua" w:hAnsi="Book Antiqua"/>
          <w:color w:val="000000" w:themeColor="text1"/>
          <w:sz w:val="24"/>
          <w:szCs w:val="24"/>
        </w:rPr>
        <w:t>.</w:t>
      </w:r>
      <w:r w:rsidR="00757BC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D5767" w:rsidRPr="0074106F">
        <w:rPr>
          <w:rFonts w:ascii="Book Antiqua" w:hAnsi="Book Antiqua"/>
          <w:color w:val="000000"/>
          <w:sz w:val="24"/>
          <w:szCs w:val="24"/>
        </w:rPr>
        <w:t xml:space="preserve">These data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suggest that s</w:t>
      </w:r>
      <w:r w:rsidR="00DD5767" w:rsidRPr="0074106F">
        <w:rPr>
          <w:rFonts w:ascii="Book Antiqua" w:hAnsi="Book Antiqua"/>
          <w:color w:val="000000"/>
          <w:sz w:val="24"/>
          <w:szCs w:val="24"/>
        </w:rPr>
        <w:t xml:space="preserve">ome kinds of </w:t>
      </w:r>
      <w:proofErr w:type="spellStart"/>
      <w:r w:rsidR="00DD5767" w:rsidRPr="0074106F">
        <w:rPr>
          <w:rFonts w:ascii="Book Antiqua" w:hAnsi="Book Antiqua"/>
          <w:color w:val="000000"/>
          <w:sz w:val="24"/>
          <w:szCs w:val="24"/>
        </w:rPr>
        <w:t>ter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>p</w:t>
      </w:r>
      <w:r w:rsidR="00DD5767" w:rsidRPr="0074106F">
        <w:rPr>
          <w:rFonts w:ascii="Book Antiqua" w:hAnsi="Book Antiqua"/>
          <w:color w:val="000000"/>
          <w:sz w:val="24"/>
          <w:szCs w:val="24"/>
        </w:rPr>
        <w:t>enoids</w:t>
      </w:r>
      <w:proofErr w:type="spellEnd"/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9668F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improve symptoms of ALD</w:t>
      </w:r>
      <w:r w:rsidR="00DD5767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10FC4C11" w14:textId="42C17C2E" w:rsidR="00166DE3" w:rsidRPr="0074106F" w:rsidRDefault="00FD76A9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Curcumin</w:t>
      </w:r>
      <w:r w:rsidR="005C762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>(</w:t>
      </w:r>
      <w:r w:rsidR="0094474C" w:rsidRPr="0074106F">
        <w:rPr>
          <w:rFonts w:ascii="Book Antiqua" w:hAnsi="Book Antiqua"/>
          <w:color w:val="000000"/>
          <w:sz w:val="24"/>
          <w:szCs w:val="24"/>
          <w:lang w:val="en-GB"/>
        </w:rPr>
        <w:t>Fig</w:t>
      </w:r>
      <w:r w:rsidR="00164FF7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ure </w:t>
      </w:r>
      <w:r w:rsidR="0094474C" w:rsidRPr="0074106F">
        <w:rPr>
          <w:rFonts w:ascii="Book Antiqua" w:hAnsi="Book Antiqua"/>
          <w:color w:val="000000"/>
          <w:sz w:val="24"/>
          <w:szCs w:val="24"/>
          <w:lang w:val="en-GB"/>
        </w:rPr>
        <w:t>2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 xml:space="preserve">) </w:t>
      </w:r>
      <w:r w:rsidR="005C7629" w:rsidRPr="0074106F">
        <w:rPr>
          <w:rFonts w:ascii="Book Antiqua" w:hAnsi="Book Antiqua"/>
          <w:color w:val="000000"/>
          <w:sz w:val="24"/>
          <w:szCs w:val="24"/>
        </w:rPr>
        <w:t>has bee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reported to restore</w:t>
      </w:r>
      <w:r w:rsidR="00166DE3" w:rsidRPr="0074106F">
        <w:rPr>
          <w:rFonts w:ascii="Book Antiqua" w:hAnsi="Book Antiqua"/>
          <w:color w:val="000000"/>
          <w:sz w:val="24"/>
          <w:szCs w:val="24"/>
        </w:rPr>
        <w:t xml:space="preserve"> hepatic antioxidant enzymes reduced by aflatoxin</w:t>
      </w:r>
      <w:r w:rsidR="00E9668F" w:rsidRPr="0074106F">
        <w:rPr>
          <w:rFonts w:ascii="Book Antiqua" w:hAnsi="Book Antiqua"/>
          <w:color w:val="000000"/>
          <w:sz w:val="24"/>
          <w:szCs w:val="24"/>
        </w:rPr>
        <w:t>,</w:t>
      </w:r>
      <w:r w:rsidR="00166DE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9668F" w:rsidRPr="0074106F">
        <w:rPr>
          <w:rFonts w:ascii="Book Antiqua" w:hAnsi="Book Antiqua"/>
          <w:color w:val="000000"/>
          <w:sz w:val="24"/>
          <w:szCs w:val="24"/>
        </w:rPr>
        <w:t xml:space="preserve">whereas </w:t>
      </w:r>
      <w:r w:rsidR="00166DE3" w:rsidRPr="0074106F">
        <w:rPr>
          <w:rFonts w:ascii="Book Antiqua" w:hAnsi="Book Antiqua"/>
          <w:color w:val="000000"/>
          <w:sz w:val="24"/>
          <w:szCs w:val="24"/>
        </w:rPr>
        <w:t>resveratrol did not in rat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El-Agamy&lt;/Author&gt;&lt;Year&gt;2010&lt;/Year&gt;&lt;IDText&gt;Comparative effects of curcumin and resveratrol on aflatoxin B(1)-induced liver injury in rats&lt;/IDText&gt;&lt;DisplayText&gt;&lt;style face="superscript"&gt;[110]&lt;/style&gt;&lt;/DisplayText&gt;&lt;record&gt;&lt;dates&gt;&lt;pub-dates&gt;&lt;date&gt;May&lt;/date&gt;&lt;/pub-dates&gt;&lt;year&gt;2010&lt;/year&gt;&lt;/dates&gt;&lt;keywords&gt;&lt;keyword&gt;Aflatoxin B1&lt;/keyword&gt;&lt;keyword&gt;Alanine Transaminase&lt;/keyword&gt;&lt;keyword&gt;Animals&lt;/keyword&gt;&lt;keyword&gt;Aspartate Aminotransferases&lt;/keyword&gt;&lt;keyword&gt;Catalase&lt;/keyword&gt;&lt;keyword&gt;Curcumin&lt;/keyword&gt;&lt;keyword&gt;Glutathione&lt;/keyword&gt;&lt;keyword&gt;Liver&lt;/keyword&gt;&lt;keyword&gt;Male&lt;/keyword&gt;&lt;keyword&gt;Rats&lt;/keyword&gt;&lt;keyword&gt;Rats, Inbred F344&lt;/keyword&gt;&lt;keyword&gt;Stilbenes&lt;/keyword&gt;&lt;keyword&gt;Thiobarbituric Acid Reactive Substances&lt;/keyword&gt;&lt;keyword&gt;gamma-Glutamyltransferase&lt;/keyword&gt;&lt;/keywords&gt;&lt;urls&gt;&lt;related-urls&gt;&lt;url&gt;http://www.ncbi.nlm.nih.gov/pubmed/20112103&lt;/url&gt;&lt;/related-urls&gt;&lt;/urls&gt;&lt;isbn&gt;1432-0738&lt;/isbn&gt;&lt;titles&gt;&lt;title&gt;Comparative effects of curcumin and resveratrol on aflatoxin B(1)-induced liver injury in rats&lt;/title&gt;&lt;secondary-title&gt;Arch Toxicol&lt;/secondary-title&gt;&lt;/titles&gt;&lt;pages&gt;389-96&lt;/pages&gt;&lt;number&gt;5&lt;/number&gt;&lt;contributors&gt;&lt;authors&gt;&lt;author&gt;El-Agamy, D. S.&lt;/author&gt;&lt;/authors&gt;&lt;/contributors&gt;&lt;language&gt;eng&lt;/language&gt;&lt;added-date format="utc"&gt;1425453536&lt;/added-date&gt;&lt;ref-type name="Journal Article"&gt;17&lt;/ref-type&gt;&lt;rec-number&gt;362&lt;/rec-number&gt;&lt;last-updated-date format="utc"&gt;1425453536&lt;/last-updated-date&gt;&lt;accession-num&gt;20112103&lt;/accession-num&gt;&lt;electronic-resource-num&gt;10.1007/s00204-010-0511-2&lt;/electronic-resource-num&gt;&lt;volume&gt;84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10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9668F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94474C" w:rsidRPr="0074106F">
        <w:rPr>
          <w:rFonts w:ascii="Book Antiqua" w:hAnsi="Book Antiqua"/>
          <w:color w:val="000000"/>
          <w:sz w:val="24"/>
          <w:szCs w:val="24"/>
        </w:rPr>
        <w:t>Curcumin</w:t>
      </w:r>
      <w:r w:rsidR="00E9668F" w:rsidRPr="0074106F">
        <w:rPr>
          <w:rFonts w:ascii="Book Antiqua" w:hAnsi="Book Antiqua"/>
          <w:color w:val="000000"/>
          <w:sz w:val="24"/>
          <w:szCs w:val="24"/>
        </w:rPr>
        <w:t xml:space="preserve"> also </w:t>
      </w:r>
      <w:r w:rsidRPr="0074106F">
        <w:rPr>
          <w:rFonts w:ascii="Book Antiqua" w:hAnsi="Book Antiqua" w:cs="Arial"/>
          <w:color w:val="000000"/>
          <w:sz w:val="24"/>
          <w:szCs w:val="24"/>
        </w:rPr>
        <w:t>increase</w:t>
      </w:r>
      <w:r w:rsidR="002B0DF7" w:rsidRPr="0074106F">
        <w:rPr>
          <w:rFonts w:ascii="Book Antiqua" w:hAnsi="Book Antiqua" w:cs="Arial"/>
          <w:color w:val="000000"/>
          <w:sz w:val="24"/>
          <w:szCs w:val="24"/>
        </w:rPr>
        <w:t>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tioxidant enzymes as well as Nrf2 and HO-1 levels in quails under </w:t>
      </w:r>
      <w:r w:rsidR="00166DE3" w:rsidRPr="0074106F">
        <w:rPr>
          <w:rFonts w:ascii="Book Antiqua" w:hAnsi="Book Antiqua"/>
          <w:color w:val="000000"/>
          <w:sz w:val="24"/>
          <w:szCs w:val="24"/>
        </w:rPr>
        <w:t>heat stres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Sahin&lt;/Author&gt;&lt;Year&gt;2012&lt;/Year&gt;&lt;IDText&gt;Curcumin ameloriates heat stress via inhibition of oxidative stress and modulation of Nrf2/HO-1 pathway in quail&lt;/IDText&gt;&lt;DisplayText&gt;&lt;style face="superscript"&gt;[111]&lt;/style&gt;&lt;/DisplayText&gt;&lt;record&gt;&lt;dates&gt;&lt;pub-dates&gt;&lt;date&gt;Nov&lt;/date&gt;&lt;/pub-dates&gt;&lt;year&gt;2012&lt;/year&gt;&lt;/dates&gt;&lt;keywords&gt;&lt;keyword&gt;Animal Feed&lt;/keyword&gt;&lt;keyword&gt;Animals&lt;/keyword&gt;&lt;keyword&gt;Antioxidants&lt;/keyword&gt;&lt;keyword&gt;Body Weight&lt;/keyword&gt;&lt;keyword&gt;Catalase&lt;/keyword&gt;&lt;keyword&gt;Curcumin&lt;/keyword&gt;&lt;keyword&gt;Dietary Supplements&lt;/keyword&gt;&lt;keyword&gt;Eating&lt;/keyword&gt;&lt;keyword&gt;Glutathione Peroxidase&lt;/keyword&gt;&lt;keyword&gt;HSP70 Heat-Shock Proteins&lt;/keyword&gt;&lt;keyword&gt;Heat-Shock Response&lt;/keyword&gt;&lt;keyword&gt;Heme Oxygenase-1&lt;/keyword&gt;&lt;keyword&gt;Liver&lt;/keyword&gt;&lt;keyword&gt;Malondialdehyde&lt;/keyword&gt;&lt;keyword&gt;NF-E2-Related Factor 2&lt;/keyword&gt;&lt;keyword&gt;NF-kappa B&lt;/keyword&gt;&lt;keyword&gt;Oxidative Stress&lt;/keyword&gt;&lt;keyword&gt;Quail&lt;/keyword&gt;&lt;keyword&gt;Superoxide Dismutase&lt;/keyword&gt;&lt;keyword&gt;Weight Gain&lt;/keyword&gt;&lt;/keywords&gt;&lt;urls&gt;&lt;related-urls&gt;&lt;url&gt;http://www.ncbi.nlm.nih.gov/pubmed/22939939&lt;/url&gt;&lt;/related-urls&gt;&lt;/urls&gt;&lt;isbn&gt;1873-6351&lt;/isbn&gt;&lt;titles&gt;&lt;title&gt;Curcumin ameloriates heat stress via inhibition of oxidative stress and modulation of Nrf2/HO-1 pathway in quail&lt;/title&gt;&lt;secondary-title&gt;Food Chem Toxicol&lt;/secondary-title&gt;&lt;/titles&gt;&lt;pages&gt;4035-41&lt;/pages&gt;&lt;number&gt;11&lt;/number&gt;&lt;contributors&gt;&lt;authors&gt;&lt;author&gt;Sahin, K.&lt;/author&gt;&lt;author&gt;Orhan, C.&lt;/author&gt;&lt;author&gt;Tuzcu, Z.&lt;/author&gt;&lt;author&gt;Tuzcu, M.&lt;/author&gt;&lt;author&gt;Sahin, N.&lt;/author&gt;&lt;/authors&gt;&lt;/contributors&gt;&lt;language&gt;eng&lt;/language&gt;&lt;added-date format="utc"&gt;1425453712&lt;/added-date&gt;&lt;ref-type name="Journal Article"&gt;17&lt;/ref-type&gt;&lt;rec-number&gt;364&lt;/rec-number&gt;&lt;last-updated-date format="utc"&gt;1425453712&lt;/last-updated-date&gt;&lt;accession-num&gt;22939939&lt;/accession-num&gt;&lt;electronic-resource-num&gt;10.1016/j.fct.2012.08.029&lt;/electronic-resource-num&gt;&lt;volume&gt;50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11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66DE3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</w:p>
    <w:p w14:paraId="39FEE8FD" w14:textId="5E6DF140" w:rsidR="00A60AEA" w:rsidRPr="0074106F" w:rsidRDefault="004E5182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Man</w:t>
      </w:r>
      <w:r w:rsidR="00E4657D" w:rsidRPr="0074106F">
        <w:rPr>
          <w:rFonts w:ascii="Book Antiqua" w:hAnsi="Book Antiqua"/>
          <w:color w:val="000000"/>
          <w:sz w:val="24"/>
          <w:szCs w:val="24"/>
        </w:rPr>
        <w:t>giferin</w:t>
      </w:r>
      <w:proofErr w:type="spellEnd"/>
      <w:r w:rsidR="009802E9" w:rsidRPr="0074106F">
        <w:rPr>
          <w:rFonts w:ascii="Book Antiqua" w:hAnsi="Book Antiqua"/>
          <w:color w:val="000000"/>
          <w:sz w:val="24"/>
          <w:szCs w:val="24"/>
        </w:rPr>
        <w:t>,</w:t>
      </w:r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 identified in mango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Barreto&lt;/Author&gt;&lt;Year&gt;2008&lt;/Year&gt;&lt;IDText&gt;Characterization and quantitation of polyphenolic compounds in bark, kernel, leaves, and peel of mango (Mangifera indica L.)&lt;/IDText&gt;&lt;DisplayText&gt;&lt;style face="superscript"&gt;[112]&lt;/style&gt;&lt;/DisplayText&gt;&lt;record&gt;&lt;dates&gt;&lt;pub-dates&gt;&lt;date&gt;Jul&lt;/date&gt;&lt;/pub-dates&gt;&lt;year&gt;2008&lt;/year&gt;&lt;/dates&gt;&lt;keywords&gt;&lt;keyword&gt;Antioxidants&lt;/keyword&gt;&lt;keyword&gt;Brazil&lt;/keyword&gt;&lt;keyword&gt;Flavonoids&lt;/keyword&gt;&lt;keyword&gt;Fruit&lt;/keyword&gt;&lt;keyword&gt;Mangifera&lt;/keyword&gt;&lt;keyword&gt;Phenols&lt;/keyword&gt;&lt;keyword&gt;Plant Bark&lt;/keyword&gt;&lt;keyword&gt;Plant Extracts&lt;/keyword&gt;&lt;keyword&gt;Plant Leaves&lt;/keyword&gt;&lt;keyword&gt;Polyphenols&lt;/keyword&gt;&lt;keyword&gt;Seeds&lt;/keyword&gt;&lt;keyword&gt;Xanthones&lt;/keyword&gt;&lt;/keywords&gt;&lt;urls&gt;&lt;related-urls&gt;&lt;url&gt;http://www.ncbi.nlm.nih.gov/pubmed/18558692&lt;/url&gt;&lt;/related-urls&gt;&lt;/urls&gt;&lt;isbn&gt;1520-5118&lt;/isbn&gt;&lt;titles&gt;&lt;title&gt;Characterization and quantitation of polyphenolic compounds in bark, kernel, leaves, and peel of mango (Mangifera indica L.)&lt;/title&gt;&lt;secondary-title&gt;J Agric Food Chem&lt;/secondary-title&gt;&lt;/titles&gt;&lt;pages&gt;5599-610&lt;/pages&gt;&lt;number&gt;14&lt;/number&gt;&lt;contributors&gt;&lt;authors&gt;&lt;author&gt;Barreto, J. C.&lt;/author&gt;&lt;author&gt;Trevisan, M. T.&lt;/author&gt;&lt;author&gt;Hull, W. E.&lt;/author&gt;&lt;author&gt;Erben, G.&lt;/author&gt;&lt;author&gt;de Brito, E. S.&lt;/author&gt;&lt;author&gt;Pfundstein, B.&lt;/author&gt;&lt;author&gt;Würtele, G.&lt;/author&gt;&lt;author&gt;Spiegelhalder, B.&lt;/author&gt;&lt;author&gt;Owen, R. W.&lt;/author&gt;&lt;/authors&gt;&lt;/contributors&gt;&lt;language&gt;eng&lt;/language&gt;&lt;added-date format="utc"&gt;1427438901&lt;/added-date&gt;&lt;ref-type name="Journal Article"&gt;17&lt;/ref-type&gt;&lt;rec-number&gt;457&lt;/rec-number&gt;&lt;last-updated-date format="utc"&gt;1427438901&lt;/last-updated-date&gt;&lt;accession-num&gt;18558692&lt;/accession-num&gt;&lt;electronic-resource-num&gt;10.1021/jf800738r&lt;/electronic-resource-num&gt;&lt;volume&gt;56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1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9802E9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is a </w:t>
      </w:r>
      <w:proofErr w:type="spellStart"/>
      <w:r w:rsidR="00E4657D" w:rsidRPr="0074106F">
        <w:rPr>
          <w:rFonts w:ascii="Book Antiqua" w:hAnsi="Book Antiqua"/>
          <w:color w:val="000000"/>
          <w:sz w:val="24"/>
          <w:szCs w:val="24"/>
        </w:rPr>
        <w:t>xanthin</w:t>
      </w:r>
      <w:proofErr w:type="spellEnd"/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 deriv</w:t>
      </w:r>
      <w:r w:rsidR="007D2205" w:rsidRPr="0074106F">
        <w:rPr>
          <w:rFonts w:ascii="Book Antiqua" w:hAnsi="Book Antiqua"/>
          <w:color w:val="000000"/>
          <w:sz w:val="24"/>
          <w:szCs w:val="24"/>
        </w:rPr>
        <w:t>a</w:t>
      </w:r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tive </w:t>
      </w:r>
      <w:r w:rsidR="00E55494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was reported to </w:t>
      </w:r>
      <w:r w:rsidR="00CB0640" w:rsidRPr="0074106F">
        <w:rPr>
          <w:rFonts w:ascii="Book Antiqua" w:hAnsi="Book Antiqua"/>
          <w:color w:val="000000"/>
          <w:sz w:val="24"/>
          <w:szCs w:val="24"/>
        </w:rPr>
        <w:t>restore</w:t>
      </w:r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 pulmonic and hepatic antioxidant enzyme levels reduced by benzo(a)</w:t>
      </w:r>
      <w:proofErr w:type="spellStart"/>
      <w:r w:rsidR="00E4657D" w:rsidRPr="0074106F">
        <w:rPr>
          <w:rFonts w:ascii="Book Antiqua" w:hAnsi="Book Antiqua"/>
          <w:color w:val="000000"/>
          <w:sz w:val="24"/>
          <w:szCs w:val="24"/>
        </w:rPr>
        <w:t>pyrene</w:t>
      </w:r>
      <w:proofErr w:type="spellEnd"/>
      <w:r w:rsidR="00E4657D" w:rsidRPr="0074106F">
        <w:rPr>
          <w:rFonts w:ascii="Book Antiqua" w:hAnsi="Book Antiqua"/>
          <w:color w:val="000000"/>
          <w:sz w:val="24"/>
          <w:szCs w:val="24"/>
        </w:rPr>
        <w:t xml:space="preserve"> in mice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75791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jendran&lt;/Author&gt;&lt;Year&gt;2008&lt;/Year&gt;&lt;IDText&gt;Cytoprotective effect of mangiferin on benzo(a)pyrene-induced lung carcinogenesis in swiss albino mice&lt;/IDText&gt;&lt;DisplayText&gt;&lt;style face="superscript"&gt;[3]&lt;/style&gt;&lt;/DisplayText&gt;&lt;record&gt;&lt;dates&gt;&lt;pub-dates&gt;&lt;date&gt;Aug&lt;/date&gt;&lt;/pub-dates&gt;&lt;year&gt;2008&lt;/year&gt;&lt;/dates&gt;&lt;keywords&gt;&lt;keyword&gt;Animals&lt;/keyword&gt;&lt;keyword&gt;Anticarcinogenic Agents&lt;/keyword&gt;&lt;keyword&gt;Benzo(a)pyrene&lt;/keyword&gt;&lt;keyword&gt;Liver&lt;/keyword&gt;&lt;keyword&gt;Lung&lt;/keyword&gt;&lt;keyword&gt;Lung Neoplasms&lt;/keyword&gt;&lt;keyword&gt;Male&lt;/keyword&gt;&lt;keyword&gt;Mice&lt;/keyword&gt;&lt;keyword&gt;Mitochondria&lt;/keyword&gt;&lt;keyword&gt;Oxidative Stress&lt;/keyword&gt;&lt;keyword&gt;Reactive Oxygen Species&lt;/keyword&gt;&lt;keyword&gt;Xanthones&lt;/keyword&gt;&lt;/keywords&gt;&lt;urls&gt;&lt;related-urls&gt;&lt;url&gt;http://www.ncbi.nlm.nih.gov/pubmed/18816296&lt;/url&gt;&lt;/related-urls&gt;&lt;/urls&gt;&lt;isbn&gt;1742-7843&lt;/isbn&gt;&lt;titles&gt;&lt;title&gt;Cytoprotective effect of mangiferin on benzo(a)pyrene-induced lung carcinogenesis in swiss albino mice&lt;/title&gt;&lt;secondary-title&gt;Basic Clin Pharmacol Toxicol&lt;/secondary-title&gt;&lt;/titles&gt;&lt;pages&gt;137-42&lt;/pages&gt;&lt;number&gt;2&lt;/number&gt;&lt;contributors&gt;&lt;authors&gt;&lt;author&gt;Rajendran, P.&lt;/author&gt;&lt;author&gt;Ekambaram, G.&lt;/author&gt;&lt;author&gt;Sakthisekaran, D.&lt;/author&gt;&lt;/authors&gt;&lt;/contributors&gt;&lt;language&gt;eng&lt;/language&gt;&lt;added-date format="utc"&gt;1425454437&lt;/added-date&gt;&lt;ref-type name="Journal Article"&gt;17&lt;/ref-type&gt;&lt;rec-number&gt;373&lt;/rec-number&gt;&lt;last-updated-date format="utc"&gt;1425454437&lt;/last-updated-date&gt;&lt;accession-num&gt;18816296&lt;/accession-num&gt;&lt;electronic-resource-num&gt;10.1111/j.1742-7843.2008.00254.x&lt;/electronic-resource-num&gt;&lt;volume&gt;103&lt;/volume&gt;&lt;/record&gt;&lt;/Cite&gt;&lt;/EndNote&gt;</w:instrTex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75791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3]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4657D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033D1053" w14:textId="797C67BA" w:rsidR="007D2205" w:rsidRPr="0074106F" w:rsidRDefault="007D220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Plant extracts that contain </w:t>
      </w:r>
      <w:r w:rsidR="009802E9" w:rsidRPr="0074106F">
        <w:rPr>
          <w:rFonts w:ascii="Book Antiqua" w:hAnsi="Book Antiqua"/>
          <w:color w:val="000000"/>
          <w:sz w:val="24"/>
          <w:szCs w:val="24"/>
        </w:rPr>
        <w:t xml:space="preserve">significant amounts of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antioxidants also prevent oxidative damage in various </w:t>
      </w:r>
      <w:r w:rsidR="009802E9" w:rsidRPr="0074106F">
        <w:rPr>
          <w:rFonts w:ascii="Book Antiqua" w:hAnsi="Book Antiqua"/>
          <w:color w:val="000000"/>
          <w:sz w:val="24"/>
          <w:szCs w:val="24"/>
        </w:rPr>
        <w:t xml:space="preserve">other </w:t>
      </w:r>
      <w:r w:rsidRPr="0074106F">
        <w:rPr>
          <w:rFonts w:ascii="Book Antiqua" w:hAnsi="Book Antiqua"/>
          <w:color w:val="000000"/>
          <w:sz w:val="24"/>
          <w:szCs w:val="24"/>
        </w:rPr>
        <w:t>organs.</w:t>
      </w:r>
      <w:r w:rsidR="005440E2" w:rsidRPr="0074106F">
        <w:rPr>
          <w:rFonts w:ascii="Book Antiqua" w:hAnsi="Book Antiqua"/>
          <w:color w:val="000000"/>
          <w:sz w:val="24"/>
          <w:szCs w:val="24"/>
        </w:rPr>
        <w:t xml:space="preserve"> An extract from black tea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Łuczaj&lt;/Author&gt;&lt;Year&gt;2004&lt;/Year&gt;&lt;IDText&gt;Antioxidant properties of black tea in alcohol intoxication&lt;/IDText&gt;&lt;DisplayText&gt;&lt;style face="superscript"&gt;[27]&lt;/style&gt;&lt;/DisplayText&gt;&lt;record&gt;&lt;dates&gt;&lt;pub-dates&gt;&lt;date&gt;Dec&lt;/date&gt;&lt;/pub-dates&gt;&lt;year&gt;2004&lt;/year&gt;&lt;/dates&gt;&lt;keywords&gt;&lt;keyword&gt;Alcoholic Intoxication&lt;/keyword&gt;&lt;keyword&gt;Animals&lt;/keyword&gt;&lt;keyword&gt;Antioxidants&lt;/keyword&gt;&lt;keyword&gt;Brain Chemistry&lt;/keyword&gt;&lt;keyword&gt;Catalase&lt;/keyword&gt;&lt;keyword&gt;Chronic Disease&lt;/keyword&gt;&lt;keyword&gt;Glutathione Peroxidase&lt;/keyword&gt;&lt;keyword&gt;Glutathione Reductase&lt;/keyword&gt;&lt;keyword&gt;Liver&lt;/keyword&gt;&lt;keyword&gt;Male&lt;/keyword&gt;&lt;keyword&gt;Rats&lt;/keyword&gt;&lt;keyword&gt;Rats, Wistar&lt;/keyword&gt;&lt;keyword&gt;Superoxide Dismutase&lt;/keyword&gt;&lt;keyword&gt;Tea&lt;/keyword&gt;&lt;/keywords&gt;&lt;urls&gt;&lt;related-urls&gt;&lt;url&gt;http://www.ncbi.nlm.nih.gov/pubmed/15500941&lt;/url&gt;&lt;/related-urls&gt;&lt;/urls&gt;&lt;isbn&gt;0278-6915&lt;/isbn&gt;&lt;titles&gt;&lt;title&gt;Antioxidant properties of black tea in alcohol intoxication&lt;/title&gt;&lt;secondary-title&gt;Food Chem Toxicol&lt;/secondary-title&gt;&lt;/titles&gt;&lt;pages&gt;2045-51&lt;/pages&gt;&lt;number&gt;12&lt;/number&gt;&lt;contributors&gt;&lt;authors&gt;&lt;author&gt;Łuczaj, W.&lt;/author&gt;&lt;author&gt;Skrzydlewska, E.&lt;/author&gt;&lt;/authors&gt;&lt;/contributors&gt;&lt;language&gt;eng&lt;/language&gt;&lt;added-date format="utc"&gt;1427677463&lt;/added-date&gt;&lt;ref-type name="Journal Article"&gt;17&lt;/ref-type&gt;&lt;rec-number&gt;461&lt;/rec-number&gt;&lt;last-updated-date format="utc"&gt;1427677463&lt;/last-updated-date&gt;&lt;accession-num&gt;15500941&lt;/accession-num&gt;&lt;electronic-resource-num&gt;10.1016/j.fct.2004.08.009&lt;/electronic-resource-num&gt;&lt;volume&gt;42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7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440E2" w:rsidRPr="0074106F">
        <w:rPr>
          <w:rFonts w:ascii="Book Antiqua" w:hAnsi="Book Antiqua"/>
          <w:color w:val="000000"/>
          <w:sz w:val="24"/>
          <w:szCs w:val="24"/>
        </w:rPr>
        <w:t xml:space="preserve"> improved symptoms of ALD in rats</w:t>
      </w:r>
      <w:r w:rsidR="00E55494" w:rsidRPr="0074106F">
        <w:rPr>
          <w:rFonts w:ascii="Book Antiqua" w:hAnsi="Book Antiqua" w:cs="Arial"/>
          <w:color w:val="000000"/>
          <w:sz w:val="24"/>
          <w:szCs w:val="24"/>
        </w:rPr>
        <w:t>;</w:t>
      </w:r>
      <w:r w:rsidR="005440E2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="0006162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440E2" w:rsidRPr="0074106F">
        <w:rPr>
          <w:rFonts w:ascii="Book Antiqua" w:hAnsi="Book Antiqua"/>
          <w:color w:val="000000"/>
          <w:sz w:val="24"/>
          <w:szCs w:val="24"/>
        </w:rPr>
        <w:t>e</w:t>
      </w:r>
      <w:r w:rsidRPr="0074106F">
        <w:rPr>
          <w:rFonts w:ascii="Book Antiqua" w:hAnsi="Book Antiqua"/>
          <w:color w:val="000000"/>
          <w:sz w:val="24"/>
          <w:szCs w:val="24"/>
        </w:rPr>
        <w:t>xtracts from apple</w:t>
      </w:r>
      <w:r w:rsidR="009802E9" w:rsidRPr="0074106F">
        <w:rPr>
          <w:rFonts w:ascii="Book Antiqua" w:hAnsi="Book Antiqua"/>
          <w:color w:val="000000"/>
          <w:sz w:val="24"/>
          <w:szCs w:val="24"/>
        </w:rPr>
        <w:t>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ujawska&lt;/Author&gt;&lt;Year&gt;2011&lt;/Year&gt;&lt;IDText&gt;Cloudy apple juice protects against chemical-induced oxidative stress in rat&lt;/IDText&gt;&lt;DisplayText&gt;&lt;style face="superscript"&gt;[91]&lt;/style&gt;&lt;/DisplayText&gt;&lt;record&gt;&lt;dates&gt;&lt;pub-dates&gt;&lt;date&gt;Feb&lt;/date&gt;&lt;/pub-dates&gt;&lt;year&gt;2011&lt;/year&gt;&lt;/dates&gt;&lt;keywords&gt;&lt;keyword&gt;Alkylating Agents&lt;/keyword&gt;&lt;keyword&gt;Animals&lt;/keyword&gt;&lt;keyword&gt;Aryldialkylphosphatase&lt;/keyword&gt;&lt;keyword&gt;Beverages&lt;/keyword&gt;&lt;keyword&gt;Carbon Tetrachloride&lt;/keyword&gt;&lt;keyword&gt;Comet Assay&lt;/keyword&gt;&lt;keyword&gt;DNA Damage&lt;/keyword&gt;&lt;keyword&gt;Diethylnitrosamine&lt;/keyword&gt;&lt;keyword&gt;Flavonoids&lt;/keyword&gt;&lt;keyword&gt;Fruit&lt;/keyword&gt;&lt;keyword&gt;Lipid Peroxidation&lt;/keyword&gt;&lt;keyword&gt;Liver&lt;/keyword&gt;&lt;keyword&gt;Male&lt;/keyword&gt;&lt;keyword&gt;Malus&lt;/keyword&gt;&lt;keyword&gt;Oxidants&lt;/keyword&gt;&lt;keyword&gt;Oxidative Stress&lt;/keyword&gt;&lt;keyword&gt;Oxidoreductases&lt;/keyword&gt;&lt;keyword&gt;Phenols&lt;/keyword&gt;&lt;keyword&gt;Polyphenols&lt;/keyword&gt;&lt;keyword&gt;Protein Carbonylation&lt;/keyword&gt;&lt;keyword&gt;Rats&lt;/keyword&gt;&lt;keyword&gt;Rats, Wistar&lt;/keyword&gt;&lt;/keywords&gt;&lt;urls&gt;&lt;related-urls&gt;&lt;url&gt;http://www.ncbi.nlm.nih.gov/pubmed/20490519&lt;/url&gt;&lt;/related-urls&gt;&lt;/urls&gt;&lt;isbn&gt;1436-6215&lt;/isbn&gt;&lt;titles&gt;&lt;title&gt;Cloudy apple juice protects against chemical-induced oxidative stress in rat&lt;/title&gt;&lt;secondary-title&gt;Eur J Nutr&lt;/secondary-title&gt;&lt;/titles&gt;&lt;pages&gt;53-60&lt;/pages&gt;&lt;number&gt;1&lt;/number&gt;&lt;contributors&gt;&lt;authors&gt;&lt;author&gt;Kujawska, M.&lt;/author&gt;&lt;author&gt;Ignatowicz, E.&lt;/author&gt;&lt;author&gt;Ewertowska, M.&lt;/author&gt;&lt;author&gt;Markowski, J.&lt;/author&gt;&lt;author&gt;Jodynis-Liebert, J.&lt;/author&gt;&lt;/authors&gt;&lt;/contributors&gt;&lt;language&gt;eng&lt;/language&gt;&lt;added-date format="utc"&gt;1427675160&lt;/added-date&gt;&lt;ref-type name="Journal Article"&gt;17&lt;/ref-type&gt;&lt;rec-number&gt;458&lt;/rec-number&gt;&lt;last-updated-date format="utc"&gt;1427675160&lt;/last-updated-date&gt;&lt;accession-num&gt;20490519&lt;/accession-num&gt;&lt;electronic-resource-num&gt;10.1007/s00394-010-0114-y&lt;/electronic-resource-num&gt;&lt;volume&gt;50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91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Pr="0074106F">
        <w:rPr>
          <w:rFonts w:ascii="Book Antiqua" w:hAnsi="Book Antiqua"/>
          <w:i/>
          <w:color w:val="000000"/>
          <w:sz w:val="24"/>
          <w:szCs w:val="24"/>
        </w:rPr>
        <w:t>Amorphophallus</w:t>
      </w:r>
      <w:proofErr w:type="spellEnd"/>
      <w:r w:rsidRPr="0074106F">
        <w:rPr>
          <w:rFonts w:ascii="Book Antiqua" w:hAnsi="Book Antiqua"/>
          <w:i/>
          <w:color w:val="000000"/>
          <w:sz w:val="24"/>
          <w:szCs w:val="24"/>
        </w:rPr>
        <w:t xml:space="preserve"> </w:t>
      </w:r>
      <w:proofErr w:type="spellStart"/>
      <w:r w:rsidRPr="0074106F">
        <w:rPr>
          <w:rFonts w:ascii="Book Antiqua" w:hAnsi="Book Antiqua"/>
          <w:i/>
          <w:color w:val="000000"/>
          <w:sz w:val="24"/>
          <w:szCs w:val="24"/>
        </w:rPr>
        <w:t>commutatus</w:t>
      </w:r>
      <w:proofErr w:type="spellEnd"/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j&lt;/Author&gt;&lt;Year&gt;2014&lt;/Year&gt;&lt;IDText&gt;Hepatoprotective effect of polyphenols rich methanolic extract of Amorphophallus commutatus var. wayanadensis against CCl4 induced hepatic injury in swiss albino mice&lt;/IDText&gt;&lt;DisplayText&gt;&lt;style face="superscript"&gt;[40]&lt;/style&gt;&lt;/DisplayText&gt;&lt;record&gt;&lt;dates&gt;&lt;pub-dates&gt;&lt;date&gt;May&lt;/date&gt;&lt;/pub-dates&gt;&lt;year&gt;2014&lt;/year&gt;&lt;/dates&gt;&lt;keywords&gt;&lt;keyword&gt;Amorphophallus&lt;/keyword&gt;&lt;keyword&gt;Animals&lt;/keyword&gt;&lt;keyword&gt;Carbon Tetrachloride&lt;/keyword&gt;&lt;keyword&gt;Drug-Induced Liver Injury&lt;/keyword&gt;&lt;keyword&gt;Liver&lt;/keyword&gt;&lt;keyword&gt;Liver Function Tests&lt;/keyword&gt;&lt;keyword&gt;Methanol&lt;/keyword&gt;&lt;keyword&gt;Mice&lt;/keyword&gt;&lt;keyword&gt;Plant Extracts&lt;/keyword&gt;&lt;keyword&gt;Polyphenols&lt;/keyword&gt;&lt;/keywords&gt;&lt;urls&gt;&lt;related-urls&gt;&lt;url&gt;http://www.ncbi.nlm.nih.gov/pubmed/24569068&lt;/url&gt;&lt;/related-urls&gt;&lt;/urls&gt;&lt;isbn&gt;1873-6351&lt;/isbn&gt;&lt;titles&gt;&lt;title&gt;Hepatoprotective effect of polyphenols rich methanolic extract of Amorphophallus commutatus var. wayanadensis against CCl4 induced hepatic injury in swiss albino mice&lt;/title&gt;&lt;secondary-title&gt;Food Chem Toxicol&lt;/secondary-title&gt;&lt;/titles&gt;&lt;pages&gt;105-12&lt;/pages&gt;&lt;contributors&gt;&lt;authors&gt;&lt;author&gt;Raj, S.&lt;/author&gt;&lt;author&gt;Gothandam, K. M.&lt;/author&gt;&lt;/authors&gt;&lt;/contributors&gt;&lt;language&gt;eng&lt;/language&gt;&lt;added-date format="utc"&gt;1427676407&lt;/added-date&gt;&lt;ref-type name="Journal Article"&gt;17&lt;/ref-type&gt;&lt;rec-number&gt;459&lt;/rec-number&gt;&lt;last-updated-date format="utc"&gt;1427676407&lt;/last-updated-date&gt;&lt;accession-num&gt;24569068&lt;/accession-num&gt;&lt;electronic-resource-num&gt;10.1016/j.fct.2014.02.028&lt;/electronic-resource-num&gt;&lt;volume&gt;67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0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cinnamon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Moselhy&lt;/Author&gt;&lt;Year&gt;2009&lt;/Year&gt;&lt;IDText&gt;Hepatoprotective effect of cinnamon extracts against carbon tetrachloride induced oxidative stress and liver injury in rats&lt;/IDText&gt;&lt;DisplayText&gt;&lt;style face="superscript"&gt;[113]&lt;/style&gt;&lt;/DisplayText&gt;&lt;record&gt;&lt;keywords&gt;&lt;keyword&gt;Alanine Transaminase&lt;/keyword&gt;&lt;keyword&gt;Animals&lt;/keyword&gt;&lt;keyword&gt;Antioxidants&lt;/keyword&gt;&lt;keyword&gt;Aspartate Aminotransferases&lt;/keyword&gt;&lt;keyword&gt;Carbon Tetrachloride&lt;/keyword&gt;&lt;keyword&gt;Cinnamomum zeylanicum&lt;/keyword&gt;&lt;keyword&gt;Lipid Peroxidation&lt;/keyword&gt;&lt;keyword&gt;Liver&lt;/keyword&gt;&lt;keyword&gt;Male&lt;/keyword&gt;&lt;keyword&gt;Oxidative Stress&lt;/keyword&gt;&lt;keyword&gt;Plant Extracts&lt;/keyword&gt;&lt;keyword&gt;Rats&lt;/keyword&gt;&lt;keyword&gt;Rats, Wistar&lt;/keyword&gt;&lt;/keywords&gt;&lt;urls&gt;&lt;related-urls&gt;&lt;url&gt;http://www.ncbi.nlm.nih.gov/pubmed/19621136&lt;/url&gt;&lt;/related-urls&gt;&lt;/urls&gt;&lt;isbn&gt;0717-6287&lt;/isbn&gt;&lt;titles&gt;&lt;title&gt;Hepatoprotective effect of cinnamon extracts against carbon tetrachloride induced oxidative stress and liver injury in rats&lt;/title&gt;&lt;secondary-title&gt;Biol Res&lt;/secondary-title&gt;&lt;/titles&gt;&lt;pages&gt;93-8&lt;/pages&gt;&lt;number&gt;1&lt;/number&gt;&lt;contributors&gt;&lt;authors&gt;&lt;author&gt;Moselhy, S. S.&lt;/author&gt;&lt;author&gt;Ali, H. K.&lt;/author&gt;&lt;/authors&gt;&lt;/contributors&gt;&lt;language&gt;eng&lt;/language&gt;&lt;added-date format="utc"&gt;1427676894&lt;/added-date&gt;&lt;ref-type name="Journal Article"&gt;17&lt;/ref-type&gt;&lt;dates&gt;&lt;year&gt;2009&lt;/year&gt;&lt;/dates&gt;&lt;rec-number&gt;460&lt;/rec-number&gt;&lt;last-updated-date format="utc"&gt;1427676894&lt;/last-updated-date&gt;&lt;accession-num&gt;19621136&lt;/accession-num&gt;&lt;electronic-resource-num&gt;/S0716-97602009000100009&lt;/electronic-resource-num&gt;&lt;volume&gt;42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13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92456D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06162E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92456D" w:rsidRPr="0074106F">
        <w:rPr>
          <w:rFonts w:ascii="Book Antiqua" w:hAnsi="Book Antiqua"/>
          <w:color w:val="000000"/>
          <w:sz w:val="24"/>
          <w:szCs w:val="24"/>
        </w:rPr>
        <w:t>hibiscu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yPC9ZZWFyPjxJRFRl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yPC9ZZWFyPjxJRFRl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</w:fldData>
        </w:fldChar>
      </w:r>
      <w:r w:rsidR="00C82014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C82014" w:rsidRPr="0074106F">
        <w:rPr>
          <w:rFonts w:ascii="Book Antiqua" w:hAnsi="Book Antiqua"/>
          <w:color w:val="000000"/>
          <w:sz w:val="24"/>
          <w:szCs w:val="24"/>
        </w:rPr>
      </w:r>
      <w:r w:rsidR="00C82014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22,</w:t>
      </w:r>
      <w:r w:rsidR="00C82014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1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art</w:t>
      </w:r>
      <w:r w:rsidR="009802E9" w:rsidRPr="0074106F">
        <w:rPr>
          <w:rFonts w:ascii="Book Antiqua" w:hAnsi="Book Antiqua"/>
          <w:color w:val="000000"/>
          <w:sz w:val="24"/>
          <w:szCs w:val="24"/>
        </w:rPr>
        <w:t>ial</w:t>
      </w:r>
      <w:r w:rsidRPr="0074106F">
        <w:rPr>
          <w:rFonts w:ascii="Book Antiqua" w:hAnsi="Book Antiqua"/>
          <w:color w:val="000000"/>
          <w:sz w:val="24"/>
          <w:szCs w:val="24"/>
        </w:rPr>
        <w:t>ly normalized hepatic oxidative str</w:t>
      </w:r>
      <w:r w:rsidR="00B77F22" w:rsidRPr="0074106F">
        <w:rPr>
          <w:rFonts w:ascii="Book Antiqua" w:hAnsi="Book Antiqua"/>
          <w:color w:val="000000"/>
          <w:sz w:val="24"/>
          <w:szCs w:val="24"/>
        </w:rPr>
        <w:t>ess induced by chemical toxins.</w:t>
      </w:r>
    </w:p>
    <w:p w14:paraId="58A7EE88" w14:textId="77777777" w:rsidR="008F2853" w:rsidRPr="0074106F" w:rsidRDefault="008F2853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3D76C1F5" w14:textId="77777777" w:rsidR="008F2853" w:rsidRPr="0074106F" w:rsidRDefault="008F2853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Improvement of fatty acid</w:t>
      </w:r>
      <w:r w:rsidR="009802E9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accumulation</w:t>
      </w:r>
    </w:p>
    <w:p w14:paraId="0FFBA9BA" w14:textId="5B945CA9" w:rsidR="00CC4E03" w:rsidRPr="0074106F" w:rsidRDefault="006873F2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Alcoholic fatty liver is a predicted symptom of ALD, and hepatic inflammation is also observed in non-alcohol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steatohepatitic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animal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yPC9ZZWFyPjxJRFRl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yPC9ZZWFyPjxJRFRl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1,41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2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Pr="0074106F">
        <w:rPr>
          <w:rFonts w:ascii="Book Antiqua" w:hAnsi="Book Antiqua"/>
          <w:color w:val="FF0000"/>
          <w:sz w:val="24"/>
          <w:szCs w:val="24"/>
        </w:rPr>
        <w:t xml:space="preserve">Moreover, </w:t>
      </w:r>
      <w:r w:rsidR="00757BC3" w:rsidRPr="0074106F">
        <w:rPr>
          <w:rFonts w:ascii="Book Antiqua" w:hAnsi="Book Antiqua"/>
          <w:color w:val="FF0000"/>
          <w:sz w:val="24"/>
          <w:szCs w:val="24"/>
        </w:rPr>
        <w:t xml:space="preserve">a </w:t>
      </w:r>
      <w:r w:rsidR="00757BC3" w:rsidRPr="0074106F">
        <w:rPr>
          <w:rFonts w:ascii="Book Antiqua" w:hAnsi="Book Antiqua"/>
          <w:color w:val="FF0000"/>
          <w:sz w:val="24"/>
          <w:szCs w:val="24"/>
        </w:rPr>
        <w:lastRenderedPageBreak/>
        <w:t xml:space="preserve">computer </w:t>
      </w:r>
      <w:r w:rsidRPr="0074106F">
        <w:rPr>
          <w:rFonts w:ascii="Book Antiqua" w:hAnsi="Book Antiqua"/>
          <w:color w:val="FF0000"/>
          <w:sz w:val="24"/>
          <w:szCs w:val="24"/>
        </w:rPr>
        <w:t xml:space="preserve">simulation </w:t>
      </w:r>
      <w:r w:rsidR="00B47130" w:rsidRPr="0074106F">
        <w:rPr>
          <w:rFonts w:ascii="Book Antiqua" w:hAnsi="Book Antiqua"/>
          <w:color w:val="FF0000"/>
          <w:sz w:val="24"/>
          <w:szCs w:val="24"/>
        </w:rPr>
        <w:t>predicted</w:t>
      </w:r>
      <w:r w:rsidRPr="0074106F">
        <w:rPr>
          <w:rFonts w:ascii="Book Antiqua" w:hAnsi="Book Antiqua"/>
          <w:color w:val="FF0000"/>
          <w:sz w:val="24"/>
          <w:szCs w:val="24"/>
        </w:rPr>
        <w:t xml:space="preserve"> many common pathways</w:t>
      </w:r>
      <w:r w:rsidR="00BE0A94" w:rsidRPr="0074106F">
        <w:rPr>
          <w:rFonts w:ascii="Book Antiqua" w:hAnsi="Book Antiqua"/>
          <w:color w:val="FF0000"/>
          <w:sz w:val="24"/>
          <w:szCs w:val="24"/>
        </w:rPr>
        <w:t xml:space="preserve"> between alcoholic fatty liver and NAFLD</w:t>
      </w:r>
      <w:r w:rsidRPr="0074106F">
        <w:rPr>
          <w:rFonts w:ascii="Book Antiqua" w:hAnsi="Book Antiqua"/>
          <w:color w:val="FF0000"/>
          <w:sz w:val="24"/>
          <w:szCs w:val="24"/>
        </w:rPr>
        <w:t>, associated with inflammation, lipid metabolism, and some immunity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Sookoian&lt;/Author&gt;&lt;Year&gt;2012&lt;/Year&gt;&lt;IDText&gt;The genetic epidemiology of nonalcoholic fatty liver disease: toward a personalized medicine&lt;/IDText&gt;&lt;DisplayText&gt;&lt;style face="superscript"&gt;[31]&lt;/style&gt;&lt;/DisplayText&gt;&lt;record&gt;&lt;dates&gt;&lt;pub-dates&gt;&lt;date&gt;Aug&lt;/date&gt;&lt;/pub-dates&gt;&lt;year&gt;2012&lt;/year&gt;&lt;/dates&gt;&lt;keywords&gt;&lt;keyword&gt;Epigenomics&lt;/keyword&gt;&lt;keyword&gt;Fatty Liver&lt;/keyword&gt;&lt;keyword&gt;Female&lt;/keyword&gt;&lt;keyword&gt;Genetic Loci&lt;/keyword&gt;&lt;keyword&gt;Genetic Predisposition to Disease&lt;/keyword&gt;&lt;keyword&gt;Genetic Variation&lt;/keyword&gt;&lt;keyword&gt;Genome-Wide Association Study&lt;/keyword&gt;&lt;keyword&gt;Humans&lt;/keyword&gt;&lt;keyword&gt;Individualized Medicine&lt;/keyword&gt;&lt;keyword&gt;Lipase&lt;/keyword&gt;&lt;keyword&gt;Male&lt;/keyword&gt;&lt;keyword&gt;Membrane Proteins&lt;/keyword&gt;&lt;keyword&gt;Molecular Epidemiology&lt;/keyword&gt;&lt;keyword&gt;Non-alcoholic Fatty Liver Disease&lt;/keyword&gt;&lt;keyword&gt;Sequence Analysis, DNA&lt;/keyword&gt;&lt;keyword&gt;Sex Factors&lt;/keyword&gt;&lt;/keywords&gt;&lt;urls&gt;&lt;related-urls&gt;&lt;url&gt;http://www.ncbi.nlm.nih.gov/pubmed/22824476&lt;/url&gt;&lt;/related-urls&gt;&lt;/urls&gt;&lt;isbn&gt;1557-8224&lt;/isbn&gt;&lt;titles&gt;&lt;title&gt;The genetic epidemiology of nonalcoholic fatty liver disease: toward a personalized medicine&lt;/title&gt;&lt;secondary-title&gt;Clin Liver Dis&lt;/secondary-title&gt;&lt;/titles&gt;&lt;pages&gt;467-85&lt;/pages&gt;&lt;number&gt;3&lt;/number&gt;&lt;contributors&gt;&lt;authors&gt;&lt;author&gt;Sookoian, S.&lt;/author&gt;&lt;author&gt;Pirola, C. J.&lt;/author&gt;&lt;/authors&gt;&lt;/contributors&gt;&lt;language&gt;eng&lt;/language&gt;&lt;added-date format="utc"&gt;1433899344&lt;/added-date&gt;&lt;ref-type name="Journal Article"&gt;17&lt;/ref-type&gt;&lt;rec-number&gt;530&lt;/rec-number&gt;&lt;last-updated-date format="utc"&gt;1433899344&lt;/last-updated-date&gt;&lt;accession-num&gt;22824476&lt;/accession-num&gt;&lt;electronic-resource-num&gt;10.1016/j.cld.2012.05.011&lt;/electronic-resource-num&gt;&lt;volume&gt;16&lt;/volume&gt;&lt;/record&gt;&lt;/Cite&gt;&lt;/EndNote&gt;</w:instrTex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[31]</w:t>
      </w:r>
      <w:r w:rsidR="00572A4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FF0000"/>
          <w:sz w:val="24"/>
          <w:szCs w:val="24"/>
        </w:rPr>
        <w:t>.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hese data suggest that a reduction in lipids in the liver may lead to improvement in liver injurie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dW48L0F1dGhvcj48WWVhcj4yMDA3PC9ZZWFyPjxJRFRl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ZdW48L0F1dGhvcj48WWVhcj4yMDA3PC9ZZWFyPjxJRFRl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6</w:t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,19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0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>In addition to induction of antioxidant enzymes,</w:t>
      </w:r>
      <w:r w:rsidR="00FD4226" w:rsidRPr="0074106F">
        <w:rPr>
          <w:rFonts w:ascii="Book Antiqua" w:hAnsi="Book Antiqua"/>
          <w:color w:val="000000"/>
          <w:sz w:val="24"/>
          <w:szCs w:val="24"/>
        </w:rPr>
        <w:t xml:space="preserve"> some plant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 xml:space="preserve"> antioxidants </w:t>
      </w:r>
      <w:r w:rsidR="009802E9" w:rsidRPr="0074106F">
        <w:rPr>
          <w:rFonts w:ascii="Book Antiqua" w:hAnsi="Book Antiqua"/>
          <w:color w:val="000000"/>
          <w:sz w:val="24"/>
          <w:szCs w:val="24"/>
        </w:rPr>
        <w:t xml:space="preserve">have 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 xml:space="preserve">recently </w:t>
      </w:r>
      <w:r w:rsidR="009802E9" w:rsidRPr="0074106F">
        <w:rPr>
          <w:rFonts w:ascii="Book Antiqua" w:hAnsi="Book Antiqua"/>
          <w:color w:val="000000"/>
          <w:sz w:val="24"/>
          <w:szCs w:val="24"/>
        </w:rPr>
        <w:t xml:space="preserve">been 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>reported to improve lipid metabolism</w:t>
      </w:r>
      <w:r w:rsidR="00CC4E03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802E9" w:rsidRPr="0074106F">
        <w:rPr>
          <w:rFonts w:ascii="Book Antiqua" w:hAnsi="Book Antiqua"/>
          <w:color w:val="000000"/>
          <w:sz w:val="24"/>
          <w:szCs w:val="24"/>
          <w:lang w:val="en-GB"/>
        </w:rPr>
        <w:t>and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 xml:space="preserve"> reduce hepatic lipid accumulation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FuZzwvQXV0aG9yPjxZZWFyPjIwMTQ8L1llYXI+PElE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aaGFuZzwvQXV0aG9yPjxZZWFyPjIwMTQ8L1llYXI+PElE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[19,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9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6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06B8E" w:rsidRPr="0074106F">
        <w:rPr>
          <w:rFonts w:ascii="Book Antiqua" w:hAnsi="Book Antiqua"/>
          <w:color w:val="000000"/>
          <w:sz w:val="24"/>
          <w:szCs w:val="24"/>
        </w:rPr>
        <w:t>,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94F81" w:rsidRPr="0074106F">
        <w:rPr>
          <w:rFonts w:ascii="Book Antiqua" w:hAnsi="Book Antiqua"/>
          <w:color w:val="000000"/>
          <w:sz w:val="24"/>
          <w:szCs w:val="24"/>
        </w:rPr>
        <w:t>which may additionally contribute to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 xml:space="preserve"> amelioration of ALD.</w:t>
      </w:r>
    </w:p>
    <w:p w14:paraId="44AAF041" w14:textId="77777777" w:rsidR="007D2205" w:rsidRPr="0074106F" w:rsidRDefault="007D220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6CCFC37B" w14:textId="77777777" w:rsidR="008F2853" w:rsidRPr="0074106F" w:rsidRDefault="001B637B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Improvement of intestinal permeability by plant antioxidants and plant extracts</w:t>
      </w:r>
    </w:p>
    <w:p w14:paraId="26B2839B" w14:textId="3968BDAC" w:rsidR="00F3179D" w:rsidRPr="0074106F" w:rsidRDefault="00D75B6E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Some antioxidants,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such as </w:t>
      </w:r>
      <w:r w:rsidRPr="0074106F">
        <w:rPr>
          <w:rFonts w:ascii="Book Antiqua" w:hAnsi="Book Antiqua"/>
          <w:color w:val="000000"/>
          <w:sz w:val="24"/>
          <w:szCs w:val="24"/>
        </w:rPr>
        <w:t>quercetin, resveratrol, EGCG,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="00546200" w:rsidRPr="0074106F">
        <w:rPr>
          <w:rFonts w:ascii="Book Antiqua" w:hAnsi="Book Antiqua"/>
          <w:color w:val="000000"/>
          <w:sz w:val="24"/>
          <w:szCs w:val="24"/>
        </w:rPr>
        <w:t>naringenin</w:t>
      </w:r>
      <w:proofErr w:type="spellEnd"/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 xml:space="preserve">prevent down-regulation of junction proteins, </w:t>
      </w:r>
      <w:r w:rsidR="008F2853" w:rsidRPr="0074106F">
        <w:rPr>
          <w:rFonts w:ascii="Book Antiqua" w:hAnsi="Book Antiqua"/>
          <w:color w:val="000000"/>
          <w:sz w:val="24"/>
          <w:szCs w:val="24"/>
        </w:rPr>
        <w:t xml:space="preserve">namely 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>Zo-1</w:t>
      </w:r>
      <w:r w:rsidR="0062145C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 and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/or </w:t>
      </w:r>
      <w:proofErr w:type="spellStart"/>
      <w:r w:rsidR="0062145C" w:rsidRPr="0074106F">
        <w:rPr>
          <w:rFonts w:ascii="Book Antiqua" w:hAnsi="Book Antiqua"/>
          <w:color w:val="000000"/>
          <w:sz w:val="24"/>
          <w:szCs w:val="24"/>
        </w:rPr>
        <w:t>Occludin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>s</w:t>
      </w:r>
      <w:proofErr w:type="spellEnd"/>
      <w:r w:rsidR="0062145C" w:rsidRPr="0074106F">
        <w:rPr>
          <w:rFonts w:ascii="Book Antiqua" w:hAnsi="Book Antiqua"/>
          <w:color w:val="000000"/>
          <w:sz w:val="24"/>
          <w:szCs w:val="24"/>
        </w:rPr>
        <w:t>, and consequently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enhance intercellular barrier functions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arrasco-Pozo&lt;/Author&gt;&lt;Year&gt;2013&lt;/Year&gt;&lt;IDText&gt;Polyphenols protect the epithelial barrier function of Caco-2 cells exposed to indomethacin through the modulation of occludin and zonula occludens-1 expression&lt;/IDText&gt;&lt;DisplayText&gt;&lt;style face="superscript"&gt;[49]&lt;/style&gt;&lt;/DisplayText&gt;&lt;record&gt;&lt;dates&gt;&lt;pub-dates&gt;&lt;date&gt;Jun&lt;/date&gt;&lt;/pub-dates&gt;&lt;year&gt;2013&lt;/year&gt;&lt;/dates&gt;&lt;keywords&gt;&lt;keyword&gt;Anti-Inflammatory Agents, Non-Steroidal&lt;/keyword&gt;&lt;keyword&gt;Antioxidants&lt;/keyword&gt;&lt;keyword&gt;Caco-2 Cells&lt;/keyword&gt;&lt;keyword&gt;Catechin&lt;/keyword&gt;&lt;keyword&gt;Enterocytes&lt;/keyword&gt;&lt;keyword&gt;Functional Food&lt;/keyword&gt;&lt;keyword&gt;Gene Expression Regulation&lt;/keyword&gt;&lt;keyword&gt;Humans&lt;/keyword&gt;&lt;keyword&gt;Indomethacin&lt;/keyword&gt;&lt;keyword&gt;Occludin&lt;/keyword&gt;&lt;keyword&gt;Permeability&lt;/keyword&gt;&lt;keyword&gt;Polyphenols&lt;/keyword&gt;&lt;keyword&gt;Protein Transport&lt;/keyword&gt;&lt;keyword&gt;Quercetin&lt;/keyword&gt;&lt;keyword&gt;Stilbenes&lt;/keyword&gt;&lt;keyword&gt;Tight Junctions&lt;/keyword&gt;&lt;keyword&gt;Zonula Occludens-1 Protein&lt;/keyword&gt;&lt;/keywords&gt;&lt;urls&gt;&lt;related-urls&gt;&lt;url&gt;http://www.ncbi.nlm.nih.gov/pubmed/23668856&lt;/url&gt;&lt;/related-urls&gt;&lt;/urls&gt;&lt;isbn&gt;1520-5118&lt;/isbn&gt;&lt;titles&gt;&lt;title&gt;Polyphenols protect the epithelial barrier function of Caco-2 cells exposed to indomethacin through the modulation of occludin and zonula occludens-1 expression&lt;/title&gt;&lt;secondary-title&gt;J Agric Food Chem&lt;/secondary-title&gt;&lt;/titles&gt;&lt;pages&gt;5291-7&lt;/pages&gt;&lt;number&gt;22&lt;/number&gt;&lt;contributors&gt;&lt;authors&gt;&lt;author&gt;Carrasco-Pozo, C.&lt;/author&gt;&lt;author&gt;Morales, P.&lt;/author&gt;&lt;author&gt;Gotteland, M.&lt;/author&gt;&lt;/authors&gt;&lt;/contributors&gt;&lt;language&gt;eng&lt;/language&gt;&lt;added-date format="utc"&gt;1426040787&lt;/added-date&gt;&lt;ref-type name="Journal Article"&gt;17&lt;/ref-type&gt;&lt;rec-number&gt;391&lt;/rec-number&gt;&lt;last-updated-date format="utc"&gt;1426040787&lt;/last-updated-date&gt;&lt;accession-num&gt;23668856&lt;/accession-num&gt;&lt;electronic-resource-num&gt;10.1021/jf400150p&lt;/electronic-resource-num&gt;&lt;volume&gt;61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9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46200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 and</w:t>
      </w:r>
      <w:r w:rsidR="0054620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258D2" w:rsidRPr="00E258D2">
        <w:rPr>
          <w:rFonts w:ascii="Book Antiqua" w:hAnsi="Book Antiqua"/>
          <w:i/>
          <w:color w:val="000000"/>
          <w:sz w:val="24"/>
          <w:szCs w:val="24"/>
        </w:rPr>
        <w:t>in vivo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Azuma&lt;/Author&gt;&lt;Year&gt;2013&lt;/Year&gt;&lt;IDText&gt;Supplemental naringenin prevents intestinal barrier defects and inflammation in colitic mice&lt;/IDText&gt;&lt;DisplayText&gt;&lt;style face="superscript"&gt;[50]&lt;/style&gt;&lt;/DisplayText&gt;&lt;record&gt;&lt;dates&gt;&lt;pub-dates&gt;&lt;date&gt;Jun&lt;/date&gt;&lt;/pub-dates&gt;&lt;year&gt;2013&lt;/year&gt;&lt;/dates&gt;&lt;keywords&gt;&lt;keyword&gt;Animals&lt;/keyword&gt;&lt;keyword&gt;Anti-Inflammatory Agents&lt;/keyword&gt;&lt;keyword&gt;Anti-Ulcer Agents&lt;/keyword&gt;&lt;keyword&gt;Cell Membrane Permeability&lt;/keyword&gt;&lt;keyword&gt;Colitis&lt;/keyword&gt;&lt;keyword&gt;Colon&lt;/keyword&gt;&lt;keyword&gt;Cytokines&lt;/keyword&gt;&lt;keyword&gt;Dextran Sulfate&lt;/keyword&gt;&lt;keyword&gt;Dietary Supplements&lt;/keyword&gt;&lt;keyword&gt;Disease Models, Animal&lt;/keyword&gt;&lt;keyword&gt;Flavanones&lt;/keyword&gt;&lt;keyword&gt;Gene Expression&lt;/keyword&gt;&lt;keyword&gt;Inflammation&lt;/keyword&gt;&lt;keyword&gt;Intestines&lt;/keyword&gt;&lt;keyword&gt;Male&lt;/keyword&gt;&lt;keyword&gt;Mice&lt;/keyword&gt;&lt;keyword&gt;Mice, Inbred BALB C&lt;/keyword&gt;&lt;keyword&gt;Tight Junctions&lt;/keyword&gt;&lt;/keywords&gt;&lt;urls&gt;&lt;related-urls&gt;&lt;url&gt;http://www.ncbi.nlm.nih.gov/pubmed/23596159&lt;/url&gt;&lt;/related-urls&gt;&lt;/urls&gt;&lt;isbn&gt;1541-6100&lt;/isbn&gt;&lt;titles&gt;&lt;title&gt;Supplemental naringenin prevents intestinal barrier defects and inflammation in colitic mice&lt;/title&gt;&lt;secondary-title&gt;J Nutr&lt;/secondary-title&gt;&lt;/titles&gt;&lt;pages&gt;827-34&lt;/pages&gt;&lt;number&gt;6&lt;/number&gt;&lt;contributors&gt;&lt;authors&gt;&lt;author&gt;Azuma, T.&lt;/author&gt;&lt;author&gt;Shigeshiro, M.&lt;/author&gt;&lt;author&gt;Kodama, M.&lt;/author&gt;&lt;author&gt;Tanabe, S.&lt;/author&gt;&lt;author&gt;Suzuki, T.&lt;/author&gt;&lt;/authors&gt;&lt;/contributors&gt;&lt;language&gt;eng&lt;/language&gt;&lt;added-date format="utc"&gt;1427780843&lt;/added-date&gt;&lt;ref-type name="Journal Article"&gt;17&lt;/ref-type&gt;&lt;rec-number&gt;486&lt;/rec-number&gt;&lt;last-updated-date format="utc"&gt;1427780843&lt;/last-updated-date&gt;&lt;accession-num&gt;23596159&lt;/accession-num&gt;&lt;electronic-resource-num&gt;10.3945/jn.113.174508&lt;/electronic-resource-num&gt;&lt;volume&gt;143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50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1F177D" w:rsidRPr="0074106F">
        <w:rPr>
          <w:rFonts w:ascii="Book Antiqua" w:hAnsi="Book Antiqua"/>
          <w:color w:val="000000"/>
          <w:sz w:val="24"/>
          <w:szCs w:val="24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whereas EGCG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>has been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reported to disturb the barrier function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 xml:space="preserve"> of hepatic epithelial cel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ng&lt;/Author&gt;&lt;Year&gt;2008&lt;/Year&gt;&lt;IDText&gt;Inhibition of gap junctional intercellular communication by the green tea polyphenol (-)-epigallocatechin gallate in normal rat liver epithelial cells&lt;/IDText&gt;&lt;DisplayText&gt;&lt;style face="superscript"&gt;[114]&lt;/style&gt;&lt;/DisplayText&gt;&lt;record&gt;&lt;dates&gt;&lt;pub-dates&gt;&lt;date&gt;Nov&lt;/date&gt;&lt;/pub-dates&gt;&lt;year&gt;2008&lt;/year&gt;&lt;/dates&gt;&lt;keywords&gt;&lt;keyword&gt;Animals&lt;/keyword&gt;&lt;keyword&gt;Catechin&lt;/keyword&gt;&lt;keyword&gt;Cell Communication&lt;/keyword&gt;&lt;keyword&gt;Cells, Cultured&lt;/keyword&gt;&lt;keyword&gt;Connexin 43&lt;/keyword&gt;&lt;keyword&gt;Epithelial Cells&lt;/keyword&gt;&lt;keyword&gt;Flavonoids&lt;/keyword&gt;&lt;keyword&gt;Gap Junctions&lt;/keyword&gt;&lt;keyword&gt;Mitogen-Activated Protein Kinase 3&lt;/keyword&gt;&lt;keyword&gt;Phenols&lt;/keyword&gt;&lt;keyword&gt;Phosphorylation&lt;/keyword&gt;&lt;keyword&gt;Polyphenols&lt;/keyword&gt;&lt;keyword&gt;Rats&lt;/keyword&gt;&lt;keyword&gt;Tea&lt;/keyword&gt;&lt;/keywords&gt;&lt;urls&gt;&lt;related-urls&gt;&lt;url&gt;http://www.ncbi.nlm.nih.gov/pubmed/18828601&lt;/url&gt;&lt;/related-urls&gt;&lt;/urls&gt;&lt;isbn&gt;1520-5118&lt;/isbn&gt;&lt;titles&gt;&lt;title&gt;Inhibition of gap junctional intercellular communication by the green tea polyphenol (-)-epigallocatechin gallate in normal rat liver epithelial cells&lt;/title&gt;&lt;secondary-title&gt;J Agric Food Chem&lt;/secondary-title&gt;&lt;/titles&gt;&lt;pages&gt;10422-7&lt;/pages&gt;&lt;number&gt;21&lt;/number&gt;&lt;contributors&gt;&lt;authors&gt;&lt;author&gt;Kang, N. J.&lt;/author&gt;&lt;author&gt;Lee, K. M.&lt;/author&gt;&lt;author&gt;Kim, J. H.&lt;/author&gt;&lt;author&gt;Lee, B. K.&lt;/author&gt;&lt;author&gt;Kwon, J. Y.&lt;/author&gt;&lt;author&gt;Lee, K. W.&lt;/author&gt;&lt;author&gt;Lee, H. J.&lt;/author&gt;&lt;/authors&gt;&lt;/contributors&gt;&lt;language&gt;eng&lt;/language&gt;&lt;added-date format="utc"&gt;1427777658&lt;/added-date&gt;&lt;ref-type name="Journal Article"&gt;17&lt;/ref-type&gt;&lt;rec-number&gt;484&lt;/rec-number&gt;&lt;last-updated-date format="utc"&gt;1427777658&lt;/last-updated-date&gt;&lt;accession-num&gt;18828601&lt;/accession-num&gt;&lt;electronic-resource-num&gt;10.1021/jf801981w&lt;/electronic-resource-num&gt;&lt;volume&gt;56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1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62145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01880" w:rsidRPr="0074106F">
        <w:rPr>
          <w:rFonts w:ascii="Book Antiqua" w:hAnsi="Book Antiqua"/>
          <w:color w:val="000000"/>
          <w:sz w:val="24"/>
          <w:szCs w:val="24"/>
        </w:rPr>
        <w:t>because of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 xml:space="preserve"> ERK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 xml:space="preserve">activation by its </w:t>
      </w:r>
      <w:r w:rsidR="008F2853" w:rsidRPr="0074106F">
        <w:rPr>
          <w:rFonts w:ascii="Book Antiqua" w:hAnsi="Book Antiqua"/>
          <w:color w:val="000000"/>
          <w:sz w:val="24"/>
          <w:szCs w:val="24"/>
        </w:rPr>
        <w:t xml:space="preserve">ROS-generating 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>activity</w:t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62145C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87F4C" w:rsidRPr="0074106F">
        <w:rPr>
          <w:rFonts w:ascii="Book Antiqua" w:hAnsi="Book Antiqua"/>
          <w:color w:val="000000"/>
          <w:sz w:val="24"/>
          <w:szCs w:val="24"/>
        </w:rPr>
        <w:t>In addition to intestinal cell models,</w:t>
      </w:r>
      <w:r w:rsidR="005F4222" w:rsidRPr="0074106F">
        <w:rPr>
          <w:rFonts w:ascii="Book Antiqua" w:hAnsi="Book Antiqua"/>
          <w:color w:val="000000"/>
          <w:sz w:val="24"/>
          <w:szCs w:val="24"/>
        </w:rPr>
        <w:t xml:space="preserve"> cocoa polyphenol</w:t>
      </w:r>
      <w:r w:rsidR="008F2853" w:rsidRPr="0074106F">
        <w:rPr>
          <w:rFonts w:ascii="Book Antiqua" w:hAnsi="Book Antiqua"/>
          <w:color w:val="000000"/>
          <w:sz w:val="24"/>
          <w:szCs w:val="24"/>
        </w:rPr>
        <w:t xml:space="preserve"> extract</w:t>
      </w:r>
      <w:r w:rsidR="005F4222" w:rsidRPr="0074106F">
        <w:rPr>
          <w:rFonts w:ascii="Book Antiqua" w:hAnsi="Book Antiqua"/>
          <w:color w:val="000000"/>
          <w:sz w:val="24"/>
          <w:szCs w:val="24"/>
        </w:rPr>
        <w:t xml:space="preserve"> improve</w:t>
      </w:r>
      <w:r w:rsidR="00A20F6D" w:rsidRPr="0074106F">
        <w:rPr>
          <w:rFonts w:ascii="Book Antiqua" w:hAnsi="Book Antiqua"/>
          <w:color w:val="000000"/>
          <w:sz w:val="24"/>
          <w:szCs w:val="24"/>
        </w:rPr>
        <w:t>d</w:t>
      </w:r>
      <w:r w:rsidR="005F422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45853" w:rsidRPr="0074106F">
        <w:rPr>
          <w:rFonts w:ascii="Book Antiqua" w:hAnsi="Book Antiqua"/>
          <w:color w:val="000000"/>
          <w:sz w:val="24"/>
          <w:szCs w:val="24"/>
        </w:rPr>
        <w:t>barrier functions disturbed by a high glucose condition</w:t>
      </w:r>
      <w:r w:rsidR="00487F4C" w:rsidRPr="0074106F">
        <w:rPr>
          <w:rFonts w:ascii="Book Antiqua" w:hAnsi="Book Antiqua"/>
          <w:color w:val="000000"/>
          <w:sz w:val="24"/>
          <w:szCs w:val="24"/>
        </w:rPr>
        <w:t xml:space="preserve"> in retinal pigment epithelium cells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3NhbGVzPC9BdXRob3I+PFllYXI+MjAxNDwvWWVhcj48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Sb3NhbGVzPC9BdXRob3I+PFllYXI+MjAxNDwvWWVhcj48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1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45853" w:rsidRPr="0074106F">
        <w:rPr>
          <w:rFonts w:ascii="Book Antiqua" w:hAnsi="Book Antiqua"/>
          <w:color w:val="000000"/>
          <w:sz w:val="24"/>
          <w:szCs w:val="24"/>
        </w:rPr>
        <w:t>.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487F4C" w:rsidRPr="0074106F">
        <w:rPr>
          <w:rFonts w:ascii="Book Antiqua" w:hAnsi="Book Antiqua"/>
          <w:color w:val="000000"/>
          <w:sz w:val="24"/>
          <w:szCs w:val="24"/>
        </w:rPr>
        <w:t>C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ocoa polyphenol extract and resveratrol </w:t>
      </w:r>
      <w:r w:rsidR="00487F4C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>attenuated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 permeability of renal cell junctions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wPC9ZZWFyPjxJRFRl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wPC9ZZWFyPjxJRFRl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8</w:t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15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, and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EGCG 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increased adhesion of </w:t>
      </w:r>
      <w:proofErr w:type="spellStart"/>
      <w:r w:rsidR="00F3179D" w:rsidRPr="0074106F">
        <w:rPr>
          <w:rFonts w:ascii="Book Antiqua" w:hAnsi="Book Antiqua"/>
          <w:kern w:val="0"/>
          <w:sz w:val="24"/>
          <w:szCs w:val="24"/>
        </w:rPr>
        <w:t>hCMEC</w:t>
      </w:r>
      <w:proofErr w:type="spellEnd"/>
      <w:r w:rsidR="00D35CFF" w:rsidRPr="0074106F">
        <w:rPr>
          <w:rFonts w:ascii="Book Antiqua" w:hAnsi="Book Antiqua"/>
          <w:kern w:val="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kern w:val="0"/>
          <w:sz w:val="24"/>
          <w:szCs w:val="24"/>
        </w:rPr>
        <w:instrText xml:space="preserve"> ADDIN EN.CITE &lt;EndNote&gt;&lt;Cite&gt;&lt;Author&gt;Li&lt;/Author&gt;&lt;Year&gt;2012&lt;/Year&gt;&lt;IDText&gt;(-)-Epigallocatechin gallate inhibits endotoxin-induced expression of inflammatory cytokines in human cerebral microvascular endothelial cells&lt;/IDText&gt;&lt;DisplayText&gt;&lt;style face="superscript"&gt;[101]&lt;/style&gt;&lt;/DisplayText&gt;&lt;record&gt;&lt;keywords&gt;&lt;keyword&gt;Blood-Brain Barrier&lt;/keyword&gt;&lt;keyword&gt;Catechin&lt;/keyword&gt;&lt;keyword&gt;Cell Line, Transformed&lt;/keyword&gt;&lt;keyword&gt;Cytokines&lt;/keyword&gt;&lt;keyword&gt;Endothelium, Vascular&lt;/keyword&gt;&lt;keyword&gt;Endotoxins&lt;/keyword&gt;&lt;keyword&gt;Gene Expression Regulation&lt;/keyword&gt;&lt;keyword&gt;Humans&lt;/keyword&gt;&lt;keyword&gt;Inflammation Mediators&lt;/keyword&gt;&lt;keyword&gt;Microcirculation&lt;/keyword&gt;&lt;/keywords&gt;&lt;urls&gt;&lt;related-urls&gt;&lt;url&gt;http://www.ncbi.nlm.nih.gov/pubmed/22768975&lt;/url&gt;&lt;/related-urls&gt;&lt;/urls&gt;&lt;isbn&gt;1742-2094&lt;/isbn&gt;&lt;custom2&gt;PMC3408337&lt;/custom2&gt;&lt;titles&gt;&lt;title&gt;(-)-Epigallocatechin gallate inhibits endotoxin-induced expression of inflammatory cytokines in human cerebral microvascular endothelial cells&lt;/title&gt;&lt;secondary-title&gt;J Neuroinflammation&lt;/secondary-title&gt;&lt;/titles&gt;&lt;pages&gt;161&lt;/pages&gt;&lt;contributors&gt;&lt;authors&gt;&lt;author&gt;Li, J.&lt;/author&gt;&lt;author&gt;Ye, L.&lt;/author&gt;&lt;author&gt;Wang, X.&lt;/author&gt;&lt;author&gt;Liu, J.&lt;/author&gt;&lt;author&gt;Wang, Y.&lt;/author&gt;&lt;author&gt;Zhou, Y.&lt;/author&gt;&lt;author&gt;Ho, W.&lt;/author&gt;&lt;/authors&gt;&lt;/contributors&gt;&lt;language&gt;eng&lt;/language&gt;&lt;added-date format="utc"&gt;1427355672&lt;/added-date&gt;&lt;ref-type name="Journal Article"&gt;17&lt;/ref-type&gt;&lt;dates&gt;&lt;year&gt;2012&lt;/year&gt;&lt;/dates&gt;&lt;rec-number&gt;456&lt;/rec-number&gt;&lt;last-updated-date format="utc"&gt;1427355672&lt;/last-updated-date&gt;&lt;accession-num&gt;22768975&lt;/accession-num&gt;&lt;electronic-resource-num&gt;10.1186/1742-2094-9-161&lt;/electronic-resource-num&gt;&lt;volume&gt;9&lt;/volume&gt;&lt;/record&gt;&lt;/Cite&gt;&lt;/EndNote&gt;</w:instrText>
      </w:r>
      <w:r w:rsidR="00D35CFF" w:rsidRPr="0074106F">
        <w:rPr>
          <w:rFonts w:ascii="Book Antiqua" w:hAnsi="Book Antiqua"/>
          <w:kern w:val="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kern w:val="0"/>
          <w:sz w:val="24"/>
          <w:szCs w:val="24"/>
          <w:vertAlign w:val="superscript"/>
        </w:rPr>
        <w:t>[101]</w:t>
      </w:r>
      <w:r w:rsidR="00D35CFF" w:rsidRPr="0074106F">
        <w:rPr>
          <w:rFonts w:ascii="Book Antiqua" w:hAnsi="Book Antiqua"/>
          <w:kern w:val="0"/>
          <w:sz w:val="24"/>
          <w:szCs w:val="24"/>
        </w:rPr>
        <w:fldChar w:fldCharType="end"/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The tightness </w:t>
      </w:r>
      <w:r w:rsidR="004A285C" w:rsidRPr="0074106F">
        <w:rPr>
          <w:rFonts w:ascii="Book Antiqua" w:hAnsi="Book Antiqua"/>
          <w:color w:val="000000"/>
          <w:sz w:val="24"/>
          <w:szCs w:val="24"/>
        </w:rPr>
        <w:t>of c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>ellular junctions</w:t>
      </w:r>
      <w:r w:rsidR="004A285C" w:rsidRPr="0074106F">
        <w:rPr>
          <w:rFonts w:ascii="Book Antiqua" w:hAnsi="Book Antiqua"/>
          <w:color w:val="000000"/>
          <w:sz w:val="24"/>
          <w:szCs w:val="24"/>
        </w:rPr>
        <w:t xml:space="preserve"> regulated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 by </w:t>
      </w:r>
      <w:r w:rsidR="004A285C" w:rsidRPr="0074106F">
        <w:rPr>
          <w:rFonts w:ascii="Book Antiqua" w:hAnsi="Book Antiqua"/>
          <w:color w:val="000000"/>
          <w:sz w:val="24"/>
          <w:szCs w:val="24"/>
        </w:rPr>
        <w:t xml:space="preserve">antioxidants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may be </w:t>
      </w:r>
      <w:r w:rsidR="004A285C" w:rsidRPr="0074106F">
        <w:rPr>
          <w:rFonts w:ascii="Book Antiqua" w:hAnsi="Book Antiqua"/>
          <w:color w:val="000000"/>
          <w:sz w:val="24"/>
          <w:szCs w:val="24"/>
        </w:rPr>
        <w:t>involved in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>severity of ALD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; this </w:t>
      </w:r>
      <w:r w:rsidR="004A285C" w:rsidRPr="0074106F">
        <w:rPr>
          <w:rFonts w:ascii="Book Antiqua" w:hAnsi="Book Antiqua"/>
          <w:color w:val="000000"/>
          <w:sz w:val="24"/>
          <w:szCs w:val="24"/>
        </w:rPr>
        <w:t>should be</w:t>
      </w:r>
      <w:r w:rsidR="00F3179D" w:rsidRPr="0074106F">
        <w:rPr>
          <w:rFonts w:ascii="Book Antiqua" w:hAnsi="Book Antiqua"/>
          <w:color w:val="000000"/>
          <w:sz w:val="24"/>
          <w:szCs w:val="24"/>
        </w:rPr>
        <w:t xml:space="preserve"> elucidated.</w:t>
      </w:r>
    </w:p>
    <w:p w14:paraId="296FAB73" w14:textId="77777777" w:rsidR="00365BB7" w:rsidRPr="0074106F" w:rsidRDefault="00365BB7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3C1121F6" w14:textId="77777777" w:rsidR="00A60AEA" w:rsidRPr="0074106F" w:rsidRDefault="006815A1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M</w:t>
      </w:r>
      <w:r w:rsidR="00F3179D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echanisms </w:t>
      </w:r>
      <w:r w:rsidR="001F177D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for </w:t>
      </w:r>
      <w:r w:rsidR="00F3179D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prevention </w:t>
      </w:r>
      <w:r w:rsidR="001F177D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 xml:space="preserve">of </w:t>
      </w:r>
      <w:r w:rsidR="00F3179D" w:rsidRPr="0074106F">
        <w:rPr>
          <w:rFonts w:ascii="Book Antiqua" w:hAnsi="Book Antiqua" w:cstheme="majorHAnsi"/>
          <w:b/>
          <w:i/>
          <w:color w:val="000000"/>
          <w:sz w:val="24"/>
          <w:szCs w:val="24"/>
        </w:rPr>
        <w:t>ALD by plant antioxidants</w:t>
      </w:r>
    </w:p>
    <w:p w14:paraId="7850A345" w14:textId="63E68569" w:rsidR="00C125DA" w:rsidRPr="0074106F" w:rsidRDefault="008316DD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Cellular oxidative stress is caused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by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many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>factor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such as exposure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to </w:t>
      </w:r>
      <w:r w:rsidR="006B1AE0" w:rsidRPr="0074106F">
        <w:rPr>
          <w:rFonts w:ascii="Book Antiqua" w:hAnsi="Book Antiqua"/>
          <w:color w:val="000000"/>
          <w:sz w:val="24"/>
          <w:szCs w:val="24"/>
        </w:rPr>
        <w:t>humoral factor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b3ZhaGVkPC9BdXRob3I+PFllYXI+MjAxMjwvWWVhcj48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b3ZhaGVkPC9BdXRob3I+PFllYXI+MjAxMjwvWWVhcj48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2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5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</w:t>
      </w:r>
      <w:r w:rsidR="006B1AE0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enzymatic generation of RO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ZWRlcmJhdW08L0F1dGhvcj48WWVhcj4yMDE1PC9ZZWFy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ZWRlcmJhdW08L0F1dGhvcj48WWVhcj4yMDE1PC9ZZWFy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45F4C" w:rsidRPr="0074106F">
        <w:rPr>
          <w:rFonts w:ascii="Book Antiqua" w:hAnsi="Book Antiqua"/>
          <w:color w:val="000000"/>
          <w:sz w:val="24"/>
          <w:szCs w:val="24"/>
        </w:rPr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[7-9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4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 metabolites of chemica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A3PC9ZZWFyPjxJRFRl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A3PC9ZZWFyPjxJRFRl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1,91,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2</w:t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16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or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7C46A8" w:rsidRPr="0074106F">
        <w:rPr>
          <w:rFonts w:ascii="Book Antiqua" w:hAnsi="Book Antiqua"/>
          <w:color w:val="000000"/>
          <w:sz w:val="24"/>
          <w:szCs w:val="24"/>
        </w:rPr>
        <w:t xml:space="preserve">mitochondrial </w:t>
      </w:r>
      <w:r w:rsidRPr="0074106F">
        <w:rPr>
          <w:rFonts w:ascii="Book Antiqua" w:hAnsi="Book Antiqua"/>
          <w:color w:val="000000"/>
          <w:sz w:val="24"/>
          <w:szCs w:val="24"/>
        </w:rPr>
        <w:t>respiratory chain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Tang&lt;/Author&gt;&lt;Year&gt;2012&lt;/Year&gt;&lt;IDText&gt;Quercetin prevents ethanol-induced dyslipidemia and mitochondrial oxidative damage&lt;/IDText&gt;&lt;DisplayText&gt;&lt;style face="superscript"&gt;[39]&lt;/style&gt;&lt;/DisplayText&gt;&lt;record&gt;&lt;dates&gt;&lt;pub-dates&gt;&lt;date&gt;May&lt;/date&gt;&lt;/pub-dates&gt;&lt;year&gt;2012&lt;/year&gt;&lt;/dates&gt;&lt;keywords&gt;&lt;keyword&gt;Alanine Transaminase&lt;/keyword&gt;&lt;keyword&gt;Animals&lt;/keyword&gt;&lt;keyword&gt;Aspartate Aminotransferases&lt;/keyword&gt;&lt;keyword&gt;Dyslipidemias&lt;/keyword&gt;&lt;keyword&gt;Ethanol&lt;/keyword&gt;&lt;keyword&gt;Male&lt;/keyword&gt;&lt;keyword&gt;Membrane Potentials&lt;/keyword&gt;&lt;keyword&gt;Mitochondria&lt;/keyword&gt;&lt;keyword&gt;Oxidative Stress&lt;/keyword&gt;&lt;keyword&gt;Quercetin&lt;/keyword&gt;&lt;keyword&gt;Rats&lt;/keyword&gt;&lt;/keywords&gt;&lt;urls&gt;&lt;related-urls&gt;&lt;url&gt;http://www.ncbi.nlm.nih.gov/pubmed/22365892&lt;/url&gt;&lt;/related-urls&gt;&lt;/urls&gt;&lt;isbn&gt;1873-6351&lt;/isbn&gt;&lt;titles&gt;&lt;title&gt;Quercetin prevents ethanol-induced dyslipidemia and mitochondrial oxidative damage&lt;/title&gt;&lt;secondary-title&gt;Food Chem Toxicol&lt;/secondary-title&gt;&lt;/titles&gt;&lt;pages&gt;1194-200&lt;/pages&gt;&lt;number&gt;5&lt;/number&gt;&lt;contributors&gt;&lt;authors&gt;&lt;author&gt;Tang, Y.&lt;/author&gt;&lt;author&gt;Gao, C.&lt;/author&gt;&lt;author&gt;Xing, M.&lt;/author&gt;&lt;author&gt;Li, Y.&lt;/author&gt;&lt;author&gt;Zhu, L.&lt;/author&gt;&lt;author&gt;Wang, D.&lt;/author&gt;&lt;author&gt;Yang, X.&lt;/author&gt;&lt;author&gt;Liu, L.&lt;/author&gt;&lt;author&gt;Yao, P.&lt;/author&gt;&lt;/authors&gt;&lt;/contributors&gt;&lt;language&gt;eng&lt;/language&gt;&lt;added-date format="utc"&gt;1425455022&lt;/added-date&gt;&lt;ref-type name="Journal Article"&gt;17&lt;/ref-type&gt;&lt;rec-number&gt;375&lt;/rec-number&gt;&lt;last-updated-date format="utc"&gt;1425455022&lt;/last-updated-date&gt;&lt;accession-num&gt;22365892&lt;/accession-num&gt;&lt;electronic-resource-num&gt;10.1016/j.fct.2012.02.008&lt;/electronic-resource-num&gt;&lt;volume&gt;50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39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Two major mechanisms may be proposed for 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prevent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>ing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hepatic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 injury by </w:t>
      </w:r>
      <w:r w:rsidRPr="0074106F">
        <w:rPr>
          <w:rFonts w:ascii="Book Antiqua" w:hAnsi="Book Antiqua"/>
          <w:color w:val="000000"/>
          <w:sz w:val="24"/>
          <w:szCs w:val="24"/>
        </w:rPr>
        <w:t>oxidation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: (1)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t xml:space="preserve">impairment 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of oxidative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signaling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at leads 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to cell death</w:t>
      </w:r>
      <w:r w:rsidR="00E258D2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 and (2) activation of </w:t>
      </w:r>
      <w:r w:rsidR="001F177D" w:rsidRPr="0074106F">
        <w:rPr>
          <w:rFonts w:ascii="Book Antiqua" w:hAnsi="Book Antiqua"/>
          <w:color w:val="000000"/>
          <w:sz w:val="24"/>
          <w:szCs w:val="24"/>
        </w:rPr>
        <w:lastRenderedPageBreak/>
        <w:t xml:space="preserve">th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-Nrf2 pathway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>resulting in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induction of antioxidant enzymes.</w:t>
      </w:r>
    </w:p>
    <w:p w14:paraId="48948427" w14:textId="20FD92DC" w:rsidR="00CC4E03" w:rsidRPr="0074106F" w:rsidRDefault="00160A6F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As a leading mechanism, “preconditioning” in ischemia-reperfusion models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has </w:t>
      </w:r>
      <w:r w:rsidRPr="0074106F">
        <w:rPr>
          <w:rFonts w:ascii="Book Antiqua" w:hAnsi="Book Antiqua"/>
          <w:color w:val="000000"/>
          <w:sz w:val="24"/>
          <w:szCs w:val="24"/>
        </w:rPr>
        <w:t>been proposed to alleviate tissue damage</w:t>
      </w:r>
      <w:r w:rsidR="008F2853" w:rsidRPr="0074106F">
        <w:rPr>
          <w:rFonts w:ascii="Book Antiqua" w:hAnsi="Book Antiqua"/>
          <w:color w:val="000000"/>
          <w:sz w:val="24"/>
          <w:szCs w:val="24"/>
        </w:rPr>
        <w:t>. In ischemia-reperfusion models, excessive ROS is</w:t>
      </w:r>
      <w:r w:rsidR="00E2674A" w:rsidRPr="0074106F">
        <w:rPr>
          <w:rFonts w:ascii="Book Antiqua" w:hAnsi="Book Antiqua"/>
          <w:color w:val="000000"/>
          <w:sz w:val="24"/>
          <w:szCs w:val="24"/>
        </w:rPr>
        <w:t xml:space="preserve"> observed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after reperfusion, </w:t>
      </w:r>
      <w:r w:rsidR="00E2674A" w:rsidRPr="0074106F">
        <w:rPr>
          <w:rFonts w:ascii="Book Antiqua" w:hAnsi="Book Antiqua"/>
          <w:color w:val="000000"/>
          <w:sz w:val="24"/>
          <w:szCs w:val="24"/>
        </w:rPr>
        <w:t>wherea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2674A" w:rsidRPr="0074106F">
        <w:rPr>
          <w:rFonts w:ascii="Book Antiqua" w:hAnsi="Book Antiqua"/>
          <w:color w:val="000000"/>
          <w:sz w:val="24"/>
          <w:szCs w:val="24"/>
        </w:rPr>
        <w:t xml:space="preserve">slight ischemic-reperfusion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pretreatment to tissues or cells can </w:t>
      </w:r>
      <w:r w:rsidR="00FE3BAD" w:rsidRPr="0074106F">
        <w:rPr>
          <w:rFonts w:ascii="Book Antiqua" w:hAnsi="Book Antiqua"/>
          <w:color w:val="000000"/>
          <w:sz w:val="24"/>
          <w:szCs w:val="24"/>
        </w:rPr>
        <w:t xml:space="preserve">alter MAPK activities and </w:t>
      </w:r>
      <w:r w:rsidR="00B16C9C" w:rsidRPr="0074106F">
        <w:rPr>
          <w:rFonts w:ascii="Book Antiqua" w:hAnsi="Book Antiqua"/>
          <w:color w:val="000000"/>
          <w:sz w:val="24"/>
          <w:szCs w:val="24"/>
        </w:rPr>
        <w:t xml:space="preserve">interfere with </w:t>
      </w:r>
      <w:r w:rsidRPr="0074106F">
        <w:rPr>
          <w:rFonts w:ascii="Book Antiqua" w:hAnsi="Book Antiqua"/>
          <w:color w:val="000000"/>
          <w:sz w:val="24"/>
          <w:szCs w:val="24"/>
        </w:rPr>
        <w:t>cellular damage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XYW5nPC9BdXRob3I+PFllYXI+MjAxNDwvWWVhcj48SURU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XYW5nPC9BdXRob3I+PFllYXI+MjAxNDwvWWVhcj48SURU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17-119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It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has been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reported that ROS stimulates PKC, MAPKs, and subsequent events </w:t>
      </w:r>
      <w:r w:rsidR="00916214" w:rsidRPr="0074106F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lead to cell death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yPC9ZZWFyPjxJRFRl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EyPC9ZZWFyPjxJRFRl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89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or to induce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an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antioxidant system (Fig</w:t>
      </w:r>
      <w:r w:rsidR="00164FF7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1)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. MAPKs </w:t>
      </w:r>
      <w:r w:rsidR="00EB25D6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to activate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both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PP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wMjwvWWVhcj48SURU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wMjwvWWVhcj48SURU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6</w:t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0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and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dWxsaWtvdGlsPC9BdXRob3I+PFllYXI+MjAxMjwvWWVh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QdWxsaWtvdGlsPC9BdXRob3I+PFllYXI+MjAxMjwvWWVh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9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A60AEA" w:rsidRPr="0074106F">
        <w:rPr>
          <w:rFonts w:ascii="Book Antiqua" w:hAnsi="Book Antiqua"/>
          <w:color w:val="000000"/>
          <w:sz w:val="24"/>
          <w:szCs w:val="24"/>
        </w:rPr>
        <w:t>.</w:t>
      </w:r>
      <w:r w:rsidR="004E214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Once activated, PPs may deactivate not only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MAPKs </w:t>
      </w:r>
      <w:r w:rsidR="005A3DAC" w:rsidRPr="0074106F">
        <w:rPr>
          <w:rFonts w:ascii="Book Antiqua" w:hAnsi="Book Antiqua"/>
          <w:color w:val="000000"/>
          <w:sz w:val="24"/>
          <w:szCs w:val="24"/>
        </w:rPr>
        <w:t xml:space="preserve">themselves 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but also other phosphorylated proteins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related </w:t>
      </w:r>
      <w:r w:rsidR="005A3DAC" w:rsidRPr="0074106F">
        <w:rPr>
          <w:rFonts w:ascii="Book Antiqua" w:hAnsi="Book Antiqua"/>
          <w:color w:val="000000"/>
          <w:sz w:val="24"/>
          <w:szCs w:val="24"/>
        </w:rPr>
        <w:t>to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 MAPK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signaling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 pathway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aGFsbGE8L0F1dGhvcj48WWVhcj4yMDAyPC9ZZWFyPjxJ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CaGFsbGE8L0F1dGhvcj48WWVhcj4yMDAyPC9ZZWFyPjxJ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6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A3DAC" w:rsidRPr="0074106F">
        <w:rPr>
          <w:rFonts w:ascii="Book Antiqua" w:hAnsi="Book Antiqua"/>
          <w:color w:val="000000"/>
          <w:sz w:val="24"/>
          <w:szCs w:val="24"/>
        </w:rPr>
        <w:t>, which may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 lead to</w:t>
      </w:r>
      <w:r w:rsidR="005A3DAC" w:rsidRPr="0074106F">
        <w:rPr>
          <w:rFonts w:ascii="Book Antiqua" w:hAnsi="Book Antiqua"/>
          <w:color w:val="000000"/>
          <w:sz w:val="24"/>
          <w:szCs w:val="24"/>
        </w:rPr>
        <w:t xml:space="preserve"> comprehensive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 impairment of MAPK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signaling</w:t>
      </w:r>
      <w:r w:rsidR="00941460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Despite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ir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antioxidant activity, polyphenols also have a slight pro</w:t>
      </w:r>
      <w:r w:rsidR="009A1812" w:rsidRPr="0074106F">
        <w:rPr>
          <w:rFonts w:ascii="Book Antiqua" w:hAnsi="Book Antiqua"/>
          <w:color w:val="000000"/>
          <w:sz w:val="24"/>
          <w:szCs w:val="24"/>
        </w:rPr>
        <w:t>-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oxidant activit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A1PC9ZZWFyPjxJRFRl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A1PC9ZZWFyPjxJRFRl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==
</w:fldData>
        </w:fldChar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1542A9" w:rsidRPr="0074106F">
        <w:rPr>
          <w:rFonts w:ascii="Book Antiqua" w:hAnsi="Book Antiqua"/>
          <w:color w:val="000000"/>
          <w:sz w:val="24"/>
          <w:szCs w:val="24"/>
        </w:rPr>
      </w:r>
      <w:r w:rsidR="001542A9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72</w:t>
      </w:r>
      <w:r w:rsidR="00E258D2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1542A9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1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. Such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an </w:t>
      </w:r>
      <w:r w:rsidR="00560E70" w:rsidRPr="0074106F">
        <w:rPr>
          <w:rFonts w:ascii="Book Antiqua" w:hAnsi="Book Antiqua"/>
          <w:color w:val="000000"/>
          <w:sz w:val="24"/>
          <w:szCs w:val="24"/>
        </w:rPr>
        <w:t>impact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 may increase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>the activity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 of MAPKs and 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>PP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c3VrYW1vdG88L0F1dGhvcj48WWVhcj4yMDE0PC9ZZWFy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Uc3VrYW1vdG88L0F1dGhvcj48WWVhcj4yMDE0PC9ZZWFy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103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 or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stability of PP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wMjwvWWVhcj48SURU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aGVuPC9BdXRob3I+PFllYXI+MjAwMjwvWWVhcj48SURU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0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 prior to crucial</w:t>
      </w:r>
      <w:r w:rsidR="00E2674A" w:rsidRPr="0074106F">
        <w:rPr>
          <w:rFonts w:ascii="Book Antiqua" w:hAnsi="Book Antiqua"/>
          <w:color w:val="000000"/>
          <w:sz w:val="24"/>
          <w:szCs w:val="24"/>
        </w:rPr>
        <w:t xml:space="preserve"> oxidative stress by ROS. </w:t>
      </w:r>
      <w:r w:rsidR="00226B07" w:rsidRPr="0074106F">
        <w:rPr>
          <w:rFonts w:ascii="Book Antiqua" w:hAnsi="Book Antiqua"/>
          <w:color w:val="000000"/>
          <w:sz w:val="24"/>
          <w:szCs w:val="24"/>
        </w:rPr>
        <w:t xml:space="preserve">At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26B07" w:rsidRPr="0074106F">
        <w:rPr>
          <w:rFonts w:ascii="Book Antiqua" w:hAnsi="Book Antiqua"/>
          <w:color w:val="000000"/>
          <w:sz w:val="24"/>
          <w:szCs w:val="24"/>
        </w:rPr>
        <w:t xml:space="preserve">least,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PPs </w:t>
      </w:r>
      <w:r w:rsidR="00226B07" w:rsidRPr="0074106F">
        <w:rPr>
          <w:rFonts w:ascii="Book Antiqua" w:hAnsi="Book Antiqua"/>
          <w:color w:val="000000"/>
          <w:sz w:val="24"/>
          <w:szCs w:val="24"/>
        </w:rPr>
        <w:t xml:space="preserve">activated by antioxidants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probably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partially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br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>e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ak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 xml:space="preserve"> activation of MAPK pathways.</w:t>
      </w:r>
      <w:r w:rsidR="008316D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>In fact</w:t>
      </w:r>
      <w:r w:rsidR="00B9020D" w:rsidRPr="0074106F">
        <w:rPr>
          <w:rFonts w:ascii="Book Antiqua" w:hAnsi="Book Antiqua"/>
          <w:color w:val="000000"/>
          <w:sz w:val="24"/>
          <w:szCs w:val="24"/>
        </w:rPr>
        <w:t>s</w:t>
      </w:r>
      <w:r w:rsidR="00226B07" w:rsidRPr="0074106F">
        <w:rPr>
          <w:rFonts w:ascii="Book Antiqua" w:hAnsi="Book Antiqua"/>
          <w:color w:val="000000"/>
          <w:sz w:val="24"/>
          <w:szCs w:val="24"/>
        </w:rPr>
        <w:t>, a</w:t>
      </w:r>
      <w:r w:rsidR="008316DD" w:rsidRPr="0074106F">
        <w:rPr>
          <w:rFonts w:ascii="Book Antiqua" w:hAnsi="Book Antiqua"/>
          <w:color w:val="000000"/>
          <w:sz w:val="24"/>
          <w:szCs w:val="24"/>
        </w:rPr>
        <w:t xml:space="preserve">fter pretreatment with plant antioxidants, </w:t>
      </w:r>
      <w:proofErr w:type="spellStart"/>
      <w:r w:rsidR="008316DD" w:rsidRPr="0074106F">
        <w:rPr>
          <w:rFonts w:ascii="Book Antiqua" w:hAnsi="Book Antiqua"/>
          <w:color w:val="000000"/>
          <w:sz w:val="24"/>
          <w:szCs w:val="24"/>
        </w:rPr>
        <w:t>hyperactivation</w:t>
      </w:r>
      <w:proofErr w:type="spellEnd"/>
      <w:r w:rsidR="008316DD" w:rsidRPr="0074106F">
        <w:rPr>
          <w:rFonts w:ascii="Book Antiqua" w:hAnsi="Book Antiqua"/>
          <w:color w:val="000000"/>
          <w:sz w:val="24"/>
          <w:szCs w:val="24"/>
        </w:rPr>
        <w:t xml:space="preserve"> of MAPKs by</w:t>
      </w:r>
      <w:r w:rsidR="00E2674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A66DF" w:rsidRPr="0074106F">
        <w:rPr>
          <w:rFonts w:ascii="Book Antiqua" w:hAnsi="Book Antiqua"/>
          <w:color w:val="000000"/>
          <w:sz w:val="24"/>
          <w:szCs w:val="24"/>
        </w:rPr>
        <w:t xml:space="preserve">injuring 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>stimuli</w:t>
      </w:r>
      <w:r w:rsidR="008316D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9F1DB3" w:rsidRPr="0074106F">
        <w:rPr>
          <w:rFonts w:ascii="Book Antiqua" w:hAnsi="Book Antiqua"/>
          <w:color w:val="000000"/>
          <w:sz w:val="24"/>
          <w:szCs w:val="24"/>
        </w:rPr>
        <w:t>appears</w:t>
      </w:r>
      <w:r w:rsidR="008316DD" w:rsidRPr="0074106F">
        <w:rPr>
          <w:rFonts w:ascii="Book Antiqua" w:hAnsi="Book Antiqua"/>
          <w:color w:val="000000"/>
          <w:sz w:val="24"/>
          <w:szCs w:val="24"/>
        </w:rPr>
        <w:t xml:space="preserve"> to decline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wPC9ZZWFyPjxJRFRl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MZWU8L0F1dGhvcj48WWVhcj4yMDEwPC9ZZWFyPjxJRFRl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E258D2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2,41,48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64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316DD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These results may support hypothes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>i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s</w:t>
      </w:r>
      <w:r w:rsidR="00E258D2" w:rsidRPr="00E258D2">
        <w:rPr>
          <w:rFonts w:ascii="Book Antiqua" w:eastAsia="宋体" w:hAnsi="Book Antiqua" w:hint="eastAsia"/>
          <w:color w:val="000000"/>
          <w:sz w:val="24"/>
          <w:szCs w:val="24"/>
          <w:vertAlign w:val="superscript"/>
          <w:lang w:eastAsia="zh-CN"/>
        </w:rPr>
        <w:t>[</w:t>
      </w:r>
      <w:r w:rsidR="00B620B6" w:rsidRPr="00E258D2">
        <w:rPr>
          <w:rFonts w:ascii="Book Antiqua" w:hAnsi="Book Antiqua"/>
          <w:color w:val="000000"/>
          <w:sz w:val="24"/>
          <w:szCs w:val="24"/>
          <w:vertAlign w:val="superscript"/>
        </w:rPr>
        <w:t>1</w:t>
      </w:r>
      <w:r w:rsidR="00E258D2" w:rsidRPr="00E258D2">
        <w:rPr>
          <w:rFonts w:ascii="Book Antiqua" w:eastAsia="宋体" w:hAnsi="Book Antiqua" w:hint="eastAsia"/>
          <w:color w:val="000000"/>
          <w:sz w:val="24"/>
          <w:szCs w:val="24"/>
          <w:vertAlign w:val="superscript"/>
          <w:lang w:eastAsia="zh-CN"/>
        </w:rPr>
        <w:t>]</w:t>
      </w:r>
      <w:r w:rsidR="00B83A70" w:rsidRPr="0074106F">
        <w:rPr>
          <w:rFonts w:ascii="Book Antiqua" w:hAnsi="Book Antiqua"/>
          <w:color w:val="000000"/>
          <w:sz w:val="24"/>
          <w:szCs w:val="24"/>
        </w:rPr>
        <w:t>.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Taken together, ROS and/or MAPK </w:t>
      </w:r>
      <w:r w:rsidR="00EB25D6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key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regulat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ors of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 xml:space="preserve">both cell injury and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60AEA" w:rsidRPr="0074106F">
        <w:rPr>
          <w:rFonts w:ascii="Book Antiqua" w:hAnsi="Book Antiqua"/>
          <w:color w:val="000000"/>
          <w:sz w:val="24"/>
          <w:szCs w:val="24"/>
        </w:rPr>
        <w:t>induction of antioxidant enzymes</w:t>
      </w:r>
      <w:r w:rsidR="00E65010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</w:p>
    <w:p w14:paraId="049EB034" w14:textId="54F49EB2" w:rsidR="0084069E" w:rsidRPr="0074106F" w:rsidRDefault="004630CD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In addition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, this mechanism 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>can explain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>effects of antioxidants on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 xml:space="preserve">barrier functions </w:t>
      </w:r>
      <w:r w:rsidR="00CC4E03" w:rsidRPr="0074106F">
        <w:rPr>
          <w:rFonts w:ascii="Book Antiqua" w:hAnsi="Book Antiqua"/>
          <w:color w:val="000000"/>
          <w:sz w:val="24"/>
          <w:szCs w:val="24"/>
        </w:rPr>
        <w:t>of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 epithelial cells.</w:t>
      </w:r>
      <w:r w:rsidR="00A46D2E" w:rsidRPr="0074106F">
        <w:rPr>
          <w:rFonts w:ascii="Book Antiqua" w:hAnsi="Book Antiqua"/>
          <w:color w:val="000000"/>
          <w:sz w:val="24"/>
          <w:szCs w:val="24"/>
        </w:rPr>
        <w:t xml:space="preserve"> J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>unction proteins</w:t>
      </w:r>
      <w:r w:rsidR="00A46D2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641A6" w:rsidRPr="0074106F">
        <w:rPr>
          <w:rFonts w:ascii="Book Antiqua" w:hAnsi="Book Antiqua"/>
          <w:color w:val="000000"/>
          <w:sz w:val="24"/>
          <w:szCs w:val="24"/>
        </w:rPr>
        <w:t xml:space="preserve">and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intercellular barrier function are reported to </w:t>
      </w:r>
      <w:r w:rsidR="00A46D2E" w:rsidRPr="0074106F">
        <w:rPr>
          <w:rFonts w:ascii="Book Antiqua" w:hAnsi="Book Antiqua"/>
          <w:color w:val="000000"/>
          <w:sz w:val="24"/>
          <w:szCs w:val="24"/>
        </w:rPr>
        <w:t>be disturbed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 by oxidative stres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W5nPC9BdXRob3I+PFllYXI+MjAwODwvWWVhcj48SURU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YW5nPC9BdXRob3I+PFllYXI+MjAwODwvWWVhcj48SURU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8</w:t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1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. Antioxidants 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 xml:space="preserve">are reported to 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>have slight activity to generate RO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A1PC9ZZWFyPjxJRFRl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LaW08L0F1dGhvcj48WWVhcj4yMDA1PC9ZZWFyPjxJRFRl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[114,</w:t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1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37D87" w:rsidRPr="0074106F">
        <w:rPr>
          <w:rFonts w:ascii="Book Antiqua" w:hAnsi="Book Antiqua"/>
          <w:color w:val="000000"/>
          <w:sz w:val="24"/>
          <w:szCs w:val="24"/>
        </w:rPr>
        <w:t xml:space="preserve"> and subsequently to activate MAPKs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>disturbing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 the barrier function </w:t>
      </w:r>
      <w:r w:rsidR="0023351D" w:rsidRPr="0023351D">
        <w:rPr>
          <w:rFonts w:ascii="Book Antiqua" w:hAnsi="Book Antiqua"/>
          <w:i/>
          <w:color w:val="000000"/>
          <w:sz w:val="24"/>
          <w:szCs w:val="24"/>
        </w:rPr>
        <w:t>in vitro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Kang&lt;/Author&gt;&lt;Year&gt;2008&lt;/Year&gt;&lt;IDText&gt;Inhibition of gap junctional intercellular communication by the green tea polyphenol (-)-epigallocatechin gallate in normal rat liver epithelial cells&lt;/IDText&gt;&lt;DisplayText&gt;&lt;style face="superscript"&gt;[114]&lt;/style&gt;&lt;/DisplayText&gt;&lt;record&gt;&lt;dates&gt;&lt;pub-dates&gt;&lt;date&gt;Nov&lt;/date&gt;&lt;/pub-dates&gt;&lt;year&gt;2008&lt;/year&gt;&lt;/dates&gt;&lt;keywords&gt;&lt;keyword&gt;Animals&lt;/keyword&gt;&lt;keyword&gt;Catechin&lt;/keyword&gt;&lt;keyword&gt;Cell Communication&lt;/keyword&gt;&lt;keyword&gt;Cells, Cultured&lt;/keyword&gt;&lt;keyword&gt;Connexin 43&lt;/keyword&gt;&lt;keyword&gt;Epithelial Cells&lt;/keyword&gt;&lt;keyword&gt;Flavonoids&lt;/keyword&gt;&lt;keyword&gt;Gap Junctions&lt;/keyword&gt;&lt;keyword&gt;Mitogen-Activated Protein Kinase 3&lt;/keyword&gt;&lt;keyword&gt;Phenols&lt;/keyword&gt;&lt;keyword&gt;Phosphorylation&lt;/keyword&gt;&lt;keyword&gt;Polyphenols&lt;/keyword&gt;&lt;keyword&gt;Rats&lt;/keyword&gt;&lt;keyword&gt;Tea&lt;/keyword&gt;&lt;/keywords&gt;&lt;urls&gt;&lt;related-urls&gt;&lt;url&gt;http://www.ncbi.nlm.nih.gov/pubmed/18828601&lt;/url&gt;&lt;/related-urls&gt;&lt;/urls&gt;&lt;isbn&gt;1520-5118&lt;/isbn&gt;&lt;titles&gt;&lt;title&gt;Inhibition of gap junctional intercellular communication by the green tea polyphenol (-)-epigallocatechin gallate in normal rat liver epithelial cells&lt;/title&gt;&lt;secondary-title&gt;J Agric Food Chem&lt;/secondary-title&gt;&lt;/titles&gt;&lt;pages&gt;10422-7&lt;/pages&gt;&lt;number&gt;21&lt;/number&gt;&lt;contributors&gt;&lt;authors&gt;&lt;author&gt;Kang, N. J.&lt;/author&gt;&lt;author&gt;Lee, K. M.&lt;/author&gt;&lt;author&gt;Kim, J. H.&lt;/author&gt;&lt;author&gt;Lee, B. K.&lt;/author&gt;&lt;author&gt;Kwon, J. Y.&lt;/author&gt;&lt;author&gt;Lee, K. W.&lt;/author&gt;&lt;author&gt;Lee, H. J.&lt;/author&gt;&lt;/authors&gt;&lt;/contributors&gt;&lt;language&gt;eng&lt;/language&gt;&lt;added-date format="utc"&gt;1427777658&lt;/added-date&gt;&lt;ref-type name="Journal Article"&gt;17&lt;/ref-type&gt;&lt;rec-number&gt;484&lt;/rec-number&gt;&lt;last-updated-date format="utc"&gt;1427777658&lt;/last-updated-date&gt;&lt;accession-num&gt;18828601&lt;/accession-num&gt;&lt;electronic-resource-num&gt;10.1021/jf801981w&lt;/electronic-resource-num&gt;&lt;volume&gt;56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1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6F0F9D" w:rsidRPr="0074106F">
        <w:rPr>
          <w:rFonts w:ascii="Book Antiqua" w:hAnsi="Book Antiqua"/>
          <w:color w:val="000000"/>
          <w:sz w:val="24"/>
          <w:szCs w:val="24"/>
        </w:rPr>
        <w:t>However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, pretreatment of antioxidants may 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>diminish</w:t>
      </w:r>
      <w:r w:rsidR="0084069E" w:rsidRPr="0074106F">
        <w:rPr>
          <w:rFonts w:ascii="Book Antiqua" w:hAnsi="Book Antiqua"/>
          <w:color w:val="000000"/>
          <w:sz w:val="24"/>
          <w:szCs w:val="24"/>
        </w:rPr>
        <w:t xml:space="preserve"> excessive oxidative stress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as explained above</w:t>
      </w:r>
      <w:r w:rsidR="00337D87" w:rsidRPr="0074106F">
        <w:rPr>
          <w:rFonts w:ascii="Book Antiqua" w:hAnsi="Book Antiqua"/>
          <w:color w:val="000000"/>
          <w:sz w:val="24"/>
          <w:szCs w:val="24"/>
        </w:rPr>
        <w:t>, leading to protection of the barrier function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YXJyYXNjby1Qb3pvPC9BdXRob3I+PFllYXI+MjAxMzwv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YXJyYXNjby1Qb3pvPC9BdXRob3I+PFllYXI+MjAxMzwv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==
</w:fldData>
        </w:fldChar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761EC0" w:rsidRPr="0074106F">
        <w:rPr>
          <w:rFonts w:ascii="Book Antiqua" w:hAnsi="Book Antiqua"/>
          <w:color w:val="000000"/>
          <w:sz w:val="24"/>
          <w:szCs w:val="24"/>
        </w:rPr>
      </w:r>
      <w:r w:rsidR="00761EC0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8A6B78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49,</w:t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50</w:t>
      </w:r>
      <w:r w:rsidR="00761EC0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37D87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56DA5ACF" w14:textId="7E56C9E1" w:rsidR="000A723D" w:rsidRPr="0074106F" w:rsidRDefault="00C71E2A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It has been suggested that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ROS (and electrophilic reagents) directly activat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>-Nrf2 pathway. Kea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p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1 is a sensor of intracellular oxidative stress and couples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with 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>Nrf2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Turpaev&lt;/Author&gt;&lt;Year&gt;2013&lt;/Year&gt;&lt;IDText&gt;Keap1-Nrf2 signaling pathway: mechanisms of regulation and role in protection of cells against toxicity caused by xenobiotics and electrophiles&lt;/IDText&gt;&lt;DisplayText&gt;&lt;style face="superscript"&gt;[122]&lt;/style&gt;&lt;/DisplayText&gt;&lt;record&gt;&lt;dates&gt;&lt;pub-dates&gt;&lt;date&gt;Feb&lt;/date&gt;&lt;/pub-dates&gt;&lt;year&gt;2013&lt;/year&gt;&lt;/dates&gt;&lt;keywords&gt;&lt;keyword&gt;Antioxidants&lt;/keyword&gt;&lt;keyword&gt;Humans&lt;/keyword&gt;&lt;keyword&gt;Intracellular Signaling Peptides and Proteins&lt;/keyword&gt;&lt;keyword&gt;NF-E2-Related Factor 2&lt;/keyword&gt;&lt;keyword&gt;Oxidative Stress&lt;/keyword&gt;&lt;keyword&gt;Signal Transduction&lt;/keyword&gt;&lt;keyword&gt;Xenobiotics&lt;/keyword&gt;&lt;/keywords&gt;&lt;urls&gt;&lt;related-urls&gt;&lt;url&gt;http://www.ncbi.nlm.nih.gov/pubmed/23581983&lt;/url&gt;&lt;/related-urls&gt;&lt;/urls&gt;&lt;isbn&gt;1608-3040&lt;/isbn&gt;&lt;titles&gt;&lt;title&gt;Keap1-Nrf2 signaling pathway: mechanisms of regulation and role in protection of cells against toxicity caused by xenobiotics and electrophiles&lt;/title&gt;&lt;secondary-title&gt;Biochemistry (Mosc)&lt;/secondary-title&gt;&lt;/titles&gt;&lt;pages&gt;111-26&lt;/pages&gt;&lt;number&gt;2&lt;/number&gt;&lt;contributors&gt;&lt;authors&gt;&lt;author&gt;Turpaev, K. T.&lt;/author&gt;&lt;/authors&gt;&lt;/contributors&gt;&lt;language&gt;eng&lt;/language&gt;&lt;added-date format="utc"&gt;1428039604&lt;/added-date&gt;&lt;ref-type name="Journal Article"&gt;17&lt;/ref-type&gt;&lt;rec-number&gt;510&lt;/rec-number&gt;&lt;last-updated-date format="utc"&gt;1428039604&lt;/last-updated-date&gt;&lt;accession-num&gt;23581983&lt;/accession-num&gt;&lt;electronic-resource-num&gt;10.1134/S0006297913020016&lt;/electronic-resource-num&gt;&lt;volume&gt;78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. Onc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is oxidized, Nrf2 is released, 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lastRenderedPageBreak/>
        <w:t>moves to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nuclei, and activates ARE.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Regarding the 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>relation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>ship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between chemical structures and antioxidant activities,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it is suggested that 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>electrophilic compounds</w:t>
      </w:r>
      <w:r w:rsidR="00814D8B" w:rsidRPr="0074106F">
        <w:rPr>
          <w:rFonts w:ascii="Book Antiqua" w:hAnsi="Book Antiqua"/>
          <w:color w:val="000000"/>
          <w:sz w:val="24"/>
          <w:szCs w:val="24"/>
        </w:rPr>
        <w:t xml:space="preserve">, such as flavonoids, curcumin, and </w:t>
      </w:r>
      <w:proofErr w:type="spellStart"/>
      <w:r w:rsidR="00814D8B" w:rsidRPr="0074106F">
        <w:rPr>
          <w:rFonts w:ascii="Book Antiqua" w:hAnsi="Book Antiqua"/>
          <w:color w:val="000000"/>
          <w:sz w:val="24"/>
          <w:szCs w:val="24"/>
        </w:rPr>
        <w:t>thiocyanate</w:t>
      </w:r>
      <w:proofErr w:type="spellEnd"/>
      <w:r w:rsidR="00814D8B" w:rsidRPr="0074106F">
        <w:rPr>
          <w:rFonts w:ascii="Book Antiqua" w:hAnsi="Book Antiqua"/>
          <w:color w:val="000000"/>
          <w:sz w:val="24"/>
          <w:szCs w:val="24"/>
        </w:rPr>
        <w:t>-related compounds,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stimulate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666709" w:rsidRPr="0074106F">
        <w:rPr>
          <w:rFonts w:ascii="Book Antiqua" w:hAnsi="Book Antiqua"/>
          <w:color w:val="000000"/>
          <w:sz w:val="24"/>
          <w:szCs w:val="24"/>
        </w:rPr>
        <w:t>Keap1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>-</w:t>
      </w:r>
      <w:r w:rsidR="00C125DA" w:rsidRPr="0074106F">
        <w:rPr>
          <w:rFonts w:ascii="Book Antiqua" w:hAnsi="Book Antiqua"/>
          <w:color w:val="000000"/>
          <w:sz w:val="24"/>
          <w:szCs w:val="24"/>
        </w:rPr>
        <w:t>Nrf2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pathway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Turpaev&lt;/Author&gt;&lt;Year&gt;2013&lt;/Year&gt;&lt;IDText&gt;Keap1-Nrf2 signaling pathway: mechanisms of regulation and role in protection of cells against toxicity caused by xenobiotics and electrophiles&lt;/IDText&gt;&lt;DisplayText&gt;&lt;style face="superscript"&gt;[122]&lt;/style&gt;&lt;/DisplayText&gt;&lt;record&gt;&lt;dates&gt;&lt;pub-dates&gt;&lt;date&gt;Feb&lt;/date&gt;&lt;/pub-dates&gt;&lt;year&gt;2013&lt;/year&gt;&lt;/dates&gt;&lt;keywords&gt;&lt;keyword&gt;Antioxidants&lt;/keyword&gt;&lt;keyword&gt;Humans&lt;/keyword&gt;&lt;keyword&gt;Intracellular Signaling Peptides and Proteins&lt;/keyword&gt;&lt;keyword&gt;NF-E2-Related Factor 2&lt;/keyword&gt;&lt;keyword&gt;Oxidative Stress&lt;/keyword&gt;&lt;keyword&gt;Signal Transduction&lt;/keyword&gt;&lt;keyword&gt;Xenobiotics&lt;/keyword&gt;&lt;/keywords&gt;&lt;urls&gt;&lt;related-urls&gt;&lt;url&gt;http://www.ncbi.nlm.nih.gov/pubmed/23581983&lt;/url&gt;&lt;/related-urls&gt;&lt;/urls&gt;&lt;isbn&gt;1608-3040&lt;/isbn&gt;&lt;titles&gt;&lt;title&gt;Keap1-Nrf2 signaling pathway: mechanisms of regulation and role in protection of cells against toxicity caused by xenobiotics and electrophiles&lt;/title&gt;&lt;secondary-title&gt;Biochemistry (Mosc)&lt;/secondary-title&gt;&lt;/titles&gt;&lt;pages&gt;111-26&lt;/pages&gt;&lt;number&gt;2&lt;/number&gt;&lt;contributors&gt;&lt;authors&gt;&lt;author&gt;Turpaev, K. T.&lt;/author&gt;&lt;/authors&gt;&lt;/contributors&gt;&lt;language&gt;eng&lt;/language&gt;&lt;added-date format="utc"&gt;1428039604&lt;/added-date&gt;&lt;ref-type name="Journal Article"&gt;17&lt;/ref-type&gt;&lt;rec-number&gt;510&lt;/rec-number&gt;&lt;last-updated-date format="utc"&gt;1428039604&lt;/last-updated-date&gt;&lt;accession-num&gt;23581983&lt;/accession-num&gt;&lt;electronic-resource-num&gt;10.1134/S0006297913020016&lt;/electronic-resource-num&gt;&lt;volume&gt;78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93ED3" w:rsidRPr="0074106F">
        <w:rPr>
          <w:rFonts w:ascii="Book Antiqua" w:hAnsi="Book Antiqua"/>
          <w:color w:val="000000"/>
          <w:sz w:val="24"/>
          <w:szCs w:val="24"/>
        </w:rPr>
        <w:t>. Sato</w:t>
      </w:r>
      <w:r w:rsidR="002C3850" w:rsidRPr="0074106F">
        <w:rPr>
          <w:rFonts w:ascii="Book Antiqua" w:hAnsi="Book Antiqua"/>
          <w:color w:val="000000"/>
          <w:sz w:val="24"/>
          <w:szCs w:val="24"/>
        </w:rPr>
        <w:t>h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293ED3" w:rsidRPr="008A6B78">
        <w:rPr>
          <w:rFonts w:ascii="Book Antiqua" w:hAnsi="Book Antiqua"/>
          <w:i/>
          <w:color w:val="000000"/>
          <w:sz w:val="24"/>
          <w:szCs w:val="24"/>
        </w:rPr>
        <w:t>et al</w:t>
      </w:r>
      <w:r w:rsidR="008A6B78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8A6B78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Satoh&lt;/Author&gt;&lt;Year&gt;2013&lt;/Year&gt;&lt;IDText&gt;Nrf2/ARE-mediated antioxidant actions of pro-electrophilic drugs&lt;/IDText&gt;&lt;DisplayText&gt;&lt;style face="superscript"&gt;[123]&lt;/style&gt;&lt;/DisplayText&gt;&lt;record&gt;&lt;dates&gt;&lt;pub-dates&gt;&lt;date&gt;Dec&lt;/date&gt;&lt;/pub-dates&gt;&lt;year&gt;2013&lt;/year&gt;&lt;/dates&gt;&lt;urls&gt;&lt;related-urls&gt;&lt;url&gt;http://www.ncbi.nlm.nih.gov/pubmed/23892355&lt;/url&gt;&lt;/related-urls&gt;&lt;/urls&gt;&lt;isbn&gt;1873-4596&lt;/isbn&gt;&lt;custom2&gt;PMC3859717&lt;/custom2&gt;&lt;titles&gt;&lt;title&gt;Nrf2/ARE-mediated antioxidant actions of pro-electrophilic drugs&lt;/title&gt;&lt;secondary-title&gt;Free Radic Biol Med&lt;/secondary-title&gt;&lt;/titles&gt;&lt;pages&gt;645-57&lt;/pages&gt;&lt;contributors&gt;&lt;authors&gt;&lt;author&gt;Satoh, T.&lt;/author&gt;&lt;author&gt;McKercher, S. R.&lt;/author&gt;&lt;author&gt;Lipton, S. A.&lt;/author&gt;&lt;/authors&gt;&lt;/contributors&gt;&lt;language&gt;eng&lt;/language&gt;&lt;added-date format="utc"&gt;1427265525&lt;/added-date&gt;&lt;ref-type name="Journal Article"&gt;17&lt;/ref-type&gt;&lt;rec-number&gt;441&lt;/rec-number&gt;&lt;last-updated-date format="utc"&gt;1427265525&lt;/last-updated-date&gt;&lt;accession-num&gt;23892355&lt;/accession-num&gt;&lt;electronic-resource-num&gt;10.1016/j.freeradbiomed.2013.07.022&lt;/electronic-resource-num&gt;&lt;volume&gt;65&lt;/volume&gt;&lt;/record&gt;&lt;/Cite&gt;&lt;/EndNote&gt;</w:instrText>
      </w:r>
      <w:r w:rsidR="008A6B78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A6B78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3]</w:t>
      </w:r>
      <w:r w:rsidR="008A6B78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proposed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importance of </w:t>
      </w:r>
      <w:proofErr w:type="spellStart"/>
      <w:r w:rsidR="00293ED3" w:rsidRPr="0074106F">
        <w:rPr>
          <w:rFonts w:ascii="Book Antiqua" w:hAnsi="Book Antiqua"/>
          <w:color w:val="000000"/>
          <w:sz w:val="24"/>
          <w:szCs w:val="24"/>
        </w:rPr>
        <w:t>ortho</w:t>
      </w:r>
      <w:proofErr w:type="spellEnd"/>
      <w:r w:rsidR="00293ED3" w:rsidRPr="0074106F">
        <w:rPr>
          <w:rFonts w:ascii="Book Antiqua" w:hAnsi="Book Antiqua"/>
          <w:color w:val="000000"/>
          <w:sz w:val="24"/>
          <w:szCs w:val="24"/>
        </w:rPr>
        <w:t>- or para-positions of hydroxyl residues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in the 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benzene structure,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resulting in 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>hydroquinone</w:t>
      </w:r>
      <w:r w:rsidR="00553618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 and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catechol, respectively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 (</w:t>
      </w:r>
      <w:r w:rsidR="00FC6672" w:rsidRPr="0074106F">
        <w:rPr>
          <w:rFonts w:ascii="Book Antiqua" w:hAnsi="Book Antiqua"/>
          <w:color w:val="000000"/>
          <w:sz w:val="24"/>
          <w:szCs w:val="24"/>
          <w:lang w:val="en-GB"/>
        </w:rPr>
        <w:t>Fig</w:t>
      </w:r>
      <w:r w:rsidR="00164FF7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ure </w:t>
      </w:r>
      <w:r w:rsidR="00FC6672" w:rsidRPr="0074106F">
        <w:rPr>
          <w:rFonts w:ascii="Book Antiqua" w:hAnsi="Book Antiqua"/>
          <w:color w:val="000000"/>
          <w:sz w:val="24"/>
          <w:szCs w:val="24"/>
          <w:lang w:val="en-GB"/>
        </w:rPr>
        <w:t>2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>)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>,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D01880" w:rsidRPr="0074106F">
        <w:rPr>
          <w:rFonts w:ascii="Book Antiqua" w:hAnsi="Book Antiqua"/>
          <w:color w:val="000000"/>
          <w:sz w:val="24"/>
          <w:szCs w:val="24"/>
        </w:rPr>
        <w:t>because of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their</w:t>
      </w:r>
      <w:r w:rsidR="00293ED3" w:rsidRPr="0074106F">
        <w:rPr>
          <w:rFonts w:ascii="Book Antiqua" w:hAnsi="Book Antiqua"/>
          <w:color w:val="000000"/>
          <w:sz w:val="24"/>
          <w:szCs w:val="24"/>
        </w:rPr>
        <w:t xml:space="preserve"> electrophilic residue.</w:t>
      </w:r>
      <w:r w:rsidR="002C3850" w:rsidRPr="0074106F">
        <w:rPr>
          <w:rFonts w:ascii="Book Antiqua" w:hAnsi="Book Antiqua"/>
          <w:color w:val="000000"/>
          <w:sz w:val="24"/>
          <w:szCs w:val="24"/>
        </w:rPr>
        <w:t xml:space="preserve"> Some flavonoid compounds have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>catechol</w:t>
      </w:r>
      <w:r w:rsidR="002C3850" w:rsidRPr="0074106F">
        <w:rPr>
          <w:rFonts w:ascii="Book Antiqua" w:hAnsi="Book Antiqua"/>
          <w:color w:val="000000"/>
          <w:sz w:val="24"/>
          <w:szCs w:val="24"/>
        </w:rPr>
        <w:t xml:space="preserve"> structure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 xml:space="preserve"> (</w:t>
      </w:r>
      <w:r w:rsidR="00B620B6" w:rsidRPr="0074106F">
        <w:rPr>
          <w:rFonts w:ascii="Book Antiqua" w:hAnsi="Book Antiqua"/>
          <w:color w:val="000000"/>
          <w:sz w:val="24"/>
          <w:szCs w:val="24"/>
          <w:lang w:val="en-GB"/>
        </w:rPr>
        <w:t>Fig</w:t>
      </w:r>
      <w:r w:rsidR="00164FF7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ure </w:t>
      </w:r>
      <w:r w:rsidR="00B620B6" w:rsidRPr="0074106F">
        <w:rPr>
          <w:rFonts w:ascii="Book Antiqua" w:hAnsi="Book Antiqua"/>
          <w:color w:val="000000"/>
          <w:sz w:val="24"/>
          <w:szCs w:val="24"/>
          <w:lang w:val="en-GB"/>
        </w:rPr>
        <w:t>2</w:t>
      </w:r>
      <w:r w:rsidR="00B620B6" w:rsidRPr="0074106F">
        <w:rPr>
          <w:rFonts w:ascii="Book Antiqua" w:hAnsi="Book Antiqua"/>
          <w:color w:val="000000"/>
          <w:sz w:val="24"/>
          <w:szCs w:val="24"/>
        </w:rPr>
        <w:t>)</w:t>
      </w:r>
      <w:r w:rsidR="002C3850" w:rsidRPr="0074106F">
        <w:rPr>
          <w:rFonts w:ascii="Book Antiqua" w:hAnsi="Book Antiqua"/>
          <w:color w:val="000000"/>
          <w:sz w:val="24"/>
          <w:szCs w:val="24"/>
        </w:rPr>
        <w:t>, suggesting</w:t>
      </w:r>
      <w:r w:rsidR="007176B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an 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>interaction between</w:t>
      </w:r>
      <w:r w:rsidR="000371D1" w:rsidRPr="0074106F">
        <w:rPr>
          <w:rFonts w:ascii="Book Antiqua" w:hAnsi="Book Antiqua"/>
          <w:color w:val="000000"/>
          <w:sz w:val="24"/>
          <w:szCs w:val="24"/>
        </w:rPr>
        <w:t xml:space="preserve"> flavonoids</w:t>
      </w:r>
      <w:r w:rsidR="00365BB7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 and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Keap1</w:t>
      </w:r>
      <w:r w:rsidR="007176BA" w:rsidRPr="0074106F">
        <w:rPr>
          <w:rFonts w:ascii="Book Antiqua" w:hAnsi="Book Antiqua"/>
          <w:color w:val="000000"/>
          <w:sz w:val="24"/>
          <w:szCs w:val="24"/>
        </w:rPr>
        <w:t>.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These results may </w:t>
      </w:r>
      <w:r w:rsidR="000641A6" w:rsidRPr="0074106F">
        <w:rPr>
          <w:rFonts w:ascii="Book Antiqua" w:hAnsi="Book Antiqua"/>
          <w:color w:val="000000"/>
          <w:sz w:val="24"/>
          <w:szCs w:val="24"/>
        </w:rPr>
        <w:t xml:space="preserve">support 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>hypothesis.</w:t>
      </w:r>
    </w:p>
    <w:p w14:paraId="0B28A538" w14:textId="7C6EE7F1" w:rsidR="00E7203D" w:rsidRPr="0074106F" w:rsidRDefault="003A695D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This hypothesis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suggests </w:t>
      </w:r>
      <w:r w:rsidRPr="0074106F">
        <w:rPr>
          <w:rFonts w:ascii="Book Antiqua" w:hAnsi="Book Antiqua"/>
          <w:color w:val="000000"/>
          <w:sz w:val="24"/>
          <w:szCs w:val="24"/>
        </w:rPr>
        <w:t>direct a</w:t>
      </w:r>
      <w:r w:rsidR="00E33E48" w:rsidRPr="0074106F">
        <w:rPr>
          <w:rFonts w:ascii="Book Antiqua" w:hAnsi="Book Antiqua"/>
          <w:color w:val="000000"/>
          <w:sz w:val="24"/>
          <w:szCs w:val="24"/>
        </w:rPr>
        <w:t xml:space="preserve">ctivation of Keap1 </w:t>
      </w:r>
      <w:r w:rsidR="005B4DF8" w:rsidRPr="0074106F">
        <w:rPr>
          <w:rFonts w:ascii="Book Antiqua" w:hAnsi="Book Antiqua"/>
          <w:color w:val="000000"/>
          <w:sz w:val="24"/>
          <w:szCs w:val="24"/>
        </w:rPr>
        <w:t>by</w:t>
      </w:r>
      <w:r w:rsidR="00E33E48" w:rsidRPr="0074106F">
        <w:rPr>
          <w:rFonts w:ascii="Book Antiqua" w:hAnsi="Book Antiqua"/>
          <w:color w:val="000000"/>
          <w:sz w:val="24"/>
          <w:szCs w:val="24"/>
        </w:rPr>
        <w:t xml:space="preserve"> antioxidants.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However, some antioxidants </w:t>
      </w:r>
      <w:r w:rsidR="00EB25D6" w:rsidRPr="0074106F">
        <w:rPr>
          <w:rFonts w:ascii="Book Antiqua" w:hAnsi="Book Antiqua"/>
          <w:color w:val="000000"/>
          <w:sz w:val="24"/>
          <w:szCs w:val="24"/>
        </w:rPr>
        <w:t>appear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o induce antioxidant enzymes </w:t>
      </w:r>
      <w:r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ctivation of MAPKs</w:t>
      </w:r>
      <w:r w:rsidR="00E33E48" w:rsidRPr="0074106F">
        <w:rPr>
          <w:rFonts w:ascii="Book Antiqua" w:hAnsi="Book Antiqua"/>
          <w:color w:val="000000"/>
          <w:sz w:val="24"/>
          <w:szCs w:val="24"/>
        </w:rPr>
        <w:t xml:space="preserve"> despite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E33E48" w:rsidRPr="0074106F">
        <w:rPr>
          <w:rFonts w:ascii="Book Antiqua" w:hAnsi="Book Antiqua"/>
          <w:color w:val="000000"/>
          <w:sz w:val="24"/>
          <w:szCs w:val="24"/>
        </w:rPr>
        <w:t>upper proteins of Keap1 (</w:t>
      </w:r>
      <w:r w:rsidR="00E33E48" w:rsidRPr="0074106F">
        <w:rPr>
          <w:rFonts w:ascii="Book Antiqua" w:hAnsi="Book Antiqua"/>
          <w:color w:val="000000"/>
          <w:sz w:val="24"/>
          <w:szCs w:val="24"/>
          <w:lang w:val="en-GB"/>
        </w:rPr>
        <w:t>Fig</w:t>
      </w:r>
      <w:r w:rsidR="00164FF7" w:rsidRPr="0074106F">
        <w:rPr>
          <w:rFonts w:ascii="Book Antiqua" w:hAnsi="Book Antiqua"/>
          <w:color w:val="000000"/>
          <w:sz w:val="24"/>
          <w:szCs w:val="24"/>
          <w:lang w:val="en-GB"/>
        </w:rPr>
        <w:t xml:space="preserve">ure </w:t>
      </w:r>
      <w:r w:rsidR="00E33E48" w:rsidRPr="0074106F">
        <w:rPr>
          <w:rFonts w:ascii="Book Antiqua" w:hAnsi="Book Antiqua"/>
          <w:color w:val="000000"/>
          <w:sz w:val="24"/>
          <w:szCs w:val="24"/>
          <w:lang w:val="en-GB"/>
        </w:rPr>
        <w:t>1</w:t>
      </w:r>
      <w:r w:rsidR="00E33E48" w:rsidRPr="0074106F">
        <w:rPr>
          <w:rFonts w:ascii="Book Antiqua" w:hAnsi="Book Antiqua"/>
          <w:color w:val="000000"/>
          <w:sz w:val="24"/>
          <w:szCs w:val="24"/>
        </w:rPr>
        <w:t>)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because specific inhibitor</w:t>
      </w:r>
      <w:r w:rsidR="003824F4" w:rsidRPr="0074106F">
        <w:rPr>
          <w:rFonts w:ascii="Book Antiqua" w:hAnsi="Book Antiqua"/>
          <w:color w:val="000000"/>
          <w:sz w:val="24"/>
          <w:szCs w:val="24"/>
        </w:rPr>
        <w:t>s</w:t>
      </w:r>
      <w:r w:rsidR="00E33E48" w:rsidRPr="0074106F">
        <w:rPr>
          <w:rFonts w:ascii="Book Antiqua" w:hAnsi="Book Antiqua"/>
          <w:color w:val="000000"/>
          <w:sz w:val="24"/>
          <w:szCs w:val="24"/>
        </w:rPr>
        <w:t xml:space="preserve"> for MAPK</w:t>
      </w:r>
      <w:r w:rsidR="003824F4" w:rsidRPr="0074106F">
        <w:rPr>
          <w:rFonts w:ascii="Book Antiqua" w:hAnsi="Book Antiqua"/>
          <w:color w:val="000000"/>
          <w:sz w:val="24"/>
          <w:szCs w:val="24"/>
        </w:rPr>
        <w:t>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diminished the induction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ashimoto&lt;/Author&gt;&lt;Year&gt;2010&lt;/Year&gt;&lt;IDText&gt;Colored potato extracts induce superoxide dismutase-2 mRNA via ERK1/2 pathway in HepG2 cells&lt;/IDText&gt;&lt;DisplayText&gt;&lt;style face="superscript"&gt;[77]&lt;/style&gt;&lt;/DisplayText&gt;&lt;record&gt;&lt;dates&gt;&lt;pub-dates&gt;&lt;date&gt;Sep&lt;/date&gt;&lt;/pub-dates&gt;&lt;year&gt;2010&lt;/year&gt;&lt;/dates&gt;&lt;keywords&gt;&lt;keyword&gt;Breeding&lt;/keyword&gt;&lt;keyword&gt;Gene Expression Regulation&lt;/keyword&gt;&lt;keyword&gt;Hep G2 Cells&lt;/keyword&gt;&lt;keyword&gt;Humans&lt;/keyword&gt;&lt;keyword&gt;Mitogen-Activated Protein Kinase 1&lt;/keyword&gt;&lt;keyword&gt;Phosphorylation&lt;/keyword&gt;&lt;keyword&gt;Plant Preparations&lt;/keyword&gt;&lt;keyword&gt;Plant Tubers&lt;/keyword&gt;&lt;keyword&gt;RNA, Messenger&lt;/keyword&gt;&lt;keyword&gt;Signal Transduction&lt;/keyword&gt;&lt;keyword&gt;Solanum tuberosum&lt;/keyword&gt;&lt;keyword&gt;Superoxide Dismutase&lt;/keyword&gt;&lt;/keywords&gt;&lt;urls&gt;&lt;related-urls&gt;&lt;url&gt;http://www.ncbi.nlm.nih.gov/pubmed/20582572&lt;/url&gt;&lt;/related-urls&gt;&lt;/urls&gt;&lt;isbn&gt;1573-9104&lt;/isbn&gt;&lt;titles&gt;&lt;title&gt;Colored potato extracts induce superoxide dismutase-2 mRNA via ERK1/2 pathway in HepG2 cells&lt;/title&gt;&lt;secondary-title&gt;Plant Foods Hum Nutr&lt;/secondary-title&gt;&lt;/titles&gt;&lt;pages&gt;266-70&lt;/pages&gt;&lt;number&gt;3&lt;/number&gt;&lt;contributors&gt;&lt;authors&gt;&lt;author&gt;Hashimoto, N.&lt;/author&gt;&lt;author&gt;Noda, T.&lt;/author&gt;&lt;author&gt;Kim, S. J.&lt;/author&gt;&lt;author&gt;Yamauchi, H.&lt;/author&gt;&lt;author&gt;Takigawa, S.&lt;/author&gt;&lt;author&gt;Matsuura-Endo, C.&lt;/author&gt;&lt;author&gt;Suzuki, T.&lt;/author&gt;&lt;author&gt;Han, K. H.&lt;/author&gt;&lt;author&gt;Fukushima, M.&lt;/author&gt;&lt;/authors&gt;&lt;/contributors&gt;&lt;language&gt;eng&lt;/language&gt;&lt;added-date format="utc"&gt;1400112395&lt;/added-date&gt;&lt;ref-type name="Journal Article"&gt;17&lt;/ref-type&gt;&lt;rec-number&gt;341&lt;/rec-number&gt;&lt;last-updated-date format="utc"&gt;1400112395&lt;/last-updated-date&gt;&lt;accession-num&gt;20582572&lt;/accession-num&gt;&lt;electronic-resource-num&gt;10.1007/s11130-010-0171-7&lt;/electronic-resource-num&gt;&lt;volume&gt;6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7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3824F4" w:rsidRPr="0074106F">
        <w:rPr>
          <w:rFonts w:ascii="Book Antiqua" w:hAnsi="Book Antiqua"/>
          <w:color w:val="000000"/>
          <w:sz w:val="24"/>
          <w:szCs w:val="24"/>
        </w:rPr>
        <w:t xml:space="preserve"> or activation of Nrf2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05&lt;/Year&gt;&lt;IDText&gt;Resveratrol upregulates heme oxygenase-1 expression via activation of NF-E2-related factor 2 in PC12 cells&lt;/IDText&gt;&lt;DisplayText&gt;&lt;style face="superscript"&gt;[81]&lt;/style&gt;&lt;/DisplayText&gt;&lt;record&gt;&lt;dates&gt;&lt;pub-dates&gt;&lt;date&gt;Jun&lt;/date&gt;&lt;/pub-dates&gt;&lt;year&gt;2005&lt;/year&gt;&lt;/dates&gt;&lt;keywords&gt;&lt;keyword&gt;Animals&lt;/keyword&gt;&lt;keyword&gt;Base Sequence&lt;/keyword&gt;&lt;keyword&gt;DNA Primers&lt;/keyword&gt;&lt;keyword&gt;Enzyme Induction&lt;/keyword&gt;&lt;keyword&gt;Gene Expression Regulation, Enzymologic&lt;/keyword&gt;&lt;keyword&gt;Glutamate-Cysteine Ligase&lt;/keyword&gt;&lt;keyword&gt;Heme Oxygenase (Decyclizing)&lt;/keyword&gt;&lt;keyword&gt;Hydrogen Peroxide&lt;/keyword&gt;&lt;keyword&gt;Membrane Proteins&lt;/keyword&gt;&lt;keyword&gt;PC12 Cells&lt;/keyword&gt;&lt;keyword&gt;Phosphorylation&lt;/keyword&gt;&lt;keyword&gt;Rats&lt;/keyword&gt;&lt;keyword&gt;Repressor Proteins&lt;/keyword&gt;&lt;keyword&gt;Reverse Transcriptase Polymerase Chain Reaction&lt;/keyword&gt;&lt;keyword&gt;Stilbenes&lt;/keyword&gt;&lt;/keywords&gt;&lt;urls&gt;&lt;related-urls&gt;&lt;url&gt;http://www.ncbi.nlm.nih.gov/pubmed/15882976&lt;/url&gt;&lt;/related-urls&gt;&lt;/urls&gt;&lt;isbn&gt;0006-291X&lt;/isbn&gt;&lt;titles&gt;&lt;title&gt;Resveratrol upregulates heme oxygenase-1 expression via activation of NF-E2-related factor 2 in PC12 cells&lt;/title&gt;&lt;secondary-title&gt;Biochem Biophys Res Commun&lt;/secondary-title&gt;&lt;/titles&gt;&lt;pages&gt;993-1000&lt;/pages&gt;&lt;number&gt;4&lt;/number&gt;&lt;contributors&gt;&lt;authors&gt;&lt;author&gt;Chen, C. Y.&lt;/author&gt;&lt;author&gt;Jang, J. H.&lt;/author&gt;&lt;author&gt;Li, M. H.&lt;/author&gt;&lt;author&gt;Surh, Y. J.&lt;/author&gt;&lt;/authors&gt;&lt;/contributors&gt;&lt;language&gt;eng&lt;/language&gt;&lt;added-date format="utc"&gt;1428375788&lt;/added-date&gt;&lt;ref-type name="Journal Article"&gt;17&lt;/ref-type&gt;&lt;rec-number&gt;514&lt;/rec-number&gt;&lt;last-updated-date format="utc"&gt;1428375788&lt;/last-updated-date&gt;&lt;accession-num&gt;15882976&lt;/accession-num&gt;&lt;electronic-resource-num&gt;10.1016/j.bbrc.2005.03.237&lt;/electronic-resource-num&gt;&lt;volume&gt;331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81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5B4DF8" w:rsidRPr="0074106F">
        <w:rPr>
          <w:rFonts w:ascii="Book Antiqua" w:hAnsi="Book Antiqua"/>
          <w:color w:val="000000"/>
          <w:sz w:val="24"/>
          <w:szCs w:val="24"/>
        </w:rPr>
        <w:t xml:space="preserve">Antioxidants may contribute to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5B4DF8" w:rsidRPr="0074106F">
        <w:rPr>
          <w:rFonts w:ascii="Book Antiqua" w:hAnsi="Book Antiqua"/>
          <w:color w:val="000000"/>
          <w:sz w:val="24"/>
          <w:szCs w:val="24"/>
        </w:rPr>
        <w:t xml:space="preserve">induction of antioxidant enzymes </w:t>
      </w:r>
      <w:r w:rsidR="005B4DF8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5B4DF8" w:rsidRPr="0074106F">
        <w:rPr>
          <w:rFonts w:ascii="Book Antiqua" w:hAnsi="Book Antiqua"/>
          <w:color w:val="000000"/>
          <w:sz w:val="24"/>
          <w:szCs w:val="24"/>
        </w:rPr>
        <w:t xml:space="preserve"> MAPK pathways rather than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through </w:t>
      </w:r>
      <w:r w:rsidR="005B4DF8" w:rsidRPr="0074106F">
        <w:rPr>
          <w:rFonts w:ascii="Book Antiqua" w:hAnsi="Book Antiqua"/>
          <w:color w:val="000000"/>
          <w:sz w:val="24"/>
          <w:szCs w:val="24"/>
        </w:rPr>
        <w:t>direct activation of Keap1.</w:t>
      </w:r>
      <w:r w:rsidR="0018179F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4773D" w:rsidRPr="0074106F">
        <w:rPr>
          <w:rFonts w:ascii="Book Antiqua" w:hAnsi="Book Antiqua"/>
          <w:color w:val="000000"/>
          <w:sz w:val="24"/>
          <w:szCs w:val="24"/>
        </w:rPr>
        <w:t>Moreover</w:t>
      </w:r>
      <w:r w:rsidR="00071880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E7203D" w:rsidRPr="0074106F">
        <w:rPr>
          <w:rFonts w:ascii="Book Antiqua" w:hAnsi="Book Antiqua"/>
          <w:color w:val="000000"/>
          <w:sz w:val="24"/>
          <w:szCs w:val="24"/>
        </w:rPr>
        <w:t xml:space="preserve">resveratrol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has 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>a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resorcinol 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 xml:space="preserve">structure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>rather than</w:t>
      </w:r>
      <w:r w:rsidR="00E7203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071880" w:rsidRPr="0074106F">
        <w:rPr>
          <w:rFonts w:ascii="Book Antiqua" w:hAnsi="Book Antiqua"/>
          <w:color w:val="000000"/>
          <w:sz w:val="24"/>
          <w:szCs w:val="24"/>
        </w:rPr>
        <w:t>catechol</w:t>
      </w:r>
      <w:r w:rsidR="0013101A" w:rsidRPr="0074106F">
        <w:rPr>
          <w:rFonts w:ascii="Book Antiqua" w:hAnsi="Book Antiqua"/>
          <w:color w:val="000000"/>
          <w:sz w:val="24"/>
          <w:szCs w:val="24"/>
        </w:rPr>
        <w:t xml:space="preserve"> structure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. Resorcinol has </w:t>
      </w:r>
      <w:r w:rsidR="00095C66" w:rsidRPr="0074106F">
        <w:rPr>
          <w:rFonts w:ascii="Book Antiqua" w:hAnsi="Book Antiqua"/>
          <w:color w:val="000000"/>
          <w:sz w:val="24"/>
          <w:szCs w:val="24"/>
        </w:rPr>
        <w:t>less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 electrophilic activity than catechol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Satoh&lt;/Author&gt;&lt;Year&gt;2013&lt;/Year&gt;&lt;IDText&gt;Nrf2/ARE-mediated antioxidant actions of pro-electrophilic drugs&lt;/IDText&gt;&lt;DisplayText&gt;&lt;style face="superscript"&gt;[123]&lt;/style&gt;&lt;/DisplayText&gt;&lt;record&gt;&lt;dates&gt;&lt;pub-dates&gt;&lt;date&gt;Dec&lt;/date&gt;&lt;/pub-dates&gt;&lt;year&gt;2013&lt;/year&gt;&lt;/dates&gt;&lt;urls&gt;&lt;related-urls&gt;&lt;url&gt;http://www.ncbi.nlm.nih.gov/pubmed/23892355&lt;/url&gt;&lt;/related-urls&gt;&lt;/urls&gt;&lt;isbn&gt;1873-4596&lt;/isbn&gt;&lt;custom2&gt;PMC3859717&lt;/custom2&gt;&lt;titles&gt;&lt;title&gt;Nrf2/ARE-mediated antioxidant actions of pro-electrophilic drugs&lt;/title&gt;&lt;secondary-title&gt;Free Radic Biol Med&lt;/secondary-title&gt;&lt;/titles&gt;&lt;pages&gt;645-57&lt;/pages&gt;&lt;contributors&gt;&lt;authors&gt;&lt;author&gt;Satoh, T.&lt;/author&gt;&lt;author&gt;McKercher, S. R.&lt;/author&gt;&lt;author&gt;Lipton, S. A.&lt;/author&gt;&lt;/authors&gt;&lt;/contributors&gt;&lt;language&gt;eng&lt;/language&gt;&lt;added-date format="utc"&gt;1427265525&lt;/added-date&gt;&lt;ref-type name="Journal Article"&gt;17&lt;/ref-type&gt;&lt;rec-number&gt;441&lt;/rec-number&gt;&lt;last-updated-date format="utc"&gt;1427265525&lt;/last-updated-date&gt;&lt;accession-num&gt;23892355&lt;/accession-num&gt;&lt;electronic-resource-num&gt;10.1016/j.freeradbiomed.2013.07.022&lt;/electronic-resource-num&gt;&lt;volume&gt;6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3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, but it </w:t>
      </w:r>
      <w:r w:rsidR="009F1DB3" w:rsidRPr="0074106F">
        <w:rPr>
          <w:rFonts w:ascii="Book Antiqua" w:hAnsi="Book Antiqua"/>
          <w:color w:val="000000"/>
          <w:sz w:val="24"/>
          <w:szCs w:val="24"/>
        </w:rPr>
        <w:t>appears</w:t>
      </w:r>
      <w:r w:rsidR="00E7203D" w:rsidRPr="0074106F">
        <w:rPr>
          <w:rFonts w:ascii="Book Antiqua" w:hAnsi="Book Antiqua"/>
          <w:color w:val="000000"/>
          <w:sz w:val="24"/>
          <w:szCs w:val="24"/>
        </w:rPr>
        <w:t xml:space="preserve"> to</w:t>
      </w:r>
      <w:r w:rsidR="00814D8B" w:rsidRPr="0074106F">
        <w:rPr>
          <w:rFonts w:ascii="Book Antiqua" w:hAnsi="Book Antiqua"/>
          <w:color w:val="000000"/>
          <w:sz w:val="24"/>
          <w:szCs w:val="24"/>
        </w:rPr>
        <w:t xml:space="preserve"> stimulate Nrf2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Turpaev&lt;/Author&gt;&lt;Year&gt;2013&lt;/Year&gt;&lt;IDText&gt;Keap1-Nrf2 signaling pathway: mechanisms of regulation and role in protection of cells against toxicity caused by xenobiotics and electrophiles&lt;/IDText&gt;&lt;DisplayText&gt;&lt;style face="superscript"&gt;[122]&lt;/style&gt;&lt;/DisplayText&gt;&lt;record&gt;&lt;dates&gt;&lt;pub-dates&gt;&lt;date&gt;Feb&lt;/date&gt;&lt;/pub-dates&gt;&lt;year&gt;2013&lt;/year&gt;&lt;/dates&gt;&lt;keywords&gt;&lt;keyword&gt;Antioxidants&lt;/keyword&gt;&lt;keyword&gt;Humans&lt;/keyword&gt;&lt;keyword&gt;Intracellular Signaling Peptides and Proteins&lt;/keyword&gt;&lt;keyword&gt;NF-E2-Related Factor 2&lt;/keyword&gt;&lt;keyword&gt;Oxidative Stress&lt;/keyword&gt;&lt;keyword&gt;Signal Transduction&lt;/keyword&gt;&lt;keyword&gt;Xenobiotics&lt;/keyword&gt;&lt;/keywords&gt;&lt;urls&gt;&lt;related-urls&gt;&lt;url&gt;http://www.ncbi.nlm.nih.gov/pubmed/23581983&lt;/url&gt;&lt;/related-urls&gt;&lt;/urls&gt;&lt;isbn&gt;1608-3040&lt;/isbn&gt;&lt;titles&gt;&lt;title&gt;Keap1-Nrf2 signaling pathway: mechanisms of regulation and role in protection of cells against toxicity caused by xenobiotics and electrophiles&lt;/title&gt;&lt;secondary-title&gt;Biochemistry (Mosc)&lt;/secondary-title&gt;&lt;/titles&gt;&lt;pages&gt;111-26&lt;/pages&gt;&lt;number&gt;2&lt;/number&gt;&lt;contributors&gt;&lt;authors&gt;&lt;author&gt;Turpaev, K. T.&lt;/author&gt;&lt;/authors&gt;&lt;/contributors&gt;&lt;language&gt;eng&lt;/language&gt;&lt;added-date format="utc"&gt;1428039604&lt;/added-date&gt;&lt;ref-type name="Journal Article"&gt;17&lt;/ref-type&gt;&lt;rec-number&gt;510&lt;/rec-number&gt;&lt;last-updated-date format="utc"&gt;1428039604&lt;/last-updated-date&gt;&lt;accession-num&gt;23581983&lt;/accession-num&gt;&lt;electronic-resource-num&gt;10.1134/S0006297913020016&lt;/electronic-resource-num&gt;&lt;volume&gt;78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2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814D8B" w:rsidRPr="0074106F">
        <w:rPr>
          <w:rFonts w:ascii="Book Antiqua" w:hAnsi="Book Antiqua"/>
          <w:color w:val="000000"/>
          <w:sz w:val="24"/>
          <w:szCs w:val="24"/>
        </w:rPr>
        <w:t>.</w:t>
      </w:r>
      <w:r w:rsidR="00E7203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 xml:space="preserve">This mechanism </w:t>
      </w:r>
      <w:r w:rsidR="0084773D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needs </w:t>
      </w:r>
      <w:r w:rsidR="00553618" w:rsidRPr="0074106F">
        <w:rPr>
          <w:rFonts w:ascii="Book Antiqua" w:hAnsi="Book Antiqua"/>
          <w:color w:val="000000"/>
          <w:sz w:val="24"/>
          <w:szCs w:val="24"/>
        </w:rPr>
        <w:t>to be elucidated.</w:t>
      </w:r>
    </w:p>
    <w:p w14:paraId="31570E84" w14:textId="5174B629" w:rsidR="00F404A5" w:rsidRPr="0074106F" w:rsidRDefault="00F404A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Even in </w:t>
      </w:r>
      <w:r w:rsidR="00E258D2" w:rsidRPr="00E258D2">
        <w:rPr>
          <w:rFonts w:ascii="Book Antiqua" w:hAnsi="Book Antiqua"/>
          <w:i/>
          <w:color w:val="000000"/>
          <w:sz w:val="24"/>
          <w:szCs w:val="24"/>
        </w:rPr>
        <w:t>in vivo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tudies, </w:t>
      </w:r>
      <w:r w:rsidR="00963832" w:rsidRPr="0074106F">
        <w:rPr>
          <w:rFonts w:ascii="Book Antiqua" w:hAnsi="Book Antiqua"/>
          <w:color w:val="000000"/>
          <w:sz w:val="24"/>
          <w:szCs w:val="24"/>
        </w:rPr>
        <w:t>ingestion of antioxidants</w:t>
      </w:r>
      <w:r w:rsidR="00963832" w:rsidRPr="0074106F" w:rsidDel="00963832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induc</w:t>
      </w:r>
      <w:r w:rsidR="00963832" w:rsidRPr="0074106F">
        <w:rPr>
          <w:rFonts w:ascii="Book Antiqua" w:hAnsi="Book Antiqua"/>
          <w:color w:val="000000"/>
          <w:sz w:val="24"/>
          <w:szCs w:val="24"/>
        </w:rPr>
        <w:t>es (or tends to)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ntioxidant enzymes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lung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75791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jendran&lt;/Author&gt;&lt;Year&gt;2008&lt;/Year&gt;&lt;IDText&gt;Cytoprotective effect of mangiferin on benzo(a)pyrene-induced lung carcinogenesis in swiss albino mice&lt;/IDText&gt;&lt;DisplayText&gt;&lt;style face="superscript"&gt;[3]&lt;/style&gt;&lt;/DisplayText&gt;&lt;record&gt;&lt;dates&gt;&lt;pub-dates&gt;&lt;date&gt;Aug&lt;/date&gt;&lt;/pub-dates&gt;&lt;year&gt;2008&lt;/year&gt;&lt;/dates&gt;&lt;keywords&gt;&lt;keyword&gt;Animals&lt;/keyword&gt;&lt;keyword&gt;Anticarcinogenic Agents&lt;/keyword&gt;&lt;keyword&gt;Benzo(a)pyrene&lt;/keyword&gt;&lt;keyword&gt;Liver&lt;/keyword&gt;&lt;keyword&gt;Lung&lt;/keyword&gt;&lt;keyword&gt;Lung Neoplasms&lt;/keyword&gt;&lt;keyword&gt;Male&lt;/keyword&gt;&lt;keyword&gt;Mice&lt;/keyword&gt;&lt;keyword&gt;Mitochondria&lt;/keyword&gt;&lt;keyword&gt;Oxidative Stress&lt;/keyword&gt;&lt;keyword&gt;Reactive Oxygen Species&lt;/keyword&gt;&lt;keyword&gt;Xanthones&lt;/keyword&gt;&lt;/keywords&gt;&lt;urls&gt;&lt;related-urls&gt;&lt;url&gt;http://www.ncbi.nlm.nih.gov/pubmed/18816296&lt;/url&gt;&lt;/related-urls&gt;&lt;/urls&gt;&lt;isbn&gt;1742-7843&lt;/isbn&gt;&lt;titles&gt;&lt;title&gt;Cytoprotective effect of mangiferin on benzo(a)pyrene-induced lung carcinogenesis in swiss albino mice&lt;/title&gt;&lt;secondary-title&gt;Basic Clin Pharmacol Toxicol&lt;/secondary-title&gt;&lt;/titles&gt;&lt;pages&gt;137-42&lt;/pages&gt;&lt;number&gt;2&lt;/number&gt;&lt;contributors&gt;&lt;authors&gt;&lt;author&gt;Rajendran, P.&lt;/author&gt;&lt;author&gt;Ekambaram, G.&lt;/author&gt;&lt;author&gt;Sakthisekaran, D.&lt;/author&gt;&lt;/authors&gt;&lt;/contributors&gt;&lt;language&gt;eng&lt;/language&gt;&lt;added-date format="utc"&gt;1425454437&lt;/added-date&gt;&lt;ref-type name="Journal Article"&gt;17&lt;/ref-type&gt;&lt;rec-number&gt;373&lt;/rec-number&gt;&lt;last-updated-date format="utc"&gt;1425454437&lt;/last-updated-date&gt;&lt;accession-num&gt;18816296&lt;/accession-num&gt;&lt;electronic-resource-num&gt;10.1111/j.1742-7843.2008.00254.x&lt;/electronic-resource-num&gt;&lt;volume&gt;103&lt;/volume&gt;&lt;/record&gt;&lt;/Cite&gt;&lt;/EndNote&gt;</w:instrTex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75791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3]</w:t>
      </w:r>
      <w:r w:rsidR="00475791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9F76B4" w:rsidRPr="0074106F">
        <w:rPr>
          <w:rFonts w:ascii="Book Antiqua" w:hAnsi="Book Antiqua"/>
          <w:color w:val="000000"/>
          <w:sz w:val="24"/>
          <w:szCs w:val="24"/>
        </w:rPr>
        <w:t>thymu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Ramiro-Puig&lt;/Author&gt;&lt;Year&gt;2007&lt;/Year&gt;&lt;IDText&gt;Cocoa-enriched diet enhances antioxidant enzyme activity and modulates lymphocyte composition in thymus from young rats&lt;/IDText&gt;&lt;DisplayText&gt;&lt;style face="superscript"&gt;[124]&lt;/style&gt;&lt;/DisplayText&gt;&lt;record&gt;&lt;dates&gt;&lt;pub-dates&gt;&lt;date&gt;Aug&lt;/date&gt;&lt;/pub-dates&gt;&lt;year&gt;2007&lt;/year&gt;&lt;/dates&gt;&lt;keywords&gt;&lt;keyword&gt;Animals&lt;/keyword&gt;&lt;keyword&gt;Antioxidants&lt;/keyword&gt;&lt;keyword&gt;Cacao&lt;/keyword&gt;&lt;keyword&gt;Catalase&lt;/keyword&gt;&lt;keyword&gt;Catechin&lt;/keyword&gt;&lt;keyword&gt;Diet&lt;/keyword&gt;&lt;keyword&gt;Enzymes&lt;/keyword&gt;&lt;keyword&gt;Flavonoids&lt;/keyword&gt;&lt;keyword&gt;Liver&lt;/keyword&gt;&lt;keyword&gt;Lymphocyte Count&lt;/keyword&gt;&lt;keyword&gt;Phenols&lt;/keyword&gt;&lt;keyword&gt;Polyphenols&lt;/keyword&gt;&lt;keyword&gt;Rats&lt;/keyword&gt;&lt;keyword&gt;Rats, Wistar&lt;/keyword&gt;&lt;keyword&gt;Spleen&lt;/keyword&gt;&lt;keyword&gt;Superoxide Dismutase&lt;/keyword&gt;&lt;keyword&gt;Thymus Gland&lt;/keyword&gt;&lt;/keywords&gt;&lt;urls&gt;&lt;related-urls&gt;&lt;url&gt;http://www.ncbi.nlm.nih.gov/pubmed/17630760&lt;/url&gt;&lt;/related-urls&gt;&lt;/urls&gt;&lt;isbn&gt;0021-8561&lt;/isbn&gt;&lt;titles&gt;&lt;title&gt;Cocoa-enriched diet enhances antioxidant enzyme activity and modulates lymphocyte composition in thymus from young rats&lt;/title&gt;&lt;secondary-title&gt;J Agric Food Chem&lt;/secondary-title&gt;&lt;/titles&gt;&lt;pages&gt;6431-8&lt;/pages&gt;&lt;number&gt;16&lt;/number&gt;&lt;contributors&gt;&lt;authors&gt;&lt;author&gt;Ramiro-Puig, E.&lt;/author&gt;&lt;author&gt;Urpí-Sardà, M.&lt;/author&gt;&lt;author&gt;Pérez-Cano, F. J.&lt;/author&gt;&lt;author&gt;Franch, A.&lt;/author&gt;&lt;author&gt;Castellote, C.&lt;/author&gt;&lt;author&gt;Andrés-Lacueva, C.&lt;/author&gt;&lt;author&gt;Izquierdo-Pulido, M.&lt;/author&gt;&lt;author&gt;Castell, M.&lt;/author&gt;&lt;/authors&gt;&lt;/contributors&gt;&lt;language&gt;eng&lt;/language&gt;&lt;added-date format="utc"&gt;1427695400&lt;/added-date&gt;&lt;ref-type name="Journal Article"&gt;17&lt;/ref-type&gt;&lt;rec-number&gt;468&lt;/rec-number&gt;&lt;last-updated-date format="utc"&gt;1427695400&lt;/last-updated-date&gt;&lt;accession-num&gt;17630760&lt;/accession-num&gt;&lt;electronic-resource-num&gt;10.1021/jf070487w&lt;/electronic-resource-num&gt;&lt;volume&gt;55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4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9F76B4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>brain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3J6eWRsZXdza2E8L0F1dGhvcj48WWVhcj4yMDA1PC9Z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Ta3J6eWRsZXdza2E8L0F1dGhvcj48WWVhcj4yMDA1PC9Z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8</w:t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,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5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,</w:t>
      </w:r>
      <w:r w:rsidR="006A231B" w:rsidRPr="0074106F">
        <w:rPr>
          <w:rFonts w:ascii="Book Antiqua" w:hAnsi="Book Antiqua"/>
          <w:color w:val="000000"/>
          <w:sz w:val="24"/>
          <w:szCs w:val="24"/>
        </w:rPr>
        <w:t xml:space="preserve"> an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kidney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uang&lt;/Author&gt;&lt;Year&gt;2015&lt;/Year&gt;&lt;IDText&gt;Polydatin promotes Nrf2-ARE anti-oxidative pathway through activating Sirt1 to resist AGEs-induced upregulation of fibronetin and transforming growth factor-β1 in rat glomerular messangial cells&lt;/IDText&gt;&lt;DisplayText&gt;&lt;style face="superscript"&gt;[45]&lt;/style&gt;&lt;/DisplayText&gt;&lt;record&gt;&lt;dates&gt;&lt;pub-dates&gt;&lt;date&gt;Jan&lt;/date&gt;&lt;/pub-dates&gt;&lt;year&gt;2015&lt;/year&gt;&lt;/dates&gt;&lt;urls&gt;&lt;related-urls&gt;&lt;url&gt;http://www.ncbi.nlm.nih.gov/pubmed/25192797&lt;/url&gt;&lt;/related-urls&gt;&lt;/urls&gt;&lt;isbn&gt;1872-8057&lt;/isbn&gt;&lt;titles&gt;&lt;title&gt;Polydatin promotes Nrf2-ARE anti-oxidative pathway through activating Sirt1 to resist AGEs-induced upregulation of fibronetin and transforming growth factor-β1 in rat glomerular messangial cells&lt;/title&gt;&lt;secondary-title&gt;Mol Cell Endocrinol&lt;/secondary-title&gt;&lt;/titles&gt;&lt;pages&gt;178-89&lt;/pages&gt;&lt;contributors&gt;&lt;authors&gt;&lt;author&gt;Huang, K.&lt;/author&gt;&lt;author&gt;Chen, C.&lt;/author&gt;&lt;author&gt;Hao, J.&lt;/author&gt;&lt;author&gt;Huang, J.&lt;/author&gt;&lt;author&gt;Wang, S.&lt;/author&gt;&lt;author&gt;Liu, P.&lt;/author&gt;&lt;author&gt;Huang, H.&lt;/author&gt;&lt;/authors&gt;&lt;/contributors&gt;&lt;language&gt;eng&lt;/language&gt;&lt;added-date format="utc"&gt;1427762063&lt;/added-date&gt;&lt;ref-type name="Journal Article"&gt;17&lt;/ref-type&gt;&lt;rec-number&gt;476&lt;/rec-number&gt;&lt;last-updated-date format="utc"&gt;1427762063&lt;/last-updated-date&gt;&lt;accession-num&gt;25192797&lt;/accession-num&gt;&lt;electronic-resource-num&gt;10.1016/j.mce.2014.08.014&lt;/electronic-resource-num&gt;&lt;volume&gt;399&lt;/volume&gt;&lt;/record&gt;&lt;/Cite&gt;&lt;/EndNote&gt;</w:instrTex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45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C6672" w:rsidRPr="0074106F">
        <w:rPr>
          <w:rFonts w:ascii="Book Antiqua" w:hAnsi="Book Antiqua" w:cs="Arial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despite very low concentrations in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Pr="0074106F">
        <w:rPr>
          <w:rFonts w:ascii="Book Antiqua" w:hAnsi="Book Antiqua"/>
          <w:color w:val="000000"/>
          <w:sz w:val="24"/>
          <w:szCs w:val="24"/>
        </w:rPr>
        <w:t>bloodstream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emFuazwvQXV0aG9yPjxZZWFyPjIwMTM8L1llYXI+PElE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DemFuazwvQXV0aG9yPjxZZWFyPjIwMTM8L1llYXI+PElE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[2,</w:t>
      </w:r>
      <w:r w:rsidR="008A6B78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6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7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DF6C6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These reports 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>imply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there is an 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>inte</w:t>
      </w:r>
      <w:r w:rsidR="00FE13B5" w:rsidRPr="0074106F">
        <w:rPr>
          <w:rFonts w:ascii="Book Antiqua" w:hAnsi="Book Antiqua"/>
          <w:color w:val="000000"/>
          <w:sz w:val="24"/>
          <w:szCs w:val="24"/>
        </w:rPr>
        <w:t>rmediate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 xml:space="preserve"> signal</w:t>
      </w:r>
      <w:r w:rsidR="00FE13B5" w:rsidRPr="0074106F">
        <w:rPr>
          <w:rFonts w:ascii="Book Antiqua" w:hAnsi="Book Antiqua"/>
          <w:color w:val="000000"/>
          <w:sz w:val="24"/>
          <w:szCs w:val="24"/>
        </w:rPr>
        <w:t xml:space="preserve"> by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olyphenols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 xml:space="preserve">, such as </w:t>
      </w:r>
      <w:r w:rsidR="00FC6672" w:rsidRPr="0023351D">
        <w:rPr>
          <w:rFonts w:ascii="Book Antiqua" w:hAnsi="Book Antiqua"/>
          <w:i/>
          <w:color w:val="000000"/>
          <w:sz w:val="24"/>
          <w:szCs w:val="24"/>
        </w:rPr>
        <w:t>via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7693D" w:rsidRPr="0074106F">
        <w:rPr>
          <w:rFonts w:ascii="Book Antiqua" w:hAnsi="Book Antiqua"/>
          <w:color w:val="000000"/>
          <w:sz w:val="24"/>
          <w:szCs w:val="24"/>
        </w:rPr>
        <w:t>nerve and/or humoral pathw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>ays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 xml:space="preserve">rather than </w:t>
      </w:r>
      <w:r w:rsidRPr="0074106F">
        <w:rPr>
          <w:rFonts w:ascii="Book Antiqua" w:hAnsi="Book Antiqua"/>
          <w:color w:val="000000"/>
          <w:sz w:val="24"/>
          <w:szCs w:val="24"/>
        </w:rPr>
        <w:t>direct stimulation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into </w:t>
      </w:r>
      <w:r w:rsidR="00A40921" w:rsidRPr="0074106F">
        <w:rPr>
          <w:rFonts w:ascii="Book Antiqua" w:hAnsi="Book Antiqua"/>
          <w:color w:val="000000"/>
          <w:sz w:val="24"/>
          <w:szCs w:val="24"/>
        </w:rPr>
        <w:t>cells</w:t>
      </w:r>
      <w:r w:rsidR="00DF6C65" w:rsidRPr="0074106F">
        <w:rPr>
          <w:rFonts w:ascii="Book Antiqua" w:hAnsi="Book Antiqua"/>
          <w:color w:val="000000"/>
          <w:sz w:val="24"/>
          <w:szCs w:val="24"/>
        </w:rPr>
        <w:t xml:space="preserve"> or organs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; they </w:t>
      </w:r>
      <w:r w:rsidR="00DF6C65" w:rsidRPr="0074106F">
        <w:rPr>
          <w:rFonts w:ascii="Book Antiqua" w:hAnsi="Book Antiqua"/>
          <w:color w:val="000000"/>
          <w:sz w:val="24"/>
          <w:szCs w:val="24"/>
        </w:rPr>
        <w:t>may be also explained by remote ischemic preconditioning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Wang&lt;/Author&gt;&lt;Year&gt;2014&lt;/Year&gt;&lt;IDText&gt;Remote ischemic preconditioning protects against liver ischemia-reperfusion injury via heme oxygenase-1-induced autophagy&lt;/IDText&gt;&lt;DisplayText&gt;&lt;style face="superscript"&gt;[117]&lt;/style&gt;&lt;/DisplayText&gt;&lt;record&gt;&lt;urls&gt;&lt;related-urls&gt;&lt;url&gt;http://www.ncbi.nlm.nih.gov/pubmed/24914543&lt;/url&gt;&lt;/related-urls&gt;&lt;/urls&gt;&lt;isbn&gt;1932-6203&lt;/isbn&gt;&lt;custom2&gt;PMC4051645&lt;/custom2&gt;&lt;titles&gt;&lt;title&gt;Remote ischemic preconditioning protects against liver ischemia-reperfusion injury via heme oxygenase-1-induced autophagy&lt;/title&gt;&lt;secondary-title&gt;PLoS One&lt;/secondary-title&gt;&lt;/titles&gt;&lt;pages&gt;e98834&lt;/pages&gt;&lt;number&gt;6&lt;/number&gt;&lt;contributors&gt;&lt;authors&gt;&lt;author&gt;Wang, Y.&lt;/author&gt;&lt;author&gt;Shen, J.&lt;/author&gt;&lt;author&gt;Xiong, X.&lt;/author&gt;&lt;author&gt;Xu, Y.&lt;/author&gt;&lt;author&gt;Zhang, H.&lt;/author&gt;&lt;author&gt;Huang, C.&lt;/author&gt;&lt;author&gt;Tian, Y.&lt;/author&gt;&lt;author&gt;Jiao, C.&lt;/author&gt;&lt;author&gt;Wang, X.&lt;/author&gt;&lt;author&gt;Li, X.&lt;/author&gt;&lt;/authors&gt;&lt;/contributors&gt;&lt;language&gt;eng&lt;/language&gt;&lt;added-date format="utc"&gt;1428026374&lt;/added-date&gt;&lt;ref-type name="Journal Article"&gt;17&lt;/ref-type&gt;&lt;dates&gt;&lt;year&gt;2014&lt;/year&gt;&lt;/dates&gt;&lt;rec-number&gt;507&lt;/rec-number&gt;&lt;last-updated-date format="utc"&gt;1428026374&lt;/last-updated-date&gt;&lt;accession-num&gt;24914543&lt;/accession-num&gt;&lt;electronic-resource-num&gt;10.1371/journal.pone.0098834&lt;/electronic-resource-num&gt;&lt;volume&gt;9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17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F6C65" w:rsidRPr="0074106F">
        <w:rPr>
          <w:rFonts w:ascii="Book Antiqua" w:hAnsi="Book Antiqua"/>
          <w:color w:val="000000"/>
          <w:sz w:val="24"/>
          <w:szCs w:val="24"/>
        </w:rPr>
        <w:t>.</w:t>
      </w:r>
      <w:r w:rsidR="000E621D" w:rsidRPr="0074106F">
        <w:rPr>
          <w:rFonts w:ascii="Book Antiqua" w:hAnsi="Book Antiqua"/>
          <w:color w:val="000000"/>
          <w:sz w:val="24"/>
          <w:szCs w:val="24"/>
        </w:rPr>
        <w:t xml:space="preserve"> The preconditioning suggests that some kinds of stimuli can regulate MAPK activities </w:t>
      </w:r>
      <w:r w:rsidR="00FC6672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0E621D" w:rsidRPr="0074106F">
        <w:rPr>
          <w:rFonts w:ascii="Book Antiqua" w:hAnsi="Book Antiqua"/>
          <w:color w:val="000000"/>
          <w:sz w:val="24"/>
          <w:szCs w:val="24"/>
        </w:rPr>
        <w:t>remote organs.</w:t>
      </w:r>
    </w:p>
    <w:p w14:paraId="73D4A821" w14:textId="77777777" w:rsidR="00DD5B1A" w:rsidRPr="0074106F" w:rsidRDefault="00DD5B1A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4042F373" w14:textId="77777777" w:rsidR="007256FB" w:rsidRPr="0074106F" w:rsidRDefault="007A26C4" w:rsidP="004465E1">
      <w:pPr>
        <w:adjustRightInd w:val="0"/>
        <w:snapToGrid w:val="0"/>
        <w:spacing w:line="360" w:lineRule="auto"/>
        <w:rPr>
          <w:rFonts w:ascii="Book Antiqua" w:hAnsi="Book Antiqua" w:cstheme="majorHAnsi"/>
          <w:b/>
          <w:i/>
          <w:color w:val="000000"/>
          <w:sz w:val="24"/>
          <w:szCs w:val="24"/>
        </w:rPr>
      </w:pPr>
      <w:r w:rsidRPr="0074106F">
        <w:rPr>
          <w:rFonts w:ascii="Book Antiqua" w:hAnsi="Book Antiqua" w:cstheme="majorHAnsi"/>
          <w:b/>
          <w:color w:val="000000"/>
          <w:sz w:val="24"/>
          <w:szCs w:val="24"/>
        </w:rPr>
        <w:t>PERSPECTIVE</w:t>
      </w:r>
    </w:p>
    <w:p w14:paraId="6382472F" w14:textId="01519C88" w:rsidR="00CC6D8A" w:rsidRPr="0074106F" w:rsidRDefault="007256FB" w:rsidP="004465E1">
      <w:pPr>
        <w:adjustRightInd w:val="0"/>
        <w:snapToGrid w:val="0"/>
        <w:spacing w:line="360" w:lineRule="auto"/>
        <w:rPr>
          <w:rFonts w:ascii="Book Antiqua" w:hAnsi="Book Antiqua"/>
          <w:color w:val="FF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As </w:t>
      </w:r>
      <w:r w:rsidR="009330B2" w:rsidRPr="0074106F">
        <w:rPr>
          <w:rFonts w:ascii="Book Antiqua" w:hAnsi="Book Antiqua"/>
          <w:color w:val="000000"/>
          <w:sz w:val="24"/>
          <w:szCs w:val="24"/>
        </w:rPr>
        <w:t>described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, even ubiquitous plant </w:t>
      </w:r>
      <w:r w:rsidR="001E248E" w:rsidRPr="0074106F">
        <w:rPr>
          <w:rFonts w:ascii="Book Antiqua" w:hAnsi="Book Antiqua"/>
          <w:color w:val="000000"/>
          <w:sz w:val="24"/>
          <w:szCs w:val="24"/>
        </w:rPr>
        <w:t>antioxidant</w:t>
      </w:r>
      <w:r w:rsidRPr="0074106F">
        <w:rPr>
          <w:rFonts w:ascii="Book Antiqua" w:hAnsi="Book Antiqua"/>
          <w:color w:val="000000"/>
          <w:sz w:val="24"/>
          <w:szCs w:val="24"/>
        </w:rPr>
        <w:t>s</w:t>
      </w:r>
      <w:r w:rsidR="00986451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proofErr w:type="spellStart"/>
      <w:r w:rsidR="00986451" w:rsidRPr="0074106F">
        <w:rPr>
          <w:rFonts w:ascii="Book Antiqua" w:hAnsi="Book Antiqua"/>
          <w:color w:val="000000"/>
          <w:sz w:val="24"/>
          <w:szCs w:val="24"/>
        </w:rPr>
        <w:t>anthocyanins</w:t>
      </w:r>
      <w:proofErr w:type="spellEnd"/>
      <w:r w:rsidR="00986451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proofErr w:type="spellStart"/>
      <w:r w:rsidR="00986451" w:rsidRPr="0074106F">
        <w:rPr>
          <w:rFonts w:ascii="Book Antiqua" w:hAnsi="Book Antiqua"/>
          <w:color w:val="000000"/>
          <w:sz w:val="24"/>
          <w:szCs w:val="24"/>
        </w:rPr>
        <w:t>flavonols</w:t>
      </w:r>
      <w:proofErr w:type="spellEnd"/>
      <w:r w:rsidR="00986451" w:rsidRPr="0074106F">
        <w:rPr>
          <w:rFonts w:ascii="Book Antiqua" w:hAnsi="Book Antiqua"/>
          <w:color w:val="000000"/>
          <w:sz w:val="24"/>
          <w:szCs w:val="24"/>
        </w:rPr>
        <w:t>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EB25D6" w:rsidRPr="0074106F">
        <w:rPr>
          <w:rFonts w:ascii="Book Antiqua" w:hAnsi="Book Antiqua"/>
          <w:color w:val="000000"/>
          <w:sz w:val="24"/>
          <w:szCs w:val="24"/>
        </w:rPr>
        <w:lastRenderedPageBreak/>
        <w:t>appear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to have many physiological activities</w:t>
      </w:r>
      <w:r w:rsidR="00703166" w:rsidRPr="0074106F">
        <w:rPr>
          <w:rFonts w:ascii="Book Antiqua" w:hAnsi="Book Antiqua"/>
          <w:color w:val="000000"/>
          <w:sz w:val="24"/>
          <w:szCs w:val="24"/>
        </w:rPr>
        <w:t xml:space="preserve">, such that at least botanical substances can provoke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703166" w:rsidRPr="0074106F">
        <w:rPr>
          <w:rFonts w:ascii="Book Antiqua" w:hAnsi="Book Antiqua"/>
          <w:color w:val="000000"/>
          <w:sz w:val="24"/>
          <w:szCs w:val="24"/>
        </w:rPr>
        <w:t>antioxidant system.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>Apart from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oxidative stress</w:t>
      </w:r>
      <w:r w:rsidR="00D35CFF" w:rsidRPr="0074106F">
        <w:rPr>
          <w:rFonts w:ascii="Book Antiqua" w:hAnsi="Book Antiqua"/>
          <w:color w:val="FF0000"/>
          <w:sz w:val="24"/>
          <w:szCs w:val="24"/>
        </w:rPr>
        <w:t xml:space="preserve"> by lipid accumulation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>,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lipid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>s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 xml:space="preserve">themselves also </w:t>
      </w:r>
      <w:r w:rsidR="00611AEF" w:rsidRPr="0074106F">
        <w:rPr>
          <w:rFonts w:ascii="Book Antiqua" w:hAnsi="Book Antiqua"/>
          <w:color w:val="FF0000"/>
          <w:sz w:val="24"/>
          <w:szCs w:val="24"/>
        </w:rPr>
        <w:t>appear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 xml:space="preserve">to be 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central </w:t>
      </w:r>
      <w:r w:rsidR="00D35CFF" w:rsidRPr="0074106F">
        <w:rPr>
          <w:rFonts w:ascii="Book Antiqua" w:hAnsi="Book Antiqua"/>
          <w:color w:val="FF0000"/>
          <w:sz w:val="24"/>
          <w:szCs w:val="24"/>
        </w:rPr>
        <w:t>cause of</w:t>
      </w:r>
      <w:r w:rsidR="00555D36" w:rsidRPr="0074106F">
        <w:rPr>
          <w:rFonts w:ascii="Book Antiqua" w:hAnsi="Book Antiqua"/>
          <w:color w:val="FF0000"/>
          <w:sz w:val="24"/>
          <w:szCs w:val="24"/>
        </w:rPr>
        <w:t xml:space="preserve"> ALD</w:t>
      </w:r>
      <w:r w:rsidR="00CC6D8A" w:rsidRPr="0074106F">
        <w:rPr>
          <w:rFonts w:ascii="Book Antiqua" w:hAnsi="Book Antiqua"/>
          <w:color w:val="FF0000"/>
          <w:sz w:val="24"/>
          <w:szCs w:val="24"/>
        </w:rPr>
        <w:t>. For instance, prostaglandins, which are initiated by phospholipase</w:t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 (PL)</w:t>
      </w:r>
      <w:r w:rsidR="00CC6D8A" w:rsidRPr="0074106F">
        <w:rPr>
          <w:rFonts w:ascii="Book Antiqua" w:hAnsi="Book Antiqua"/>
          <w:color w:val="FF0000"/>
          <w:sz w:val="24"/>
          <w:szCs w:val="24"/>
        </w:rPr>
        <w:t xml:space="preserve"> A</w:t>
      </w:r>
      <w:r w:rsidR="00CC6D8A" w:rsidRPr="0074106F">
        <w:rPr>
          <w:rFonts w:ascii="Book Antiqua" w:hAnsi="Book Antiqua"/>
          <w:color w:val="FF0000"/>
          <w:sz w:val="24"/>
          <w:szCs w:val="24"/>
          <w:vertAlign w:val="subscript"/>
        </w:rPr>
        <w:t>2</w:t>
      </w:r>
      <w:r w:rsidR="00CC6D8A" w:rsidRPr="0074106F">
        <w:rPr>
          <w:rFonts w:ascii="Book Antiqua" w:hAnsi="Book Antiqua"/>
          <w:color w:val="FF0000"/>
          <w:sz w:val="24"/>
          <w:szCs w:val="24"/>
        </w:rPr>
        <w:t xml:space="preserve"> and activated by </w:t>
      </w:r>
      <w:proofErr w:type="spellStart"/>
      <w:r w:rsidR="00CC6D8A" w:rsidRPr="0074106F">
        <w:rPr>
          <w:rFonts w:ascii="Book Antiqua" w:hAnsi="Book Antiqua"/>
          <w:color w:val="FF0000"/>
          <w:sz w:val="24"/>
          <w:szCs w:val="24"/>
        </w:rPr>
        <w:t>cyclooxigenases</w:t>
      </w:r>
      <w:proofErr w:type="spellEnd"/>
      <w:r w:rsidR="00BF5C90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Das&lt;/Author&gt;&lt;Year&gt;2011&lt;/Year&gt;&lt;IDText&gt;A defect in the activities of Δ and Δ desaturases and pro-resolution bioactive lipids in the pathobiology of non-alcoholic fatty liver disease&lt;/IDText&gt;&lt;DisplayText&gt;&lt;style face="superscript"&gt;[61]&lt;/style&gt;&lt;/DisplayText&gt;&lt;record&gt;&lt;dates&gt;&lt;pub-dates&gt;&lt;date&gt;Nov&lt;/date&gt;&lt;/pub-dates&gt;&lt;year&gt;2011&lt;/year&gt;&lt;/dates&gt;&lt;urls&gt;&lt;related-urls&gt;&lt;url&gt;http://www.ncbi.nlm.nih.gov/pubmed/22087354&lt;/url&gt;&lt;/related-urls&gt;&lt;/urls&gt;&lt;isbn&gt;1948-9358&lt;/isbn&gt;&lt;custom2&gt;PMC3215767&lt;/custom2&gt;&lt;titles&gt;&lt;title&gt;A defect in the activities of Δ and Δ desaturases and pro-resolution bioactive lipids in the pathobiology of non-alcoholic fatty liver disease&lt;/title&gt;&lt;secondary-title&gt;World J Diabetes&lt;/secondary-title&gt;&lt;/titles&gt;&lt;pages&gt;176-88&lt;/pages&gt;&lt;number&gt;11&lt;/number&gt;&lt;contributors&gt;&lt;authors&gt;&lt;author&gt;Das, U. N.&lt;/author&gt;&lt;/authors&gt;&lt;/contributors&gt;&lt;language&gt;eng&lt;/language&gt;&lt;added-date format="utc"&gt;1433901999&lt;/added-date&gt;&lt;ref-type name="Journal Article"&gt;17&lt;/ref-type&gt;&lt;rec-number&gt;533&lt;/rec-number&gt;&lt;last-updated-date format="utc"&gt;1433901999&lt;/last-updated-date&gt;&lt;accession-num&gt;22087354&lt;/accession-num&gt;&lt;electronic-resource-num&gt;10.4239/wjd.v2.i11.176&lt;/electronic-resource-num&gt;&lt;volume&gt;2&lt;/volume&gt;&lt;/record&gt;&lt;/Cite&gt;&lt;/EndNote&gt;</w:instrText>
      </w:r>
      <w:r w:rsidR="00BF5C90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[61]</w:t>
      </w:r>
      <w:r w:rsidR="00BF5C90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CC6D8A" w:rsidRPr="0074106F">
        <w:rPr>
          <w:rFonts w:ascii="Book Antiqua" w:hAnsi="Book Antiqua"/>
          <w:color w:val="FF0000"/>
          <w:sz w:val="24"/>
          <w:szCs w:val="24"/>
        </w:rPr>
        <w:t>, are involved in inflammatory events,</w:t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 and</w:t>
      </w:r>
      <w:r w:rsidR="00CC6D8A" w:rsidRPr="0074106F">
        <w:rPr>
          <w:rFonts w:ascii="Book Antiqua" w:hAnsi="Book Antiqua"/>
          <w:color w:val="FF0000"/>
          <w:sz w:val="24"/>
          <w:szCs w:val="24"/>
        </w:rPr>
        <w:t xml:space="preserve"> </w:t>
      </w:r>
      <w:r w:rsidR="000D33B6" w:rsidRPr="0074106F">
        <w:rPr>
          <w:rFonts w:ascii="Book Antiqua" w:hAnsi="Book Antiqua"/>
          <w:color w:val="FF0000"/>
          <w:sz w:val="24"/>
          <w:szCs w:val="24"/>
        </w:rPr>
        <w:t>PNPLA3 is suggested to have</w:t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 PLA</w:t>
      </w:r>
      <w:r w:rsidR="00F861EC" w:rsidRPr="0074106F">
        <w:rPr>
          <w:rFonts w:ascii="Book Antiqua" w:hAnsi="Book Antiqua"/>
          <w:color w:val="FF0000"/>
          <w:sz w:val="24"/>
          <w:szCs w:val="24"/>
          <w:vertAlign w:val="subscript"/>
        </w:rPr>
        <w:t>2</w:t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 activity and to regulat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>e</w:t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 hepatic lipid accumulation</w:t>
      </w:r>
      <w:r w:rsidR="00D35CFF" w:rsidRPr="0074106F">
        <w:rPr>
          <w:rFonts w:ascii="Book Antiqua" w:hAnsi="Book Antiqua"/>
          <w:color w:val="FF0000"/>
          <w:sz w:val="24"/>
          <w:szCs w:val="24"/>
        </w:rPr>
        <w:fldChar w:fldCharType="begin"/>
      </w:r>
      <w:r w:rsidR="00761EC0" w:rsidRPr="0074106F">
        <w:rPr>
          <w:rFonts w:ascii="Book Antiqua" w:hAnsi="Book Antiqua"/>
          <w:color w:val="FF0000"/>
          <w:sz w:val="24"/>
          <w:szCs w:val="24"/>
        </w:rPr>
        <w:instrText xml:space="preserve"> ADDIN EN.CITE &lt;EndNote&gt;&lt;Cite&gt;&lt;Author&gt;Sookoian&lt;/Author&gt;&lt;Year&gt;2012&lt;/Year&gt;&lt;IDText&gt;PNPLA3, the triacylglycerol synthesis/hydrolysis/storage dilemma, and nonalcoholic fatty liver disease&lt;/IDText&gt;&lt;DisplayText&gt;&lt;style face="superscript"&gt;[63]&lt;/style&gt;&lt;/DisplayText&gt;&lt;record&gt;&lt;dates&gt;&lt;pub-dates&gt;&lt;date&gt;Nov&lt;/date&gt;&lt;/pub-dates&gt;&lt;year&gt;2012&lt;/year&gt;&lt;/dates&gt;&lt;keywords&gt;&lt;keyword&gt;Animals&lt;/keyword&gt;&lt;keyword&gt;Fatty Liver&lt;/keyword&gt;&lt;keyword&gt;Genetic Predisposition to Disease&lt;/keyword&gt;&lt;keyword&gt;Humans&lt;/keyword&gt;&lt;keyword&gt;Lipase&lt;/keyword&gt;&lt;keyword&gt;Lipogenesis&lt;/keyword&gt;&lt;keyword&gt;Lipolysis&lt;/keyword&gt;&lt;keyword&gt;Liver&lt;/keyword&gt;&lt;keyword&gt;Membrane Proteins&lt;/keyword&gt;&lt;keyword&gt;Non-alcoholic Fatty Liver Disease&lt;/keyword&gt;&lt;keyword&gt;Phenotype&lt;/keyword&gt;&lt;keyword&gt;Polymorphism, Single Nucleotide&lt;/keyword&gt;&lt;keyword&gt;Severity of Illness Index&lt;/keyword&gt;&lt;keyword&gt;Triglycerides&lt;/keyword&gt;&lt;/keywords&gt;&lt;urls&gt;&lt;related-urls&gt;&lt;url&gt;http://www.ncbi.nlm.nih.gov/pubmed/23155331&lt;/url&gt;&lt;/related-urls&gt;&lt;/urls&gt;&lt;isbn&gt;2219-2840&lt;/isbn&gt;&lt;custom2&gt;PMC3496879&lt;/custom2&gt;&lt;titles&gt;&lt;title&gt;PNPLA3, the triacylglycerol synthesis/hydrolysis/storage dilemma, and nonalcoholic fatty liver disease&lt;/title&gt;&lt;secondary-title&gt;World J Gastroenterol&lt;/secondary-title&gt;&lt;/titles&gt;&lt;pages&gt;6018-26&lt;/pages&gt;&lt;number&gt;42&lt;/number&gt;&lt;contributors&gt;&lt;authors&gt;&lt;author&gt;Sookoian, S.&lt;/author&gt;&lt;author&gt;Pirola, C. J.&lt;/author&gt;&lt;/authors&gt;&lt;/contributors&gt;&lt;language&gt;eng&lt;/language&gt;&lt;added-date format="utc"&gt;1433901168&lt;/added-date&gt;&lt;ref-type name="Journal Article"&gt;17&lt;/ref-type&gt;&lt;rec-number&gt;532&lt;/rec-number&gt;&lt;last-updated-date format="utc"&gt;1433901168&lt;/last-updated-date&gt;&lt;accession-num&gt;23155331&lt;/accession-num&gt;&lt;electronic-resource-num&gt;10.3748/wjg.v18.i42.6018&lt;/electronic-resource-num&gt;&lt;volume&gt;18&lt;/volume&gt;&lt;/record&gt;&lt;/Cite&gt;&lt;/EndNote&gt;</w:instrText>
      </w:r>
      <w:r w:rsidR="00D35CFF" w:rsidRPr="0074106F">
        <w:rPr>
          <w:rFonts w:ascii="Book Antiqua" w:hAnsi="Book Antiqua"/>
          <w:color w:val="FF0000"/>
          <w:sz w:val="24"/>
          <w:szCs w:val="24"/>
        </w:rPr>
        <w:fldChar w:fldCharType="separate"/>
      </w:r>
      <w:r w:rsidR="00761EC0" w:rsidRPr="0074106F">
        <w:rPr>
          <w:rFonts w:ascii="Book Antiqua" w:hAnsi="Book Antiqua"/>
          <w:noProof/>
          <w:color w:val="FF0000"/>
          <w:sz w:val="24"/>
          <w:szCs w:val="24"/>
          <w:vertAlign w:val="superscript"/>
        </w:rPr>
        <w:t>[63]</w:t>
      </w:r>
      <w:r w:rsidR="00D35CFF" w:rsidRPr="0074106F">
        <w:rPr>
          <w:rFonts w:ascii="Book Antiqua" w:hAnsi="Book Antiqua"/>
          <w:color w:val="FF0000"/>
          <w:sz w:val="24"/>
          <w:szCs w:val="24"/>
        </w:rPr>
        <w:fldChar w:fldCharType="end"/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. Therefore, regulation of prostaglandins and/or expression of their related proteins may be critical </w:t>
      </w:r>
      <w:r w:rsidR="00F158ED" w:rsidRPr="0074106F">
        <w:rPr>
          <w:rFonts w:ascii="Book Antiqua" w:hAnsi="Book Antiqua"/>
          <w:color w:val="FF0000"/>
          <w:sz w:val="24"/>
          <w:szCs w:val="24"/>
        </w:rPr>
        <w:t>for</w:t>
      </w:r>
      <w:r w:rsidR="00F861EC" w:rsidRPr="0074106F">
        <w:rPr>
          <w:rFonts w:ascii="Book Antiqua" w:hAnsi="Book Antiqua"/>
          <w:color w:val="FF0000"/>
          <w:sz w:val="24"/>
          <w:szCs w:val="24"/>
        </w:rPr>
        <w:t xml:space="preserve"> improvement of ALD.</w:t>
      </w:r>
    </w:p>
    <w:p w14:paraId="17F1D00F" w14:textId="2D25038D" w:rsidR="00A70CD6" w:rsidRPr="0074106F" w:rsidRDefault="00195DF1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F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>ruit and vegetables are great source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>s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not only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of 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>antioxidants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but also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of 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>dietary fibers (DFs)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Hashimoto&lt;/Author&gt;&lt;Year&gt;2011&lt;/Year&gt;&lt;IDText&gt;Effects of feeding potato pulp on cholesterol metabolism and its association with cecal conditions in rats&lt;/IDText&gt;&lt;DisplayText&gt;&lt;style face="superscript"&gt;[126]&lt;/style&gt;&lt;/DisplayText&gt;&lt;record&gt;&lt;dates&gt;&lt;pub-dates&gt;&lt;date&gt;Nov&lt;/date&gt;&lt;/pub-dates&gt;&lt;year&gt;2011&lt;/year&gt;&lt;/dates&gt;&lt;urls&gt;&lt;related-urls&gt;&lt;url&gt;http://www.ncbi.nlm.nih.gov/pubmed/21948633&lt;/url&gt;&lt;/related-urls&gt;&lt;/urls&gt;&lt;isbn&gt;1573-9104&lt;/isbn&gt;&lt;titles&gt;&lt;title&gt;Effects of feeding potato pulp on cholesterol metabolism and its association with cecal conditions in rats&lt;/title&gt;&lt;secondary-title&gt;Plant Foods Hum Nutr&lt;/secondary-title&gt;&lt;/titles&gt;&lt;pages&gt;401-7&lt;/pages&gt;&lt;number&gt;4&lt;/number&gt;&lt;contributors&gt;&lt;authors&gt;&lt;author&gt;Hashimoto, N.&lt;/author&gt;&lt;author&gt;Nakamura, Y.&lt;/author&gt;&lt;author&gt;Noda, T.&lt;/author&gt;&lt;author&gt;Han, K. H.&lt;/author&gt;&lt;author&gt;Fukushima, M.&lt;/author&gt;&lt;/authors&gt;&lt;/contributors&gt;&lt;language&gt;eng&lt;/language&gt;&lt;added-date format="utc"&gt;1344930019&lt;/added-date&gt;&lt;ref-type name="Journal Article"&gt;17&lt;/ref-type&gt;&lt;auth-address&gt;Koshi Headquarters, National Agricultural Research Center for Kyushu Okinawa Region, Suya 2421, Koshi, Kumamoto, Japan. hasshy@affrc.go.jp&lt;/auth-address&gt;&lt;rec-number&gt;282&lt;/rec-number&gt;&lt;last-updated-date format="utc"&gt;1344930019&lt;/last-updated-date&gt;&lt;accession-num&gt;21948633&lt;/accession-num&gt;&lt;electronic-resource-num&gt;10.1007/s11130-011-0255-z&lt;/electronic-resource-num&gt;&lt;volume&gt;66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26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>once considered to be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unwanted materials or non-nutrients. </w:t>
      </w:r>
      <w:r w:rsidR="001A6B47" w:rsidRPr="0074106F">
        <w:rPr>
          <w:rFonts w:ascii="Book Antiqua" w:hAnsi="Book Antiqua"/>
          <w:color w:val="000000"/>
          <w:sz w:val="24"/>
          <w:szCs w:val="24"/>
        </w:rPr>
        <w:t>I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t is </w:t>
      </w:r>
      <w:r w:rsidR="001A6B47" w:rsidRPr="0074106F">
        <w:rPr>
          <w:rFonts w:ascii="Book Antiqua" w:hAnsi="Book Antiqua"/>
          <w:color w:val="000000"/>
          <w:sz w:val="24"/>
          <w:szCs w:val="24"/>
        </w:rPr>
        <w:t xml:space="preserve">now 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>well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A6B47" w:rsidRPr="0074106F">
        <w:rPr>
          <w:rFonts w:ascii="Book Antiqua" w:hAnsi="Book Antiqua"/>
          <w:color w:val="000000"/>
          <w:sz w:val="24"/>
          <w:szCs w:val="24"/>
        </w:rPr>
        <w:t xml:space="preserve">established 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that ingestion of DFs improves lipid metabolism </w:t>
      </w:r>
      <w:r w:rsidR="007F7B2A" w:rsidRPr="0074106F">
        <w:rPr>
          <w:rFonts w:ascii="Book Antiqua" w:hAnsi="Book Antiqua"/>
          <w:color w:val="000000"/>
          <w:sz w:val="24"/>
          <w:szCs w:val="24"/>
        </w:rPr>
        <w:t>with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reduction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>hepatic lipid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KYWtvYnNkb3R0aXI8L0F1dGhvcj48WWVhcj4yMDEzPC9Z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KYWtvYnNkb3R0aXI8L0F1dGhvcj48WWVhcj4yMDEzPC9Z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[127,</w:t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8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404A5" w:rsidRPr="0074106F">
        <w:rPr>
          <w:rFonts w:ascii="Book Antiqua" w:hAnsi="Book Antiqua"/>
          <w:color w:val="000000"/>
          <w:sz w:val="24"/>
          <w:szCs w:val="24"/>
        </w:rPr>
        <w:t>. Some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kinds of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DFs, </w:t>
      </w:r>
      <w:r w:rsidR="00CD3191" w:rsidRPr="0074106F">
        <w:rPr>
          <w:rFonts w:ascii="Book Antiqua" w:hAnsi="Book Antiqua"/>
          <w:color w:val="000000"/>
          <w:sz w:val="24"/>
          <w:szCs w:val="24"/>
        </w:rPr>
        <w:t xml:space="preserve">particularly 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>water-soluble f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>i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>bers,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promote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excretion of lipids </w:t>
      </w:r>
      <w:r w:rsidRPr="0074106F">
        <w:rPr>
          <w:rFonts w:ascii="Book Antiqua" w:hAnsi="Book Antiqua"/>
          <w:color w:val="000000"/>
          <w:sz w:val="24"/>
          <w:szCs w:val="24"/>
        </w:rPr>
        <w:t>in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>to feces and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 the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 synthesis of short-chain fatty acids (SCFA) in the intestine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YW48L0F1dGhvcj48WWVhcj4yMDA4PC9ZZWFyPjxJRFRl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IYW48L0F1dGhvcj48WWVhcj4yMDA4PC9ZZWFyPjxJRFRl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[126,</w:t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9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404A5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1E248E" w:rsidRPr="0074106F">
        <w:rPr>
          <w:rFonts w:ascii="Book Antiqua" w:hAnsi="Book Antiqua"/>
          <w:color w:val="000000"/>
          <w:sz w:val="24"/>
          <w:szCs w:val="24"/>
        </w:rPr>
        <w:t>propos</w:t>
      </w:r>
      <w:r w:rsidR="00F404A5" w:rsidRPr="0074106F">
        <w:rPr>
          <w:rFonts w:ascii="Book Antiqua" w:hAnsi="Book Antiqua"/>
          <w:color w:val="000000"/>
          <w:sz w:val="24"/>
          <w:szCs w:val="24"/>
        </w:rPr>
        <w:t>ed as prebiotics.</w:t>
      </w:r>
      <w:r w:rsidR="007F7B2A" w:rsidRPr="0074106F">
        <w:rPr>
          <w:rFonts w:ascii="Book Antiqua" w:hAnsi="Book Antiqua"/>
          <w:color w:val="000000"/>
          <w:sz w:val="24"/>
          <w:szCs w:val="24"/>
        </w:rPr>
        <w:t xml:space="preserve"> Oral ingestion of butyrate, a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type </w:t>
      </w:r>
      <w:r w:rsidR="007F7B2A" w:rsidRPr="0074106F">
        <w:rPr>
          <w:rFonts w:ascii="Book Antiqua" w:hAnsi="Book Antiqua"/>
          <w:color w:val="000000"/>
          <w:sz w:val="24"/>
          <w:szCs w:val="24"/>
        </w:rPr>
        <w:t xml:space="preserve">of SCFA made from DF, </w:t>
      </w:r>
      <w:r w:rsidR="00F05B79" w:rsidRPr="0074106F">
        <w:rPr>
          <w:rFonts w:ascii="Book Antiqua" w:hAnsi="Book Antiqua"/>
          <w:color w:val="000000"/>
          <w:sz w:val="24"/>
          <w:szCs w:val="24"/>
        </w:rPr>
        <w:t>promote</w:t>
      </w:r>
      <w:r w:rsidR="00F368B7" w:rsidRPr="0074106F">
        <w:rPr>
          <w:rFonts w:ascii="Book Antiqua" w:hAnsi="Book Antiqua"/>
          <w:color w:val="000000"/>
          <w:sz w:val="24"/>
          <w:szCs w:val="24"/>
        </w:rPr>
        <w:t>s</w:t>
      </w:r>
      <w:r w:rsidR="00F05B7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05B79" w:rsidRPr="0074106F">
        <w:rPr>
          <w:rFonts w:ascii="Book Antiqua" w:hAnsi="Book Antiqua"/>
          <w:color w:val="000000"/>
          <w:sz w:val="24"/>
          <w:szCs w:val="24"/>
        </w:rPr>
        <w:t>expression of junction proteins and increas</w:t>
      </w:r>
      <w:r w:rsidRPr="0074106F">
        <w:rPr>
          <w:rFonts w:ascii="Book Antiqua" w:hAnsi="Book Antiqua"/>
          <w:color w:val="000000"/>
          <w:sz w:val="24"/>
          <w:szCs w:val="24"/>
        </w:rPr>
        <w:t>e</w:t>
      </w:r>
      <w:r w:rsidR="00F05B79" w:rsidRPr="0074106F">
        <w:rPr>
          <w:rFonts w:ascii="Book Antiqua" w:hAnsi="Book Antiqua"/>
          <w:color w:val="000000"/>
          <w:sz w:val="24"/>
          <w:szCs w:val="24"/>
        </w:rPr>
        <w:t xml:space="preserve"> in i</w:t>
      </w:r>
      <w:r w:rsidR="007F7B2A" w:rsidRPr="0074106F">
        <w:rPr>
          <w:rFonts w:ascii="Book Antiqua" w:hAnsi="Book Antiqua"/>
          <w:color w:val="000000"/>
          <w:sz w:val="24"/>
          <w:szCs w:val="24"/>
        </w:rPr>
        <w:t>ntestinal barrier function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Ferreira&lt;/Author&gt;&lt;Year&gt;2012&lt;/Year&gt;&lt;IDText&gt;Oral supplementation of butyrate reduces mucositis and intestinal permeability associated with 5-Fluorouracil administration&lt;/IDText&gt;&lt;DisplayText&gt;&lt;style face="superscript"&gt;[130]&lt;/style&gt;&lt;/DisplayText&gt;&lt;record&gt;&lt;dates&gt;&lt;pub-dates&gt;&lt;date&gt;Jul&lt;/date&gt;&lt;/pub-dates&gt;&lt;year&gt;2012&lt;/year&gt;&lt;/dates&gt;&lt;keywords&gt;&lt;keyword&gt;Administration, Oral&lt;/keyword&gt;&lt;keyword&gt;Animals&lt;/keyword&gt;&lt;keyword&gt;Butyrates&lt;/keyword&gt;&lt;keyword&gt;Female&lt;/keyword&gt;&lt;keyword&gt;Fluorouracil&lt;/keyword&gt;&lt;keyword&gt;Intestinal Mucosa&lt;/keyword&gt;&lt;keyword&gt;Intestines&lt;/keyword&gt;&lt;keyword&gt;Mice&lt;/keyword&gt;&lt;keyword&gt;Mucositis&lt;/keyword&gt;&lt;/keywords&gt;&lt;urls&gt;&lt;related-urls&gt;&lt;url&gt;http://www.ncbi.nlm.nih.gov/pubmed/22648862&lt;/url&gt;&lt;/related-urls&gt;&lt;/urls&gt;&lt;isbn&gt;1558-9307&lt;/isbn&gt;&lt;titles&gt;&lt;title&gt;Oral supplementation of butyrate reduces mucositis and intestinal permeability associated with 5-Fluorouracil administration&lt;/title&gt;&lt;secondary-title&gt;Lipids&lt;/secondary-title&gt;&lt;/titles&gt;&lt;pages&gt;669-78&lt;/pages&gt;&lt;number&gt;7&lt;/number&gt;&lt;contributors&gt;&lt;authors&gt;&lt;author&gt;Ferreira, T. M.&lt;/author&gt;&lt;author&gt;Leonel, A. J.&lt;/author&gt;&lt;author&gt;Melo, M. A.&lt;/author&gt;&lt;author&gt;Santos, R. R.&lt;/author&gt;&lt;author&gt;Cara, D. C.&lt;/author&gt;&lt;author&gt;Cardoso, V. N.&lt;/author&gt;&lt;author&gt;Correia, M. I.&lt;/author&gt;&lt;author&gt;Alvarez-Leite, J. I.&lt;/author&gt;&lt;/authors&gt;&lt;/contributors&gt;&lt;language&gt;eng&lt;/language&gt;&lt;added-date format="utc"&gt;1427778734&lt;/added-date&gt;&lt;ref-type name="Journal Article"&gt;17&lt;/ref-type&gt;&lt;rec-number&gt;485&lt;/rec-number&gt;&lt;last-updated-date format="utc"&gt;1427778734&lt;/last-updated-date&gt;&lt;accession-num&gt;22648862&lt;/accession-num&gt;&lt;electronic-resource-num&gt;10.1007/s11745-012-3680-3&lt;/electronic-resource-num&gt;&lt;volume&gt;47&lt;/volume&gt;&lt;/record&gt;&lt;/Cite&gt;&lt;/EndNote&gt;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30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Pr="0074106F">
        <w:rPr>
          <w:rFonts w:ascii="Book Antiqua" w:hAnsi="Book Antiqua"/>
          <w:color w:val="000000"/>
          <w:sz w:val="24"/>
          <w:szCs w:val="24"/>
        </w:rPr>
        <w:t>. These finding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>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lso</w:t>
      </w:r>
      <w:r w:rsidR="007F7B2A" w:rsidRPr="0074106F">
        <w:rPr>
          <w:rFonts w:ascii="Book Antiqua" w:hAnsi="Book Antiqua"/>
          <w:color w:val="000000"/>
          <w:sz w:val="24"/>
          <w:szCs w:val="24"/>
        </w:rPr>
        <w:t xml:space="preserve"> suggest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the potential </w:t>
      </w:r>
      <w:r w:rsidR="007F7B2A" w:rsidRPr="0074106F">
        <w:rPr>
          <w:rFonts w:ascii="Book Antiqua" w:hAnsi="Book Antiqua"/>
          <w:color w:val="000000"/>
          <w:sz w:val="24"/>
          <w:szCs w:val="24"/>
        </w:rPr>
        <w:t xml:space="preserve">of DFs </w:t>
      </w:r>
      <w:r w:rsidR="00F368B7" w:rsidRPr="0074106F">
        <w:rPr>
          <w:rFonts w:ascii="Book Antiqua" w:hAnsi="Book Antiqua"/>
          <w:color w:val="000000"/>
          <w:sz w:val="24"/>
          <w:szCs w:val="24"/>
        </w:rPr>
        <w:t xml:space="preserve">in </w:t>
      </w:r>
      <w:r w:rsidR="00F05B79" w:rsidRPr="0074106F">
        <w:rPr>
          <w:rFonts w:ascii="Book Antiqua" w:hAnsi="Book Antiqua"/>
          <w:color w:val="000000"/>
          <w:sz w:val="24"/>
          <w:szCs w:val="24"/>
        </w:rPr>
        <w:t>preven</w:t>
      </w:r>
      <w:r w:rsidR="00FE13B5" w:rsidRPr="0074106F">
        <w:rPr>
          <w:rFonts w:ascii="Book Antiqua" w:hAnsi="Book Antiqua"/>
          <w:color w:val="000000"/>
          <w:sz w:val="24"/>
          <w:szCs w:val="24"/>
        </w:rPr>
        <w:t>t</w:t>
      </w:r>
      <w:r w:rsidR="00F368B7" w:rsidRPr="0074106F">
        <w:rPr>
          <w:rFonts w:ascii="Book Antiqua" w:hAnsi="Book Antiqua"/>
          <w:color w:val="000000"/>
          <w:sz w:val="24"/>
          <w:szCs w:val="24"/>
        </w:rPr>
        <w:t>ing</w:t>
      </w:r>
      <w:r w:rsidR="00F05B79" w:rsidRPr="0074106F">
        <w:rPr>
          <w:rFonts w:ascii="Book Antiqua" w:hAnsi="Book Antiqua"/>
          <w:color w:val="000000"/>
          <w:sz w:val="24"/>
          <w:szCs w:val="24"/>
        </w:rPr>
        <w:t xml:space="preserve"> ALD</w:t>
      </w:r>
      <w:r w:rsidRPr="0074106F">
        <w:rPr>
          <w:rFonts w:ascii="Book Antiqua" w:hAnsi="Book Antiqua"/>
          <w:color w:val="000000"/>
          <w:sz w:val="24"/>
          <w:szCs w:val="24"/>
        </w:rPr>
        <w:t>.</w:t>
      </w:r>
      <w:r w:rsidR="001E248E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Thus, intact fruits and vegetables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t>, including both antioxidant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>s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t xml:space="preserve"> and DF,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re 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t>worthy of consideration for preventing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ALD.</w:t>
      </w:r>
    </w:p>
    <w:p w14:paraId="32C79E33" w14:textId="2E029110" w:rsidR="00F404A5" w:rsidRPr="0074106F" w:rsidRDefault="00555D36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ab/>
      </w:r>
      <w:r w:rsidR="007A26C4" w:rsidRPr="0074106F">
        <w:rPr>
          <w:rFonts w:ascii="Book Antiqua" w:hAnsi="Book Antiqua"/>
          <w:color w:val="000000"/>
          <w:sz w:val="24"/>
          <w:szCs w:val="24"/>
        </w:rPr>
        <w:t>M</w:t>
      </w:r>
      <w:r w:rsidR="00195DF1" w:rsidRPr="0074106F">
        <w:rPr>
          <w:rFonts w:ascii="Book Antiqua" w:hAnsi="Book Antiqua"/>
          <w:color w:val="000000"/>
          <w:sz w:val="24"/>
          <w:szCs w:val="24"/>
        </w:rPr>
        <w:t xml:space="preserve">ammals often </w:t>
      </w:r>
      <w:r w:rsidR="007A26C4" w:rsidRPr="0074106F">
        <w:rPr>
          <w:rFonts w:ascii="Book Antiqua" w:hAnsi="Book Antiqua"/>
          <w:color w:val="000000"/>
          <w:sz w:val="24"/>
          <w:szCs w:val="24"/>
        </w:rPr>
        <w:t xml:space="preserve">intrinsically </w:t>
      </w:r>
      <w:r w:rsidR="00195DF1" w:rsidRPr="0074106F">
        <w:rPr>
          <w:rFonts w:ascii="Book Antiqua" w:hAnsi="Book Antiqua"/>
          <w:color w:val="000000"/>
          <w:sz w:val="24"/>
          <w:szCs w:val="24"/>
        </w:rPr>
        <w:t xml:space="preserve">treat 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>plant chemicals</w:t>
      </w:r>
      <w:r w:rsidR="00195DF1" w:rsidRPr="0074106F">
        <w:rPr>
          <w:rFonts w:ascii="Book Antiqua" w:hAnsi="Book Antiqua"/>
          <w:color w:val="000000"/>
          <w:sz w:val="24"/>
          <w:szCs w:val="24"/>
        </w:rPr>
        <w:t xml:space="preserve"> as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="00F45A2D" w:rsidRPr="0074106F">
        <w:rPr>
          <w:rFonts w:ascii="Book Antiqua" w:hAnsi="Book Antiqua"/>
          <w:color w:val="000000"/>
          <w:sz w:val="24"/>
          <w:szCs w:val="24"/>
        </w:rPr>
        <w:t>xenobiotics</w:t>
      </w:r>
      <w:proofErr w:type="spellEnd"/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and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have developed </w:t>
      </w:r>
      <w:r w:rsidR="00195DF1" w:rsidRPr="0074106F">
        <w:rPr>
          <w:rFonts w:ascii="Book Antiqua" w:hAnsi="Book Antiqua"/>
          <w:color w:val="000000"/>
          <w:sz w:val="24"/>
          <w:szCs w:val="24"/>
        </w:rPr>
        <w:t>metabolic systems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against phytochemicals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053F7C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Wu&lt;/Author&gt;&lt;Year&gt;2011&lt;/Year&gt;&lt;IDText&gt;First-pass metabolism via UDP-glucuronosyltransferase: a barrier to oral bioavailability of phenolics&lt;/IDText&gt;&lt;DisplayText&gt;&lt;style face="superscript"&gt;[1]&lt;/style&gt;&lt;/DisplayText&gt;&lt;record&gt;&lt;dates&gt;&lt;pub-dates&gt;&lt;date&gt;Sep&lt;/date&gt;&lt;/pub-dates&gt;&lt;year&gt;2011&lt;/year&gt;&lt;/dates&gt;&lt;keywords&gt;&lt;keyword&gt;Administration, Oral&lt;/keyword&gt;&lt;keyword&gt;Animals&lt;/keyword&gt;&lt;keyword&gt;Biological Availability&lt;/keyword&gt;&lt;keyword&gt;Catalysis&lt;/keyword&gt;&lt;keyword&gt;Gastrointestinal Tract&lt;/keyword&gt;&lt;keyword&gt;Glucuronosyltransferase&lt;/keyword&gt;&lt;keyword&gt;Humans&lt;/keyword&gt;&lt;keyword&gt;Liver&lt;/keyword&gt;&lt;keyword&gt;Phenols&lt;/keyword&gt;&lt;keyword&gt;Protein Conformation&lt;/keyword&gt;&lt;/keywords&gt;&lt;urls&gt;&lt;related-urls&gt;&lt;url&gt;http://www.ncbi.nlm.nih.gov/pubmed/21484808&lt;/url&gt;&lt;/related-urls&gt;&lt;/urls&gt;&lt;isbn&gt;1520-6017&lt;/isbn&gt;&lt;custom2&gt;PMC3409645&lt;/custom2&gt;&lt;titles&gt;&lt;title&gt;First-pass metabolism via UDP-glucuronosyltransferase: a barrier to oral bioavailability of phenolics&lt;/title&gt;&lt;secondary-title&gt;J Pharm Sci&lt;/secondary-title&gt;&lt;/titles&gt;&lt;pages&gt;3655-81&lt;/pages&gt;&lt;number&gt;9&lt;/number&gt;&lt;contributors&gt;&lt;authors&gt;&lt;author&gt;Wu, B.&lt;/author&gt;&lt;author&gt;Kulkarni, K.&lt;/author&gt;&lt;author&gt;Basu, S.&lt;/author&gt;&lt;author&gt;Zhang, S.&lt;/author&gt;&lt;author&gt;Hu, M.&lt;/author&gt;&lt;/authors&gt;&lt;/contributors&gt;&lt;language&gt;eng&lt;/language&gt;&lt;added-date format="utc"&gt;1426119912&lt;/added-date&gt;&lt;ref-type name="Journal Article"&gt;17&lt;/ref-type&gt;&lt;rec-number&gt;413&lt;/rec-number&gt;&lt;last-updated-date format="utc"&gt;1426119912&lt;/last-updated-date&gt;&lt;accession-num&gt;21484808&lt;/accession-num&gt;&lt;electronic-resource-num&gt;10.1002/jps.22568&lt;/electronic-resource-num&gt;&lt;volume&gt;100&lt;/volume&gt;&lt;/record&gt;&lt;/Cite&gt;&lt;/EndNote&gt;</w:instrText>
      </w:r>
      <w:r w:rsidR="00053F7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053F7C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]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The human 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body must </w:t>
      </w:r>
      <w:r w:rsidR="00195DF1" w:rsidRPr="0074106F">
        <w:rPr>
          <w:rFonts w:ascii="Book Antiqua" w:hAnsi="Book Antiqua"/>
          <w:color w:val="000000"/>
          <w:sz w:val="24"/>
          <w:szCs w:val="24"/>
        </w:rPr>
        <w:t xml:space="preserve">also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have 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>evolved along with environment</w:t>
      </w:r>
      <w:r w:rsidR="003101E3" w:rsidRPr="0074106F">
        <w:rPr>
          <w:rFonts w:ascii="Book Antiqua" w:hAnsi="Book Antiqua"/>
          <w:color w:val="000000"/>
          <w:sz w:val="24"/>
          <w:szCs w:val="24"/>
        </w:rPr>
        <w:t>al factors</w:t>
      </w:r>
      <w:r w:rsidR="00375434" w:rsidRPr="0074106F">
        <w:rPr>
          <w:rFonts w:ascii="Book Antiqua" w:hAnsi="Book Antiqua"/>
          <w:color w:val="000000"/>
          <w:sz w:val="24"/>
          <w:szCs w:val="24"/>
        </w:rPr>
        <w:t>,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including phytochemicals and DFs.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The data </w:t>
      </w:r>
      <w:r w:rsidR="003101E3" w:rsidRPr="0074106F">
        <w:rPr>
          <w:rFonts w:ascii="Book Antiqua" w:hAnsi="Book Antiqua"/>
          <w:color w:val="000000"/>
          <w:sz w:val="24"/>
          <w:szCs w:val="24"/>
        </w:rPr>
        <w:t>reviewed here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imply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necessity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for 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the unwanted materials to elicit accomplished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defense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system</w:t>
      </w:r>
      <w:r w:rsidR="008B5B55" w:rsidRPr="0074106F">
        <w:rPr>
          <w:rFonts w:ascii="Book Antiqua" w:hAnsi="Book Antiqua"/>
          <w:color w:val="000000"/>
          <w:sz w:val="24"/>
          <w:szCs w:val="24"/>
        </w:rPr>
        <w:t>, the barrier function in the intestine and chemical metabolizing system in the intestine and liver,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 xml:space="preserve"> against xenobiotic substances.</w:t>
      </w:r>
    </w:p>
    <w:p w14:paraId="2F0CE0B2" w14:textId="00550B01" w:rsidR="00365BB7" w:rsidRPr="0074106F" w:rsidRDefault="00F051F6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>However</w:t>
      </w:r>
      <w:r w:rsidR="00A12B60" w:rsidRPr="0074106F">
        <w:rPr>
          <w:rFonts w:ascii="Book Antiqua" w:hAnsi="Book Antiqua"/>
          <w:color w:val="000000"/>
          <w:sz w:val="24"/>
          <w:szCs w:val="24"/>
        </w:rPr>
        <w:t>, m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ost of these data are derived from animal 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>studies and cell studies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. In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such 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>studies,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>antioxidants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can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sometimes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be 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>overdosed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1542A9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Movahed&lt;/Author&gt;&lt;Year&gt;2012&lt;/Year&gt;&lt;IDText&gt;Resveratrol protects adult cardiomyocytes against oxidative stress mediated cell injury&lt;/IDText&gt;&lt;DisplayText&gt;&lt;style face="superscript"&gt;[75]&lt;/style&gt;&lt;/DisplayText&gt;&lt;record&gt;&lt;dates&gt;&lt;pub-dates&gt;&lt;date&gt;Nov&lt;/date&gt;&lt;/pub-dates&gt;&lt;year&gt;2012&lt;/year&gt;&lt;/dates&gt;&lt;keywords&gt;&lt;keyword&gt;Animals&lt;/keyword&gt;&lt;keyword&gt;Antioxidants&lt;/keyword&gt;&lt;keyword&gt;Cardiotonic Agents&lt;/keyword&gt;&lt;keyword&gt;Catalase&lt;/keyword&gt;&lt;keyword&gt;Cell Survival&lt;/keyword&gt;&lt;keyword&gt;Cytoprotection&lt;/keyword&gt;&lt;keyword&gt;Glutathione Peroxidase&lt;/keyword&gt;&lt;keyword&gt;Hydrogen Peroxide&lt;/keyword&gt;&lt;keyword&gt;Male&lt;/keyword&gt;&lt;keyword&gt;Myocytes, Cardiac&lt;/keyword&gt;&lt;keyword&gt;Oxidative Stress&lt;/keyword&gt;&lt;keyword&gt;Rats&lt;/keyword&gt;&lt;keyword&gt;Rats, Sprague-Dawley&lt;/keyword&gt;&lt;keyword&gt;Stilbenes&lt;/keyword&gt;&lt;keyword&gt;Superoxide Dismutase&lt;/keyword&gt;&lt;/keywords&gt;&lt;urls&gt;&lt;related-urls&gt;&lt;url&gt;http://www.ncbi.nlm.nih.gov/pubmed/22633977&lt;/url&gt;&lt;/related-urls&gt;&lt;/urls&gt;&lt;isbn&gt;1096-0384&lt;/isbn&gt;&lt;titles&gt;&lt;title&gt;Resveratrol protects adult cardiomyocytes against oxidative stress mediated cell injury&lt;/title&gt;&lt;secondary-title&gt;Arch Biochem Biophys&lt;/secondary-title&gt;&lt;/titles&gt;&lt;pages&gt;74-80&lt;/pages&gt;&lt;number&gt;2&lt;/number&gt;&lt;contributors&gt;&lt;authors&gt;&lt;author&gt;Movahed, A.&lt;/author&gt;&lt;author&gt;Yu, L.&lt;/author&gt;&lt;author&gt;Thandapilly, S. J.&lt;/author&gt;&lt;author&gt;Louis, X. L.&lt;/author&gt;&lt;author&gt;Netticadan, T.&lt;/author&gt;&lt;/authors&gt;&lt;/contributors&gt;&lt;language&gt;eng&lt;/language&gt;&lt;added-date format="utc"&gt;1425456828&lt;/added-date&gt;&lt;ref-type name="Journal Article"&gt;17&lt;/ref-type&gt;&lt;rec-number&gt;381&lt;/rec-number&gt;&lt;last-updated-date format="utc"&gt;1425456828&lt;/last-updated-date&gt;&lt;accession-num&gt;22633977&lt;/accession-num&gt;&lt;electronic-resource-num&gt;10.1016/j.abb.2012.05.002&lt;/electronic-resource-num&gt;&lt;volume&gt;527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1542A9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75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Pr="0074106F">
        <w:rPr>
          <w:rFonts w:ascii="Book Antiqua" w:hAnsi="Book Antiqua"/>
          <w:color w:val="000000"/>
          <w:sz w:val="24"/>
          <w:szCs w:val="24"/>
        </w:rPr>
        <w:t>making it difficult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to justify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their 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effectiveness </w:t>
      </w:r>
      <w:r w:rsidRPr="0074106F">
        <w:rPr>
          <w:rFonts w:ascii="Book Antiqua" w:hAnsi="Book Antiqua"/>
          <w:color w:val="000000"/>
          <w:sz w:val="24"/>
          <w:szCs w:val="24"/>
        </w:rPr>
        <w:t>in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human</w:t>
      </w:r>
      <w:r w:rsidRPr="0074106F">
        <w:rPr>
          <w:rFonts w:ascii="Book Antiqua" w:hAnsi="Book Antiqua"/>
          <w:color w:val="000000"/>
          <w:sz w:val="24"/>
          <w:szCs w:val="24"/>
        </w:rPr>
        <w:t>s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, </w:t>
      </w:r>
      <w:r w:rsidR="00CD3191" w:rsidRPr="0074106F">
        <w:rPr>
          <w:rFonts w:ascii="Book Antiqua" w:hAnsi="Book Antiqua"/>
          <w:color w:val="000000"/>
          <w:sz w:val="24"/>
          <w:szCs w:val="24"/>
        </w:rPr>
        <w:t xml:space="preserve">particularly 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ALD patients who 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lastRenderedPageBreak/>
        <w:t>may have impaired liver</w:t>
      </w:r>
      <w:r w:rsidR="00B80A7B" w:rsidRPr="0074106F">
        <w:rPr>
          <w:rFonts w:ascii="Book Antiqua" w:hAnsi="Book Antiqua"/>
          <w:color w:val="000000"/>
          <w:sz w:val="24"/>
          <w:szCs w:val="24"/>
        </w:rPr>
        <w:t xml:space="preserve"> functions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begin"/>
      </w:r>
      <w:r w:rsidR="0043598B" w:rsidRPr="0074106F">
        <w:rPr>
          <w:rFonts w:ascii="Book Antiqua" w:hAnsi="Book Antiqua"/>
          <w:color w:val="000000"/>
          <w:sz w:val="24"/>
          <w:szCs w:val="24"/>
        </w:rPr>
        <w:instrText xml:space="preserve"> ADDIN EN.CITE &lt;EndNote&gt;&lt;Cite&gt;&lt;Author&gt;Chen&lt;/Author&gt;&lt;Year&gt;2011&lt;/Year&gt;&lt;IDText&gt;Antioxidative status of patients with alcoholic liver disease in southeastern Taiwan&lt;/IDText&gt;&lt;DisplayText&gt;&lt;style face="superscript"&gt;[11]&lt;/style&gt;&lt;/DisplayText&gt;&lt;record&gt;&lt;dates&gt;&lt;pub-dates&gt;&lt;date&gt;Feb&lt;/date&gt;&lt;/pub-dates&gt;&lt;year&gt;2011&lt;/year&gt;&lt;/dates&gt;&lt;keywords&gt;&lt;keyword&gt;Adult&lt;/keyword&gt;&lt;keyword&gt;Antioxidants&lt;/keyword&gt;&lt;keyword&gt;Erythrocytes&lt;/keyword&gt;&lt;keyword&gt;Ethnic Groups&lt;/keyword&gt;&lt;keyword&gt;Female&lt;/keyword&gt;&lt;keyword&gt;Glutathione&lt;/keyword&gt;&lt;keyword&gt;Humans&lt;/keyword&gt;&lt;keyword&gt;Lipid Peroxidation&lt;/keyword&gt;&lt;keyword&gt;Liver Diseases, Alcoholic&lt;/keyword&gt;&lt;keyword&gt;Male&lt;/keyword&gt;&lt;keyword&gt;Severity of Illness Index&lt;/keyword&gt;&lt;keyword&gt;Taiwan&lt;/keyword&gt;&lt;keyword&gt;Thiobarbituric Acid Reactive Substances&lt;/keyword&gt;&lt;/keywords&gt;&lt;urls&gt;&lt;related-urls&gt;&lt;url&gt;http://www.ncbi.nlm.nih.gov/pubmed/21448360&lt;/url&gt;&lt;/related-urls&gt;&lt;/urls&gt;&lt;isbn&gt;2219-2840&lt;/isbn&gt;&lt;custom2&gt;PMC3057151&lt;/custom2&gt;&lt;titles&gt;&lt;title&gt;Antioxidative status of patients with alcoholic liver disease in southeastern Taiwan&lt;/title&gt;&lt;secondary-title&gt;World J Gastroenterol&lt;/secondary-title&gt;&lt;/titles&gt;&lt;pages&gt;1063-70&lt;/pages&gt;&lt;number&gt;8&lt;/number&gt;&lt;contributors&gt;&lt;authors&gt;&lt;author&gt;Chen, Y. L.&lt;/author&gt;&lt;author&gt;Chen, L. J.&lt;/author&gt;&lt;author&gt;Bair, M. J.&lt;/author&gt;&lt;author&gt;Yao, M. L.&lt;/author&gt;&lt;author&gt;Peng, H. C.&lt;/author&gt;&lt;author&gt;Yang, S. S.&lt;/author&gt;&lt;author&gt;Yang, S. C.&lt;/author&gt;&lt;/authors&gt;&lt;/contributors&gt;&lt;language&gt;eng&lt;/language&gt;&lt;added-date format="utc"&gt;1427344265&lt;/added-date&gt;&lt;ref-type name="Journal Article"&gt;17&lt;/ref-type&gt;&lt;rec-number&gt;443&lt;/rec-number&gt;&lt;last-updated-date format="utc"&gt;1427344265&lt;/last-updated-date&gt;&lt;accession-num&gt;21448360&lt;/accession-num&gt;&lt;electronic-resource-num&gt;10.3748/wjg.v17.i8.1063&lt;/electronic-resource-num&gt;&lt;volume&gt;17&lt;/volume&gt;&lt;/record&gt;&lt;/Cite&gt;&lt;/EndNote&gt;</w:instrTex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43598B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[11]</w:t>
      </w:r>
      <w:r w:rsidR="00D45F4C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>As reported previously, supplemen</w:t>
      </w:r>
      <w:r w:rsidRPr="0074106F">
        <w:rPr>
          <w:rFonts w:ascii="Book Antiqua" w:hAnsi="Book Antiqua"/>
          <w:color w:val="000000"/>
          <w:sz w:val="24"/>
          <w:szCs w:val="24"/>
        </w:rPr>
        <w:t>ta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>t</w:t>
      </w:r>
      <w:r w:rsidRPr="0074106F">
        <w:rPr>
          <w:rFonts w:ascii="Book Antiqua" w:hAnsi="Book Antiqua"/>
          <w:color w:val="000000"/>
          <w:sz w:val="24"/>
          <w:szCs w:val="24"/>
        </w:rPr>
        <w:t>ion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 xml:space="preserve"> of vitamin E </w:t>
      </w:r>
      <w:r w:rsidRPr="0074106F">
        <w:rPr>
          <w:rFonts w:ascii="Book Antiqua" w:hAnsi="Book Antiqua"/>
          <w:color w:val="000000"/>
          <w:sz w:val="24"/>
          <w:szCs w:val="24"/>
        </w:rPr>
        <w:t>only partially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 xml:space="preserve"> improve</w:t>
      </w:r>
      <w:r w:rsidRPr="0074106F">
        <w:rPr>
          <w:rFonts w:ascii="Book Antiqua" w:hAnsi="Book Antiqua"/>
          <w:color w:val="000000"/>
          <w:sz w:val="24"/>
          <w:szCs w:val="24"/>
        </w:rPr>
        <w:t>d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 xml:space="preserve"> ALD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ZXpleTwvQXV0aG9yPjxZZWFyPjIwMDQ8L1llYXI+PElE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NZXpleTwvQXV0aG9yPjxZZWFyPjIwMDQ8L1llYXI+PElE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8A6B78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2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33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C059FA" w:rsidRPr="0074106F">
        <w:rPr>
          <w:rFonts w:ascii="Book Antiqua" w:hAnsi="Book Antiqua"/>
          <w:color w:val="000000"/>
          <w:sz w:val="24"/>
          <w:szCs w:val="24"/>
        </w:rPr>
        <w:t xml:space="preserve"> despite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ts 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 xml:space="preserve">effectiveness in cell </w:t>
      </w:r>
      <w:r w:rsidRPr="0074106F">
        <w:rPr>
          <w:rFonts w:ascii="Book Antiqua" w:hAnsi="Book Antiqua"/>
          <w:color w:val="000000"/>
          <w:sz w:val="24"/>
          <w:szCs w:val="24"/>
        </w:rPr>
        <w:t>studies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Thus,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it is important to accumulate 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clinical data </w:t>
      </w:r>
      <w:r w:rsidRPr="0074106F">
        <w:rPr>
          <w:rFonts w:ascii="Book Antiqua" w:hAnsi="Book Antiqua"/>
          <w:color w:val="000000"/>
          <w:sz w:val="24"/>
          <w:szCs w:val="24"/>
        </w:rPr>
        <w:t>regarding the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relations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hip </w:t>
      </w:r>
      <w:r w:rsidR="0004098B" w:rsidRPr="0074106F">
        <w:rPr>
          <w:rFonts w:ascii="Book Antiqua" w:hAnsi="Book Antiqua"/>
          <w:color w:val="000000"/>
          <w:sz w:val="24"/>
          <w:szCs w:val="24"/>
        </w:rPr>
        <w:t>among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>ALD,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C059FA" w:rsidRPr="0074106F">
        <w:rPr>
          <w:rFonts w:ascii="Book Antiqua" w:hAnsi="Book Antiqua"/>
          <w:color w:val="000000"/>
          <w:sz w:val="24"/>
          <w:szCs w:val="24"/>
        </w:rPr>
        <w:t>antioxidants,</w:t>
      </w:r>
      <w:r w:rsidR="00F74D78" w:rsidRPr="0074106F">
        <w:rPr>
          <w:rFonts w:ascii="Book Antiqua" w:hAnsi="Book Antiqua"/>
          <w:color w:val="000000"/>
          <w:sz w:val="24"/>
          <w:szCs w:val="24"/>
        </w:rPr>
        <w:t xml:space="preserve"> and antioxidant enzymes in the future.</w:t>
      </w:r>
      <w:r w:rsidR="00365BB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</w:p>
    <w:p w14:paraId="1C14E229" w14:textId="6817785E" w:rsidR="00507DF8" w:rsidRPr="0074106F" w:rsidRDefault="00F404A5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In conclusion, </w:t>
      </w:r>
      <w:r w:rsidR="00375434" w:rsidRPr="0074106F">
        <w:rPr>
          <w:rFonts w:ascii="Book Antiqua" w:hAnsi="Book Antiqua"/>
          <w:color w:val="000000"/>
          <w:sz w:val="24"/>
          <w:szCs w:val="24"/>
        </w:rPr>
        <w:t xml:space="preserve">plants have a </w:t>
      </w:r>
      <w:r w:rsidR="009330B2" w:rsidRPr="0074106F">
        <w:rPr>
          <w:rFonts w:ascii="Book Antiqua" w:hAnsi="Book Antiqua"/>
          <w:color w:val="000000"/>
          <w:sz w:val="24"/>
          <w:szCs w:val="24"/>
        </w:rPr>
        <w:t xml:space="preserve">potential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role in preventing </w:t>
      </w:r>
      <w:r w:rsidR="009330B2" w:rsidRPr="0074106F">
        <w:rPr>
          <w:rFonts w:ascii="Book Antiqua" w:hAnsi="Book Antiqua"/>
          <w:color w:val="000000"/>
          <w:sz w:val="24"/>
          <w:szCs w:val="24"/>
        </w:rPr>
        <w:t xml:space="preserve">ALD </w:t>
      </w:r>
      <w:r w:rsidR="00375434" w:rsidRPr="0074106F">
        <w:rPr>
          <w:rFonts w:ascii="Book Antiqua" w:hAnsi="Book Antiqua"/>
          <w:color w:val="000000"/>
          <w:sz w:val="24"/>
          <w:szCs w:val="24"/>
        </w:rPr>
        <w:t>(</w:t>
      </w:r>
      <w:r w:rsidR="009330B2" w:rsidRPr="0074106F">
        <w:rPr>
          <w:rFonts w:ascii="Book Antiqua" w:hAnsi="Book Antiqua"/>
          <w:color w:val="000000"/>
          <w:sz w:val="24"/>
          <w:szCs w:val="24"/>
        </w:rPr>
        <w:t>Fig</w:t>
      </w:r>
      <w:r w:rsidR="00A65193" w:rsidRPr="0074106F">
        <w:rPr>
          <w:rFonts w:ascii="Book Antiqua" w:hAnsi="Book Antiqua"/>
          <w:color w:val="000000"/>
          <w:sz w:val="24"/>
          <w:szCs w:val="24"/>
        </w:rPr>
        <w:t xml:space="preserve">ure </w:t>
      </w:r>
      <w:r w:rsidR="009330B2" w:rsidRPr="0074106F">
        <w:rPr>
          <w:rFonts w:ascii="Book Antiqua" w:hAnsi="Book Antiqua"/>
          <w:color w:val="000000"/>
          <w:sz w:val="24"/>
          <w:szCs w:val="24"/>
        </w:rPr>
        <w:t>3</w:t>
      </w:r>
      <w:r w:rsidR="00375434" w:rsidRPr="0074106F">
        <w:rPr>
          <w:rFonts w:ascii="Book Antiqua" w:hAnsi="Book Antiqua"/>
          <w:color w:val="000000"/>
          <w:sz w:val="24"/>
          <w:szCs w:val="24"/>
        </w:rPr>
        <w:t>)</w:t>
      </w:r>
      <w:r w:rsidR="009330B2" w:rsidRPr="0074106F">
        <w:rPr>
          <w:rFonts w:ascii="Book Antiqua" w:hAnsi="Book Antiqua"/>
          <w:color w:val="000000"/>
          <w:sz w:val="24"/>
          <w:szCs w:val="24"/>
        </w:rPr>
        <w:t>. A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lthough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most 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people know that </w:t>
      </w:r>
      <w:r w:rsidR="00375434" w:rsidRPr="0074106F">
        <w:rPr>
          <w:rFonts w:ascii="Book Antiqua" w:hAnsi="Book Antiqua"/>
          <w:color w:val="000000"/>
          <w:sz w:val="24"/>
          <w:szCs w:val="24"/>
        </w:rPr>
        <w:t xml:space="preserve">abstinence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from alcohol 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is the most effective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way 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to prevent ALD,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>it is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 recognize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>d that this is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 not easy.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It </w:t>
      </w:r>
      <w:r w:rsidR="008064FE" w:rsidRPr="0074106F">
        <w:rPr>
          <w:rFonts w:ascii="Book Antiqua" w:hAnsi="Book Antiqua"/>
          <w:color w:val="000000"/>
          <w:sz w:val="24"/>
          <w:szCs w:val="24"/>
        </w:rPr>
        <w:t xml:space="preserve">is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therefore </w:t>
      </w:r>
      <w:r w:rsidR="008064FE" w:rsidRPr="0074106F">
        <w:rPr>
          <w:rFonts w:ascii="Book Antiqua" w:hAnsi="Book Antiqua"/>
          <w:color w:val="000000"/>
          <w:sz w:val="24"/>
          <w:szCs w:val="24"/>
        </w:rPr>
        <w:t>important to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improve </w:t>
      </w:r>
      <w:r w:rsidR="008064FE" w:rsidRPr="0074106F">
        <w:rPr>
          <w:rFonts w:ascii="Book Antiqua" w:hAnsi="Book Antiqua"/>
          <w:color w:val="000000"/>
          <w:sz w:val="24"/>
          <w:szCs w:val="24"/>
        </w:rPr>
        <w:t>our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76D3F" w:rsidRPr="0074106F">
        <w:rPr>
          <w:rFonts w:ascii="Book Antiqua" w:hAnsi="Book Antiqua"/>
          <w:color w:val="000000"/>
          <w:sz w:val="24"/>
          <w:szCs w:val="24"/>
        </w:rPr>
        <w:t>defense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 xml:space="preserve"> system against ALD. </w:t>
      </w:r>
      <w:r w:rsidR="00B25C97" w:rsidRPr="0074106F">
        <w:rPr>
          <w:rFonts w:ascii="Book Antiqua" w:hAnsi="Book Antiqua"/>
          <w:color w:val="000000"/>
          <w:sz w:val="24"/>
          <w:szCs w:val="24"/>
        </w:rPr>
        <w:t>Many kinds of plant a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>ntioxidant</w:t>
      </w:r>
      <w:r w:rsidR="00DC0C84" w:rsidRPr="0074106F">
        <w:rPr>
          <w:rFonts w:ascii="Book Antiqua" w:hAnsi="Book Antiqua"/>
          <w:color w:val="000000"/>
          <w:sz w:val="24"/>
          <w:szCs w:val="24"/>
        </w:rPr>
        <w:t>s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6F43E1" w:rsidRPr="0074106F">
        <w:rPr>
          <w:rFonts w:ascii="Book Antiqua" w:hAnsi="Book Antiqua"/>
          <w:color w:val="000000"/>
          <w:sz w:val="24"/>
          <w:szCs w:val="24"/>
        </w:rPr>
        <w:t xml:space="preserve">with electrophilic activity </w:t>
      </w:r>
      <w:r w:rsidR="000C2903" w:rsidRPr="0074106F">
        <w:rPr>
          <w:rFonts w:ascii="Book Antiqua" w:hAnsi="Book Antiqua"/>
          <w:color w:val="000000"/>
          <w:sz w:val="24"/>
          <w:szCs w:val="24"/>
        </w:rPr>
        <w:t>may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 exert antioxidant enzymes or peptides</w:t>
      </w:r>
      <w:r w:rsidR="008064FE" w:rsidRPr="0074106F">
        <w:rPr>
          <w:rFonts w:ascii="Book Antiqua" w:hAnsi="Book Antiqua"/>
          <w:color w:val="000000"/>
          <w:sz w:val="24"/>
          <w:szCs w:val="24"/>
        </w:rPr>
        <w:t xml:space="preserve"> under oxidative conditions</w:t>
      </w:r>
      <w:r w:rsidR="00A441B2" w:rsidRPr="0074106F">
        <w:rPr>
          <w:rFonts w:ascii="Book Antiqua" w:hAnsi="Book Antiqua"/>
          <w:color w:val="000000"/>
          <w:sz w:val="24"/>
          <w:szCs w:val="24"/>
        </w:rPr>
        <w:t xml:space="preserve"> and alleviate ALD</w:t>
      </w:r>
      <w:r w:rsidR="00160A6F" w:rsidRPr="0074106F">
        <w:rPr>
          <w:rFonts w:ascii="Book Antiqua" w:hAnsi="Book Antiqua"/>
          <w:color w:val="000000"/>
          <w:sz w:val="24"/>
          <w:szCs w:val="24"/>
        </w:rPr>
        <w:t>, which mechanism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160A6F" w:rsidRPr="0074106F">
        <w:rPr>
          <w:rFonts w:ascii="Book Antiqua" w:hAnsi="Book Antiqua"/>
          <w:color w:val="000000"/>
          <w:sz w:val="24"/>
          <w:szCs w:val="24"/>
        </w:rPr>
        <w:t>ma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t xml:space="preserve">y be similar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in some ways</w:t>
      </w:r>
      <w:r w:rsidR="00F051F6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53F7C" w:rsidRPr="0074106F">
        <w:rPr>
          <w:rFonts w:ascii="Book Antiqua" w:hAnsi="Book Antiqua"/>
          <w:color w:val="000000"/>
          <w:sz w:val="24"/>
          <w:szCs w:val="24"/>
        </w:rPr>
        <w:t xml:space="preserve">to preconditioning </w:t>
      </w:r>
      <w:r w:rsidR="00160A6F" w:rsidRPr="0074106F">
        <w:rPr>
          <w:rFonts w:ascii="Book Antiqua" w:hAnsi="Book Antiqua"/>
          <w:color w:val="000000"/>
          <w:sz w:val="24"/>
          <w:szCs w:val="24"/>
        </w:rPr>
        <w:t>in ischemia</w:t>
      </w:r>
      <w:r w:rsidR="00375434" w:rsidRPr="0074106F">
        <w:rPr>
          <w:rFonts w:ascii="Book Antiqua" w:hAnsi="Book Antiqua"/>
          <w:color w:val="000000"/>
          <w:sz w:val="24"/>
          <w:szCs w:val="24"/>
        </w:rPr>
        <w:t>–</w:t>
      </w:r>
      <w:r w:rsidR="00160A6F" w:rsidRPr="0074106F">
        <w:rPr>
          <w:rFonts w:ascii="Book Antiqua" w:hAnsi="Book Antiqua"/>
          <w:color w:val="000000"/>
          <w:sz w:val="24"/>
          <w:szCs w:val="24"/>
        </w:rPr>
        <w:t>reperfusion model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XYW5nPC9BdXRob3I+PFllYXI+MjAxNDwvWWVhcj48SURU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XYW5nPC9BdXRob3I+PFllYXI+MjAxNDwvWWVhcj48SURU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117-119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The antioxidants </w:t>
      </w:r>
      <w:r w:rsidR="00F45A2D" w:rsidRPr="0074106F">
        <w:rPr>
          <w:rFonts w:ascii="Book Antiqua" w:hAnsi="Book Antiqua"/>
          <w:color w:val="000000"/>
          <w:sz w:val="24"/>
          <w:szCs w:val="24"/>
        </w:rPr>
        <w:t>reviewed here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 are common in vegetables and fruit</w:t>
      </w:r>
      <w:r w:rsidR="00EE774B" w:rsidRPr="0074106F">
        <w:rPr>
          <w:rFonts w:ascii="Book Antiqua" w:hAnsi="Book Antiqua"/>
          <w:color w:val="000000"/>
          <w:sz w:val="24"/>
          <w:szCs w:val="24"/>
        </w:rPr>
        <w:t>s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, which can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be </w:t>
      </w:r>
      <w:r w:rsidR="00EE774B" w:rsidRPr="0074106F">
        <w:rPr>
          <w:rFonts w:ascii="Book Antiqua" w:hAnsi="Book Antiqua"/>
          <w:color w:val="000000"/>
          <w:sz w:val="24"/>
          <w:szCs w:val="24"/>
        </w:rPr>
        <w:t xml:space="preserve">easily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consumed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. Moreover, </w:t>
      </w:r>
      <w:r w:rsidR="006F43E1" w:rsidRPr="0074106F">
        <w:rPr>
          <w:rFonts w:ascii="Book Antiqua" w:hAnsi="Book Antiqua"/>
          <w:color w:val="000000"/>
          <w:sz w:val="24"/>
          <w:szCs w:val="24"/>
        </w:rPr>
        <w:t>plants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 contain abundant </w:t>
      </w:r>
      <w:r w:rsidR="00EE774B" w:rsidRPr="0074106F">
        <w:rPr>
          <w:rFonts w:ascii="Book Antiqua" w:hAnsi="Book Antiqua"/>
          <w:color w:val="000000"/>
          <w:sz w:val="24"/>
          <w:szCs w:val="24"/>
        </w:rPr>
        <w:t xml:space="preserve">amounts of 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DF and vitamins.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Vitamins are wasted by binge drinking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7FgXVjemFqPC9BdXRob3I+PFllYXI+MjAwNDwvWWVhcj48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7FgXVjemFqPC9BdXRob3I+PFllYXI+MjAwNDwvWWVhcj48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</w:fldData>
        </w:fldChar>
      </w:r>
      <w:r w:rsidR="009038F2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9038F2" w:rsidRPr="0074106F">
        <w:rPr>
          <w:rFonts w:ascii="Book Antiqua" w:hAnsi="Book Antiqua"/>
          <w:color w:val="000000"/>
          <w:sz w:val="24"/>
          <w:szCs w:val="24"/>
        </w:rPr>
      </w:r>
      <w:r w:rsidR="009038F2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572A4F" w:rsidRPr="0074106F">
        <w:rPr>
          <w:rFonts w:ascii="Book Antiqua" w:hAnsi="Book Antiqua"/>
          <w:color w:val="000000"/>
          <w:sz w:val="24"/>
          <w:szCs w:val="24"/>
        </w:rPr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[</w:t>
      </w:r>
      <w:r w:rsidR="008A6B78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7,</w:t>
      </w:r>
      <w:r w:rsidR="009038F2" w:rsidRPr="0074106F">
        <w:rPr>
          <w:rFonts w:ascii="Book Antiqua" w:hAnsi="Book Antiqua"/>
          <w:noProof/>
          <w:color w:val="000000"/>
          <w:sz w:val="24"/>
          <w:szCs w:val="24"/>
          <w:vertAlign w:val="superscript"/>
        </w:rPr>
        <w:t>28</w:t>
      </w:r>
      <w:r w:rsidR="009038F2" w:rsidRPr="0074106F">
        <w:rPr>
          <w:rFonts w:ascii="Book Antiqua" w:hAnsi="Book Antiqua"/>
          <w:color w:val="000000"/>
          <w:sz w:val="24"/>
          <w:szCs w:val="24"/>
          <w:vertAlign w:val="superscript"/>
        </w:rPr>
        <w:t>]</w:t>
      </w:r>
      <w:r w:rsidR="00572A4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0C3320" w:rsidRPr="0074106F">
        <w:rPr>
          <w:rFonts w:ascii="Book Antiqua" w:hAnsi="Book Antiqua"/>
          <w:color w:val="000000"/>
          <w:sz w:val="24"/>
          <w:szCs w:val="24"/>
        </w:rPr>
        <w:t>, and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 DFs can improve lipid metabolisms and intestinal conditions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KYWtvYnNkb3R0aXI8L0F1dGhvcj48WWVhcj4yMDEzPC9Z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begin">
          <w:fldData xml:space="preserve">PEVuZE5vdGU+PENpdGU+PEF1dGhvcj5KYWtvYnNkb3R0aXI8L0F1dGhvcj48WWVhcj4yMDEzPC9Z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</w:fldData>
        </w:fldChar>
      </w:r>
      <w:r w:rsidR="00D35CFF" w:rsidRPr="0074106F">
        <w:rPr>
          <w:rFonts w:ascii="Book Antiqua" w:hAnsi="Book Antiqua"/>
          <w:color w:val="000000"/>
          <w:sz w:val="24"/>
          <w:szCs w:val="24"/>
        </w:rPr>
        <w:instrText xml:space="preserve"> ADDIN EN.CITE.DATA </w:instrText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D35CFF" w:rsidRPr="0074106F">
        <w:rPr>
          <w:rFonts w:ascii="Book Antiqua" w:hAnsi="Book Antiqua"/>
          <w:color w:val="000000"/>
          <w:sz w:val="24"/>
          <w:szCs w:val="24"/>
        </w:rPr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separate"/>
      </w:r>
      <w:r w:rsidR="008A6B78">
        <w:rPr>
          <w:rFonts w:ascii="Book Antiqua" w:hAnsi="Book Antiqua"/>
          <w:color w:val="000000"/>
          <w:sz w:val="24"/>
          <w:szCs w:val="24"/>
          <w:vertAlign w:val="superscript"/>
        </w:rPr>
        <w:t>[127,</w:t>
      </w:r>
      <w:r w:rsidR="00D35CFF" w:rsidRPr="0074106F">
        <w:rPr>
          <w:rFonts w:ascii="Book Antiqua" w:hAnsi="Book Antiqua"/>
          <w:color w:val="000000"/>
          <w:sz w:val="24"/>
          <w:szCs w:val="24"/>
          <w:vertAlign w:val="superscript"/>
        </w:rPr>
        <w:t>128]</w:t>
      </w:r>
      <w:r w:rsidR="00D35CFF" w:rsidRPr="0074106F">
        <w:rPr>
          <w:rFonts w:ascii="Book Antiqua" w:hAnsi="Book Antiqua"/>
          <w:color w:val="000000"/>
          <w:sz w:val="24"/>
          <w:szCs w:val="24"/>
        </w:rPr>
        <w:fldChar w:fldCharType="end"/>
      </w:r>
      <w:r w:rsidR="00EE1C17" w:rsidRPr="0074106F">
        <w:rPr>
          <w:rFonts w:ascii="Book Antiqua" w:hAnsi="Book Antiqua"/>
          <w:color w:val="000000"/>
          <w:sz w:val="24"/>
          <w:szCs w:val="24"/>
        </w:rPr>
        <w:t xml:space="preserve"> in mammals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B80A7B" w:rsidRPr="0074106F">
        <w:rPr>
          <w:rFonts w:ascii="Book Antiqua" w:hAnsi="Book Antiqua"/>
          <w:color w:val="000000"/>
          <w:sz w:val="24"/>
          <w:szCs w:val="24"/>
        </w:rPr>
        <w:t>Therefore, non-</w:t>
      </w:r>
      <w:r w:rsidR="00281B10" w:rsidRPr="0074106F">
        <w:rPr>
          <w:rFonts w:ascii="Book Antiqua" w:hAnsi="Book Antiqua"/>
          <w:color w:val="000000"/>
          <w:sz w:val="24"/>
          <w:szCs w:val="24"/>
        </w:rPr>
        <w:t xml:space="preserve">processed </w:t>
      </w:r>
      <w:r w:rsidR="00B80A7B" w:rsidRPr="0074106F">
        <w:rPr>
          <w:rFonts w:ascii="Book Antiqua" w:hAnsi="Book Antiqua"/>
          <w:color w:val="000000"/>
          <w:sz w:val="24"/>
          <w:szCs w:val="24"/>
        </w:rPr>
        <w:t xml:space="preserve">food materials may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have </w:t>
      </w:r>
      <w:r w:rsidR="00EE774B" w:rsidRPr="0074106F">
        <w:rPr>
          <w:rFonts w:ascii="Book Antiqua" w:hAnsi="Book Antiqua"/>
          <w:color w:val="000000"/>
          <w:sz w:val="24"/>
          <w:szCs w:val="24"/>
        </w:rPr>
        <w:t xml:space="preserve">considerable </w:t>
      </w:r>
      <w:r w:rsidR="00B80A7B" w:rsidRPr="0074106F">
        <w:rPr>
          <w:rFonts w:ascii="Book Antiqua" w:hAnsi="Book Antiqua"/>
          <w:color w:val="000000"/>
          <w:sz w:val="24"/>
          <w:szCs w:val="24"/>
        </w:rPr>
        <w:t xml:space="preserve">intrinsic potential. </w:t>
      </w:r>
      <w:r w:rsidR="000770F0" w:rsidRPr="0074106F">
        <w:rPr>
          <w:rFonts w:ascii="Book Antiqua" w:hAnsi="Book Antiqua"/>
          <w:color w:val="000000"/>
          <w:sz w:val="24"/>
          <w:szCs w:val="24"/>
        </w:rPr>
        <w:t xml:space="preserve">Of course, ALD patients should be </w:t>
      </w:r>
      <w:r w:rsidR="00D01FF7" w:rsidRPr="0074106F">
        <w:rPr>
          <w:rFonts w:ascii="Book Antiqua" w:hAnsi="Book Antiqua"/>
          <w:color w:val="000000"/>
          <w:sz w:val="24"/>
          <w:szCs w:val="24"/>
        </w:rPr>
        <w:t xml:space="preserve">administered appropriate medications </w:t>
      </w:r>
      <w:r w:rsidR="000770F0" w:rsidRPr="0074106F">
        <w:rPr>
          <w:rFonts w:ascii="Book Antiqua" w:hAnsi="Book Antiqua"/>
          <w:color w:val="000000"/>
          <w:sz w:val="24"/>
          <w:szCs w:val="24"/>
        </w:rPr>
        <w:t xml:space="preserve">to </w:t>
      </w:r>
      <w:r w:rsidR="00D01FF7" w:rsidRPr="0074106F">
        <w:rPr>
          <w:rFonts w:ascii="Book Antiqua" w:hAnsi="Book Antiqua"/>
          <w:color w:val="000000"/>
          <w:sz w:val="24"/>
          <w:szCs w:val="24"/>
        </w:rPr>
        <w:t xml:space="preserve">help </w:t>
      </w:r>
      <w:r w:rsidR="000770F0" w:rsidRPr="0074106F">
        <w:rPr>
          <w:rFonts w:ascii="Book Antiqua" w:hAnsi="Book Antiqua"/>
          <w:color w:val="000000"/>
          <w:sz w:val="24"/>
          <w:szCs w:val="24"/>
        </w:rPr>
        <w:t>recover from crucial damage. However,</w:t>
      </w:r>
      <w:r w:rsidR="00507DF8" w:rsidRPr="0074106F">
        <w:rPr>
          <w:rFonts w:ascii="Book Antiqua" w:hAnsi="Book Antiqua"/>
          <w:color w:val="000000"/>
          <w:sz w:val="24"/>
          <w:szCs w:val="24"/>
        </w:rPr>
        <w:t xml:space="preserve"> fresh vegetables and fruit may be more effective</w:t>
      </w:r>
      <w:r w:rsidR="00A441B2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than processed foods</w:t>
      </w:r>
      <w:r w:rsidR="000C3320" w:rsidRPr="0074106F" w:rsidDel="000C3320">
        <w:rPr>
          <w:rFonts w:ascii="Book Antiqua" w:hAnsi="Book Antiqua"/>
          <w:color w:val="000000"/>
          <w:sz w:val="24"/>
          <w:szCs w:val="24"/>
        </w:rPr>
        <w:t xml:space="preserve">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in comprehensively </w:t>
      </w:r>
      <w:r w:rsidR="00A441B2" w:rsidRPr="0074106F">
        <w:rPr>
          <w:rFonts w:ascii="Book Antiqua" w:hAnsi="Book Antiqua"/>
          <w:color w:val="000000"/>
          <w:sz w:val="24"/>
          <w:szCs w:val="24"/>
        </w:rPr>
        <w:t>prevent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ing</w:t>
      </w:r>
      <w:r w:rsidR="00A441B2" w:rsidRPr="0074106F">
        <w:rPr>
          <w:rFonts w:ascii="Book Antiqua" w:hAnsi="Book Antiqua"/>
          <w:color w:val="000000"/>
          <w:sz w:val="24"/>
          <w:szCs w:val="24"/>
        </w:rPr>
        <w:t xml:space="preserve"> hepatic damage by alcohol</w:t>
      </w:r>
      <w:r w:rsidR="00B14CCA" w:rsidRPr="0074106F">
        <w:rPr>
          <w:rFonts w:ascii="Book Antiqua" w:hAnsi="Book Antiqua"/>
          <w:color w:val="000000"/>
          <w:sz w:val="24"/>
          <w:szCs w:val="24"/>
        </w:rPr>
        <w:t>.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 xml:space="preserve"> Since antioxidants</w:t>
      </w:r>
      <w:r w:rsidR="00E13499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8A4D0B" w:rsidRPr="0074106F">
        <w:rPr>
          <w:rFonts w:ascii="Book Antiqua" w:hAnsi="Book Antiqua"/>
          <w:color w:val="000000"/>
          <w:sz w:val="24"/>
          <w:szCs w:val="24"/>
        </w:rPr>
        <w:t xml:space="preserve">commonly </w:t>
      </w:r>
      <w:r w:rsidR="00AA0C84" w:rsidRPr="0074106F">
        <w:rPr>
          <w:rFonts w:ascii="Book Antiqua" w:hAnsi="Book Antiqua"/>
          <w:color w:val="000000"/>
          <w:sz w:val="24"/>
          <w:szCs w:val="24"/>
        </w:rPr>
        <w:t>taste</w:t>
      </w:r>
      <w:r w:rsidR="00E13499" w:rsidRPr="0074106F">
        <w:rPr>
          <w:rFonts w:ascii="Book Antiqua" w:hAnsi="Book Antiqua"/>
          <w:color w:val="000000"/>
          <w:sz w:val="24"/>
          <w:szCs w:val="24"/>
        </w:rPr>
        <w:t xml:space="preserve"> bitter and DFs </w:t>
      </w:r>
      <w:r w:rsidR="003D02EC" w:rsidRPr="0074106F">
        <w:rPr>
          <w:rFonts w:ascii="Book Antiqua" w:hAnsi="Book Antiqua"/>
          <w:color w:val="000000"/>
          <w:sz w:val="24"/>
          <w:szCs w:val="24"/>
        </w:rPr>
        <w:t>appear</w:t>
      </w:r>
      <w:r w:rsidR="00E13499" w:rsidRPr="0074106F">
        <w:rPr>
          <w:rFonts w:ascii="Book Antiqua" w:hAnsi="Book Antiqua"/>
          <w:color w:val="000000"/>
          <w:sz w:val="24"/>
          <w:szCs w:val="24"/>
        </w:rPr>
        <w:t xml:space="preserve"> to give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a </w:t>
      </w:r>
      <w:r w:rsidR="00E13499" w:rsidRPr="0074106F">
        <w:rPr>
          <w:rFonts w:ascii="Book Antiqua" w:hAnsi="Book Antiqua"/>
          <w:color w:val="000000"/>
          <w:sz w:val="24"/>
          <w:szCs w:val="24"/>
        </w:rPr>
        <w:t>bad texture, they have been eliminated from foods</w:t>
      </w:r>
      <w:r w:rsidR="003217A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over </w:t>
      </w:r>
      <w:r w:rsidR="003217AA" w:rsidRPr="0074106F">
        <w:rPr>
          <w:rFonts w:ascii="Book Antiqua" w:hAnsi="Book Antiqua"/>
          <w:color w:val="000000"/>
          <w:sz w:val="24"/>
          <w:szCs w:val="24"/>
        </w:rPr>
        <w:t>centuries</w:t>
      </w:r>
      <w:r w:rsidR="00E13499" w:rsidRPr="0074106F">
        <w:rPr>
          <w:rFonts w:ascii="Book Antiqua" w:hAnsi="Book Antiqua"/>
          <w:color w:val="000000"/>
          <w:sz w:val="24"/>
          <w:szCs w:val="24"/>
        </w:rPr>
        <w:t>. However, human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s</w:t>
      </w:r>
      <w:r w:rsidR="003217AA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B80A7B" w:rsidRPr="0074106F">
        <w:rPr>
          <w:rFonts w:ascii="Book Antiqua" w:hAnsi="Book Antiqua"/>
          <w:color w:val="000000"/>
          <w:sz w:val="24"/>
          <w:szCs w:val="24"/>
        </w:rPr>
        <w:t xml:space="preserve">have 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>evolved along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side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 phytochemicals and DFs</w:t>
      </w:r>
      <w:r w:rsidR="00A03F17" w:rsidRPr="0074106F">
        <w:rPr>
          <w:rFonts w:ascii="Book Antiqua" w:hAnsi="Book Antiqua"/>
          <w:color w:val="000000"/>
          <w:sz w:val="24"/>
          <w:szCs w:val="24"/>
        </w:rPr>
        <w:t xml:space="preserve"> to overcome such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problems</w:t>
      </w:r>
      <w:r w:rsidR="00496A57" w:rsidRPr="0074106F">
        <w:rPr>
          <w:rFonts w:ascii="Book Antiqua" w:hAnsi="Book Antiqua"/>
          <w:color w:val="000000"/>
          <w:sz w:val="24"/>
          <w:szCs w:val="24"/>
        </w:rPr>
        <w:t xml:space="preserve">. </w:t>
      </w:r>
      <w:r w:rsidR="00AA0C84" w:rsidRPr="0074106F">
        <w:rPr>
          <w:rFonts w:ascii="Book Antiqua" w:hAnsi="Book Antiqua"/>
          <w:color w:val="000000"/>
          <w:sz w:val="24"/>
          <w:szCs w:val="24"/>
        </w:rPr>
        <w:t xml:space="preserve">Thus, </w:t>
      </w:r>
      <w:r w:rsidR="00A03F17" w:rsidRPr="0074106F">
        <w:rPr>
          <w:rFonts w:ascii="Book Antiqua" w:hAnsi="Book Antiqua"/>
          <w:color w:val="000000"/>
          <w:sz w:val="24"/>
          <w:szCs w:val="24"/>
        </w:rPr>
        <w:t xml:space="preserve">an approach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that </w:t>
      </w:r>
      <w:r w:rsidR="00A03F17" w:rsidRPr="0074106F">
        <w:rPr>
          <w:rFonts w:ascii="Book Antiqua" w:hAnsi="Book Antiqua"/>
          <w:color w:val="000000"/>
          <w:sz w:val="24"/>
          <w:szCs w:val="24"/>
        </w:rPr>
        <w:t>elicit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>s</w:t>
      </w:r>
      <w:r w:rsidR="00A03F17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03F17" w:rsidRPr="0074106F">
        <w:rPr>
          <w:rFonts w:ascii="Book Antiqua" w:hAnsi="Book Antiqua"/>
          <w:color w:val="000000"/>
          <w:sz w:val="24"/>
          <w:szCs w:val="24"/>
        </w:rPr>
        <w:t xml:space="preserve">intrinsic potential of 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the </w:t>
      </w:r>
      <w:r w:rsidR="00A03F17" w:rsidRPr="0074106F">
        <w:rPr>
          <w:rFonts w:ascii="Book Antiqua" w:hAnsi="Book Antiqua"/>
          <w:color w:val="000000"/>
          <w:sz w:val="24"/>
          <w:szCs w:val="24"/>
        </w:rPr>
        <w:t>human body to prevent ALD and other</w:t>
      </w:r>
      <w:r w:rsidR="00AA0C84" w:rsidRPr="0074106F">
        <w:rPr>
          <w:rFonts w:ascii="Book Antiqua" w:hAnsi="Book Antiqua"/>
          <w:color w:val="000000"/>
          <w:sz w:val="24"/>
          <w:szCs w:val="24"/>
        </w:rPr>
        <w:t xml:space="preserve"> lifestyle</w:t>
      </w:r>
      <w:r w:rsidR="00CF5407" w:rsidRPr="0074106F">
        <w:rPr>
          <w:rFonts w:ascii="Book Antiqua" w:hAnsi="Book Antiqua"/>
          <w:color w:val="000000"/>
          <w:sz w:val="24"/>
          <w:szCs w:val="24"/>
        </w:rPr>
        <w:t>-</w:t>
      </w:r>
      <w:r w:rsidR="00AA0C84" w:rsidRPr="0074106F">
        <w:rPr>
          <w:rFonts w:ascii="Book Antiqua" w:hAnsi="Book Antiqua"/>
          <w:color w:val="000000"/>
          <w:sz w:val="24"/>
          <w:szCs w:val="24"/>
        </w:rPr>
        <w:t>related disorders</w:t>
      </w:r>
      <w:r w:rsidR="000C3320" w:rsidRPr="0074106F">
        <w:rPr>
          <w:rFonts w:ascii="Book Antiqua" w:hAnsi="Book Antiqua"/>
          <w:color w:val="000000"/>
          <w:sz w:val="24"/>
          <w:szCs w:val="24"/>
        </w:rPr>
        <w:t xml:space="preserve"> should be reconsidered</w:t>
      </w:r>
      <w:r w:rsidR="00AA0C84"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6834FC09" w14:textId="77777777" w:rsidR="00CD6F00" w:rsidRPr="00684D4E" w:rsidRDefault="00CD6F00" w:rsidP="004465E1">
      <w:pPr>
        <w:adjustRightInd w:val="0"/>
        <w:snapToGrid w:val="0"/>
        <w:spacing w:line="360" w:lineRule="auto"/>
        <w:rPr>
          <w:rFonts w:ascii="Book Antiqua" w:hAnsi="Book Antiqua"/>
          <w:caps/>
          <w:color w:val="000000"/>
          <w:sz w:val="24"/>
          <w:szCs w:val="24"/>
        </w:rPr>
      </w:pPr>
    </w:p>
    <w:p w14:paraId="1E51999D" w14:textId="5E757064" w:rsidR="006D50A4" w:rsidRPr="00684D4E" w:rsidRDefault="006D50A4" w:rsidP="004465E1">
      <w:pPr>
        <w:adjustRightInd w:val="0"/>
        <w:snapToGrid w:val="0"/>
        <w:spacing w:line="360" w:lineRule="auto"/>
        <w:rPr>
          <w:rFonts w:ascii="Book Antiqua" w:eastAsia="宋体" w:hAnsi="Book Antiqua" w:cstheme="majorHAnsi"/>
          <w:b/>
          <w:caps/>
          <w:color w:val="000000"/>
          <w:sz w:val="24"/>
          <w:szCs w:val="24"/>
          <w:lang w:eastAsia="zh-CN"/>
        </w:rPr>
      </w:pPr>
      <w:r w:rsidRPr="00684D4E">
        <w:rPr>
          <w:rFonts w:ascii="Book Antiqua" w:hAnsi="Book Antiqua" w:cstheme="majorHAnsi"/>
          <w:b/>
          <w:caps/>
          <w:color w:val="000000"/>
          <w:sz w:val="24"/>
          <w:szCs w:val="24"/>
        </w:rPr>
        <w:t>Acknowledgment</w:t>
      </w:r>
      <w:r w:rsidR="00684D4E" w:rsidRPr="00684D4E">
        <w:rPr>
          <w:rFonts w:ascii="Book Antiqua" w:eastAsia="宋体" w:hAnsi="Book Antiqua" w:cstheme="majorHAnsi" w:hint="eastAsia"/>
          <w:b/>
          <w:caps/>
          <w:color w:val="000000"/>
          <w:sz w:val="24"/>
          <w:szCs w:val="24"/>
          <w:lang w:eastAsia="zh-CN"/>
        </w:rPr>
        <w:t>s</w:t>
      </w:r>
    </w:p>
    <w:p w14:paraId="3B7EEDEF" w14:textId="46218EDC" w:rsidR="008A6B78" w:rsidRDefault="00301651" w:rsidP="004465E1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74106F">
        <w:rPr>
          <w:rFonts w:ascii="Book Antiqua" w:hAnsi="Book Antiqua"/>
          <w:color w:val="000000"/>
          <w:sz w:val="24"/>
          <w:szCs w:val="24"/>
        </w:rPr>
        <w:t xml:space="preserve">The authors would like to thank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Enago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 (www.enago.jp) for the English language review.</w:t>
      </w:r>
      <w:r w:rsidR="008A6B78">
        <w:rPr>
          <w:rFonts w:ascii="Book Antiqua" w:hAnsi="Book Antiqua"/>
          <w:color w:val="000000"/>
          <w:sz w:val="24"/>
          <w:szCs w:val="24"/>
        </w:rPr>
        <w:br w:type="page"/>
      </w:r>
    </w:p>
    <w:p w14:paraId="10726DC2" w14:textId="77777777" w:rsidR="006D50A4" w:rsidRDefault="006D50A4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321C4506" w14:textId="0D351BA6" w:rsidR="00997458" w:rsidRDefault="00997458" w:rsidP="004465E1">
      <w:pPr>
        <w:pStyle w:val="EndNoteBibliography"/>
        <w:adjustRightInd w:val="0"/>
        <w:snapToGrid w:val="0"/>
        <w:spacing w:line="360" w:lineRule="auto"/>
        <w:rPr>
          <w:rFonts w:ascii="Book Antiqua" w:eastAsia="宋体" w:hAnsi="Book Antiqua"/>
          <w:b/>
          <w:caps/>
          <w:color w:val="000000"/>
          <w:sz w:val="24"/>
          <w:szCs w:val="24"/>
          <w:lang w:eastAsia="zh-CN"/>
        </w:rPr>
      </w:pPr>
      <w:r w:rsidRPr="00997458">
        <w:rPr>
          <w:rFonts w:ascii="Book Antiqua" w:eastAsia="宋体" w:hAnsi="Book Antiqua"/>
          <w:b/>
          <w:caps/>
          <w:color w:val="000000"/>
          <w:sz w:val="24"/>
          <w:szCs w:val="24"/>
          <w:lang w:eastAsia="zh-CN"/>
        </w:rPr>
        <w:t>References</w:t>
      </w:r>
    </w:p>
    <w:p w14:paraId="212C3E0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Wu B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Kulkarni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s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Zhang S, Hu M. First-pass metabolism via UDP-glucuronosyltransferase: a barrier to oral bioavailability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henolic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Pharm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0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655-3681 [PMID: 21484808 DOI: 10.1002/jps.22568]</w:t>
      </w:r>
    </w:p>
    <w:p w14:paraId="3953835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Del Rio 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almach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la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Crozier A. Bioavailability of coffee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hlorogen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ids and green tea flavan-3-o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ient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20-833 [PMID: 22254058 DOI: 10.3390/nu2080820]</w:t>
      </w:r>
    </w:p>
    <w:p w14:paraId="53E30F7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ajendr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P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kambara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akthisekar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ytoprotec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ffect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ngifer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on benzo(a)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yren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-induced lung carcinogenesis 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wis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lbino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Basic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0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37-142 [PMID: 18816296 DOI: 10.1111/j.1742-7843.2008.00254.x]</w:t>
      </w:r>
    </w:p>
    <w:p w14:paraId="48D597D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Nova 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cc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Ves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Zapater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Marcos A. Potential health benefits of moderate alcohol consumption: current perspectives in research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ro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o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07-315 [PMID: 22391060 DOI: 10.1017/S0029665112000171]</w:t>
      </w:r>
    </w:p>
    <w:p w14:paraId="452F92E9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ookoi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stañ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O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irol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J. Modest alcohol consumption decreases the risk of non-alcoholic fatty liver disease: a meta-analysis of 43 175 individua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u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30-532 [PMID: 24026352 DOI: 10.1136/gutjnl-2013-305718]</w:t>
      </w:r>
    </w:p>
    <w:p w14:paraId="4D23D32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eier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JI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McClain CJ. Mechanisms and cell signaling in alcoholic liver diseas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9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249-1264 [PMID: 20868231 DOI: 10.1515/BC.2010.137]</w:t>
      </w:r>
    </w:p>
    <w:p w14:paraId="726774B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ederbaum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AI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 Molecular mechanisms of the microsomal mixed function oxidases and biological and pathological implication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Redox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0-73 [PMID: 25498968 DOI: 10.1016/j.redox.2014.11.008]</w:t>
      </w:r>
    </w:p>
    <w:p w14:paraId="05F4DD7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Das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Seth RK, Kumar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adiis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ichelott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, Diehl AM, Chatterjee S. Purinergic receptor X7 is a key modulator of metabolic oxidative stress-mediated autophagy and inflammation in experimental nonalcoholic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eatohepatit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m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intest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Liver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0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: G950-G963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[PMID: 24157968 DOI: 10.1152/ajpgi.00235.2013]</w:t>
      </w:r>
    </w:p>
    <w:p w14:paraId="1DE090A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bdelmegeed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Banerjee A, Jang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Yo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H, Yun JW, Gonzalez F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eshavarzi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Song BJ. CYP2E1 potentiates binge alcohol-induced gut leakines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eatohepatit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and apoptosi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ree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Rad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Me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238-1245 [PMID: 24064383 DOI: 10.1016/j.freeradbiomed.2013.09.009]</w:t>
      </w:r>
    </w:p>
    <w:p w14:paraId="4B1ACEA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owell C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Bradford BU, Craig CP, Tsuchiya M, Uehara T, O'Connell T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ogribn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P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elny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Koop DR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leyl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hreadgil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W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usy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. Mechanism for prevention of alcohol-induced liver injury by dietary methyl donor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1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31-139 [PMID: 20118189 DOI: 10.1093/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ox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/kfq031]</w:t>
      </w:r>
    </w:p>
    <w:p w14:paraId="5E77CBE4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hen Y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en LJ, Bair MJ, Yao ML, Peng HC, Yang SS, Yang SC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ntioxida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tatus of patients with alcoholic liver disease in southeastern Taiwa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World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enter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063-1070 [PMID: 21448360 DOI: 10.3748/wjg.v17.i8.1063]</w:t>
      </w:r>
    </w:p>
    <w:p w14:paraId="34D5CC2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aghu R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iu CT, Tsai MH, Tang X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alar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R, Subramanian S, Sheen LY. Transcriptome analysis of garlic-induce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patoprotectio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gainst alcoholic fatty liver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gr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104-11119 [PMID: 23066854 DOI: 10.1021/jf303800p]</w:t>
      </w:r>
    </w:p>
    <w:p w14:paraId="09051A2F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3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iu J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Wang X, Liu R, Liu Y, Zhang T, Fu H, Hai C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Oleanol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id co-administration alleviates ethanol-induced hepatic injury via Nrf-2 and ethanol-metabolizing modulating in rat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Interac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2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8-98 [PMID: 25111957 DOI: 10.1016/j.cbi.2014.07.017]</w:t>
      </w:r>
    </w:p>
    <w:p w14:paraId="23CA2AC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ark H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a S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o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, Choi I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arirut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raction from citrus peels attenuates alcoholic liver disease in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37-644 [PMID: 23416143 DOI: 10.1016/j.fct.2013.01.060]</w:t>
      </w:r>
    </w:p>
    <w:p w14:paraId="1DD80CD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5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Zhong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W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i Q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Xi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, Sun X, Tan X, Sun X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Ji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W, Zhou Z. Dietary fat sources differentially modulate intestinal barrier and hepatic inflammation in alcohol-induced liver injury in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m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intest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Liver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0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G919-G932 [PMID: 24113767 DOI: 10.1152/ajpgi.00226.2013]</w:t>
      </w:r>
    </w:p>
    <w:p w14:paraId="0471EB0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6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Zhou R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in J, Wu D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ulforaphan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duces Nrf2 and protects against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CYP2E1-dependent binge alcohol-induced liver steatosi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i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ct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4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09-218 [PMID: 24060752 DOI: 10.1016/j.bbagen.2013.09.018]</w:t>
      </w:r>
    </w:p>
    <w:p w14:paraId="215136B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7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anos M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eyden WA, Murphy R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erraul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A, Bell BP. Limitations of conventionally derived chronic liver disease mortality rates: Results of a comprehensive assessment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Hepatolog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50-1157 [PMID: 18264998 DOI: 10.1002/hep.22181]</w:t>
      </w:r>
    </w:p>
    <w:p w14:paraId="43ADE566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Guo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R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Zhong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Ren J. Overexpression of aldehyde dehydrogenase-2 attenuates chronic alcohol exposure-induced apoptosis, change 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k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i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ignalling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 liver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xp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63-468 [PMID: 19215238 DOI: 10.1111/j.1440-1681.2009.05152.x]</w:t>
      </w:r>
    </w:p>
    <w:p w14:paraId="014653BF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Yin HQ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Kim YC, Chung YS, Kim YC, Shin YK, Lee BH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onok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everses alcoholic fatty liver by inhibiting the maturation of sterol regulatory element binding protein-1c and the expression of its downstream lipogenesis gene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pp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3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24-130 [PMID: 19371623 DOI: 10.1016/j.taap.2008.12.030]</w:t>
      </w:r>
    </w:p>
    <w:p w14:paraId="02078A2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ang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Li Y, Yu H, Gao C, Liu L, Xing M, Liu L, Yao P. Quercetin attenuates chronic ethanol hepatotoxicity: implication of "free" iron uptake and rel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31-138 [PMID: 24569067 DOI: 10.1016/j.fct.2014.02.022]</w:t>
      </w:r>
    </w:p>
    <w:p w14:paraId="764AA8E4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1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urapanen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K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Jain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. Comparative effect of pioglitazone, quercetin an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ydrox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itric acid on the status of lipid peroxidation and antioxidants in experimental non-alcoholic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eatohepatit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7-74 [PMID: 24622831]</w:t>
      </w:r>
    </w:p>
    <w:p w14:paraId="293E322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o 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su JD, Wang CJ, Yang SH, Cheng SY, Lee HJ. Polyphenols extracted from Hibiscus sabdariffa L. inhibited lipopolysaccharide-induced inflammation by improving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ntioxida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onditions and regulating cyclooxygenase-2 expression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sci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techn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85-390 [PMID: 19202285 DOI: 10.1271/bbb.80639]</w:t>
      </w:r>
    </w:p>
    <w:p w14:paraId="52176606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3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ark H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oi H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o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, Choi I. Enzymatic modification enhances the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protective activity of citrus flavonoids against alcohol-induced liver dis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3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31-240 [PMID: 23561100 DOI: 10.1016/j.foodchem.2013.01.044]</w:t>
      </w:r>
    </w:p>
    <w:p w14:paraId="66B1DC2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ohen JI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Chen X, Nagy LE. Redox signaling and the innate immune system in alcoholic liver diseas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ntioxid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dox Signa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23-534 [PMID: 21126203 DOI: 10.1089/ars.2010.3746]</w:t>
      </w:r>
    </w:p>
    <w:p w14:paraId="5058AF0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5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lyanaram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B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 Teaching the basics of redox biology to medical and graduate students: Oxidants, antioxidants and disease mechanism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Redox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44-257 [PMID: 24024158 DOI: 10.1016/j.redox.2013.01.014]</w:t>
      </w:r>
    </w:p>
    <w:p w14:paraId="75402D22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26 </w:t>
      </w:r>
      <w:r w:rsidRPr="0075194C">
        <w:rPr>
          <w:rFonts w:ascii="Book Antiqua" w:hAnsi="Book Antiqua" w:cs="宋体"/>
          <w:b/>
          <w:color w:val="000000"/>
          <w:sz w:val="24"/>
          <w:szCs w:val="24"/>
          <w:lang w:eastAsia="zh-CN"/>
        </w:rPr>
        <w:t>Hashimoto N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ekiguch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suna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Saito K, Yamauchi H, Noda T, Han KH, Fukushima M. Hepatic cytochrome P450 2E1 level rather tha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eca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ondition contributes to induction of early stage of the alcoholic liver damage in rats. </w:t>
      </w:r>
      <w:r w:rsidRPr="0075194C">
        <w:rPr>
          <w:rFonts w:ascii="Book Antiqua" w:hAnsi="Book Antiqua" w:cs="宋体"/>
          <w:i/>
          <w:color w:val="000000"/>
          <w:sz w:val="24"/>
          <w:szCs w:val="24"/>
          <w:lang w:eastAsia="zh-CN"/>
        </w:rPr>
        <w:t xml:space="preserve">J Health </w:t>
      </w:r>
      <w:proofErr w:type="spellStart"/>
      <w:r w:rsidRPr="0075194C">
        <w:rPr>
          <w:rFonts w:ascii="Book Antiqua" w:hAnsi="Book Antiqua" w:cs="宋体"/>
          <w:i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2009; </w:t>
      </w:r>
      <w:r w:rsidRPr="0075194C">
        <w:rPr>
          <w:rFonts w:ascii="Book Antiqua" w:hAnsi="Book Antiqua" w:cs="宋体"/>
          <w:b/>
          <w:color w:val="000000"/>
          <w:sz w:val="24"/>
          <w:szCs w:val="24"/>
          <w:lang w:eastAsia="zh-CN"/>
        </w:rPr>
        <w:t>5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56-362</w:t>
      </w:r>
    </w:p>
    <w:p w14:paraId="3A10600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Łuczaj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W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krzydlews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. Antioxidant properties of black tea in alcohol intoxicat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2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045-2051 [PMID: 15500941 DOI: 10.1016/j.fct.2004.08.009]</w:t>
      </w:r>
    </w:p>
    <w:p w14:paraId="21408499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krzydlewsk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ugustynia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ichala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arbiszew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. Green tea supplementation in rats of different ages mitigates ethanol-induced changes in brain antioxidant abiliti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lcoho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9-98 [PMID: 16584972 DOI: 10.1016/j.alcohol.2005.12.003]</w:t>
      </w:r>
    </w:p>
    <w:p w14:paraId="432BA0D2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29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Nanj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A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 Use of dietary saturated fatty acids and vitamin E in the treatment of alcoholic liver dis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sia Pac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199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6-48 [PMID: 24394653]</w:t>
      </w:r>
    </w:p>
    <w:p w14:paraId="7BC57DD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0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Ji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nd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Kumar A, Kumar S. Regulation of cytochrome P450 2e1 expression by ethanol: role of oxidative stress-mediate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k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/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jn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/sp1 pathway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ell Death Di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554 [PMID: 23519123 DOI: 10.1038/cddis.2013.78]</w:t>
      </w:r>
    </w:p>
    <w:p w14:paraId="6278997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1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ookoi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irol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J. The genetic epidemiology of nonalcoholic fatty liver disease: toward a personalized medicin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Liver Di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67-485 [PMID: 22824476 DOI: 10.1016/j.cld.2012.05.011]</w:t>
      </w:r>
    </w:p>
    <w:p w14:paraId="47A50CB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32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ezey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Potter JJ, Rennie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ankersle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balleri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Pares A. A randomized placebo controlled trial of vitamin E for alcoholic hepatiti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Hepat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0-46 [PMID: 14672612]</w:t>
      </w:r>
    </w:p>
    <w:p w14:paraId="21E61DE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jelakovic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G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luu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ikolov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jelakov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agor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luu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. Antioxidant supplements for liver diseas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Cochrane Database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yst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v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color w:val="000000"/>
          <w:sz w:val="24"/>
          <w:szCs w:val="24"/>
          <w:lang w:eastAsia="zh-CN"/>
        </w:rPr>
        <w:t>(3)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CD007749 [PMID: 21412909 DOI: 10.1002/14651858.CD007749.pub2]</w:t>
      </w:r>
    </w:p>
    <w:p w14:paraId="1415003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lvarez-Suarez J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ekan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istić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adonjić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V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etronijević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iampier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stolf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, González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aramá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M, Santos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uelg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ulipa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Quil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ezzett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ttin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. Strawberry polyphenols attenuate ethanol-induced gastric lesions in rats by activation of antioxidant enzymes and attenuation of MDA increas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25878 [PMID: 22016781 DOI: 10.1371/journal.pone.0025878]</w:t>
      </w:r>
    </w:p>
    <w:p w14:paraId="04B59EF7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üller LG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as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eckziege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rcelo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oufleu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Prado A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et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, Block J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avanat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uerman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F, da Rocha JB, Burger ME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patoprotec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ffects of pecan nut shells on ethanol-induced liver damag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xp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ath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65-171 [PMID: 21924598 DOI: 10.1016/j.etp.2011.08.002]</w:t>
      </w:r>
    </w:p>
    <w:p w14:paraId="46A0159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6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zank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C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Cassidy A, Zhang Q, Morrison DJ, Preston T, Kroon PA, Botting NP, Kay CD. Human metabolism and elimination of the anthocyanin, cyanidin-3-glucoside: a (13)C-tracer study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m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9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995-1003 [PMID: 23604435 DOI: 10.3945/ajcn.112.049247]</w:t>
      </w:r>
    </w:p>
    <w:p w14:paraId="0668191F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ud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I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Oki T, Masuda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ishib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Y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urut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tsugan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, Sugita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erahar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. Direct absorption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cylate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thocyanin in purple-fleshed sweet potato into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gr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672-1676 [PMID: 11879056]</w:t>
      </w:r>
    </w:p>
    <w:p w14:paraId="62986BA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harrh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ou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Chopra K, Rishi P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tech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uppresses an array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ignalling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olecules and modulates alcohol-induced endotoxin mediated liver injury in a rat model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20635 [PMID: 21673994 DOI: 10.1371/journal.pone.0020635]</w:t>
      </w:r>
    </w:p>
    <w:p w14:paraId="0C6640F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3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ang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Gao C, Xing M, Li Y, Zhu L, Wang D, Yang X, Liu L, Yao P.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Quercetin prevents ethanol-induced dyslipidemia and mitochondrial oxidative damag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94-1200 [PMID: 22365892 DOI: 10.1016/j.fct.2012.02.008]</w:t>
      </w:r>
    </w:p>
    <w:p w14:paraId="49D6AA54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aj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othanda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M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patoprotec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ffect of polyphenols rich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ethanol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xtract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morphophallu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ommutatu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ar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wayanadens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gainst CCl4 induced hepatic injury 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wis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lbino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05-112 [PMID: 24569068 DOI: 10.1016/j.fct.2014.02.028]</w:t>
      </w:r>
    </w:p>
    <w:p w14:paraId="4B51429D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ee CH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u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Y, Wang CJ, Wang CP, Lee YR, Hung CN, Lee HJ. A polyphenol extract of Hibiscus sabdariffa L. ameliorates acetaminophen-induced hepatic steatosis by attenuating the mitochondrial dysfunction in vivo and in vitro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sci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techn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46-651 [PMID: 22484925 DOI: 10.1271/bbb.110579]</w:t>
      </w:r>
    </w:p>
    <w:p w14:paraId="077562A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odrigues A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cheffe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B, Scola G, Dos Santos MT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an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Dani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Vanderlind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nriqu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oitinh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S, Salvador M. Purple grape juices prevent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entylenetetraz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-induced oxidative damage in the liver and serum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Wista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at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20-125 [PMID: 23399662 DOI: 10.1016/j.nutres.2012.12.002]</w:t>
      </w:r>
    </w:p>
    <w:p w14:paraId="3D570799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oriem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K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olim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E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hlorogen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ftar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ids in liver toxicity and oxidative stress induced by methamphetamin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01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83494 [PMID: 25136360 DOI: 10.1155/2014/583494]</w:t>
      </w:r>
    </w:p>
    <w:p w14:paraId="4ECB4B6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4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chmatz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R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erreir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efanell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zzant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panevell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utierr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gati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Martins C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bdall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H, Daci da Silv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err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Zani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Vieira JM, Cardoso A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cheting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R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rsch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M. Effects of resveratrol on biomarkers of oxidative stress and on the activity of delt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minolevulin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id dehydratase in liver and kidney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reptozotoc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-induced diabetic rat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imi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9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74-383 [PMID: 21864646 DOI: 10.1016/j.biochi.2011.08.005]</w:t>
      </w:r>
    </w:p>
    <w:p w14:paraId="6817971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Huang K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en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a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Huang J, Wang S, Liu P, Huang H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olydat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romotes Nrf2-ARE anti-oxidative pathway through activating Sirt1 to resist AGEs-induced upregulation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ibronet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d transforming growth factor-β1 in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 xml:space="preserve">rat glomerular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essangia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ell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Cell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ndocrin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9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78-189 [PMID: 25192797 DOI: 10.1016/j.mce.2014.08.014]</w:t>
      </w:r>
    </w:p>
    <w:p w14:paraId="6C0B1DF2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6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Zhang P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Ma D, Wang Y, Zhang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Qiang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X, Liao M, Liu X, Wu H, Zhang Y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erberin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rotects liver from ethanol-induced oxidative stress and steatosis in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25-232 [PMID: 25455889 DOI: 10.1016/j.fct.2014.10.005]</w:t>
      </w:r>
    </w:p>
    <w:p w14:paraId="0188C4A7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eyssier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C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mio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nd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Auger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ahan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ies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H. Effect of onion consumption by rats on hepatic drug-metabolizing enzym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981-987 [PMID: 11524136]</w:t>
      </w:r>
    </w:p>
    <w:p w14:paraId="76ECF82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8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ee D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Kang NJ, Lee KM, Lee BK, Kim JH, Lee KW, Lee HJ. Cocoa polyphenols attenuate hydrogen peroxide-induced inhibition of gap-junction intercellular communication by blocking phosphorylation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onnex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43 via the MEK/ERK signaling pathway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80-686 [PMID: 19576746 DOI: 10.1016/j.jnutbio.2009.03.014]</w:t>
      </w:r>
    </w:p>
    <w:p w14:paraId="7BFA01C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4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arrasco-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ozo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C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Morales P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ottelan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. Polyphenols protect the epithelial barrier function of Caco-2 cells exposed to indomethacin through the modulation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occlud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d zonula occludens-1 express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gr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291-5297 [PMID: 23668856 DOI: 10.1021/jf400150p]</w:t>
      </w:r>
    </w:p>
    <w:p w14:paraId="412351D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zuma 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higeshir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Kodama M, Tanabe S, Suzuki T. Supplemental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aringen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revents intestinal barrier defects and inflammation 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olit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4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27-834 [PMID: 23596159 DOI: 10.3945/jn.113.174508]</w:t>
      </w:r>
    </w:p>
    <w:p w14:paraId="030671A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osales M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Silva KC, Duarte D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ossat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A, Lopes de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ari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B, Lopes de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ari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M. Endocytosis of tight junction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veol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itrosylatio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ependent is improved by cocoa via opioid receptor on RPE cells in diabetic condition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Invest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Ophthalm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Vi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090-6100 [PMID: 25190662 DOI: 10.1167/iovs.14-14234]</w:t>
      </w:r>
    </w:p>
    <w:p w14:paraId="2942EC6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2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bdelmegeed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Banerjee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Yo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H, Jang S, Gonzalez FJ, Song BJ. Critical role of cytochrome P450 2E1 (CYP2E1) in the development of high fat-induced non-alcoholic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eatohepatit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Hepat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: 860-866 [PMID: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22668639 DOI: 10.1016/j.jhep.2012.05.019]</w:t>
      </w:r>
    </w:p>
    <w:p w14:paraId="077347D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3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eung T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Nieto N. CYP2E1 and oxidant stress in alcoholic and non-alcoholic fatty liver dis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Hepat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95-398 [PMID: 22940046 DOI: 10.1016/j.jhep.2012.08.018]</w:t>
      </w:r>
    </w:p>
    <w:p w14:paraId="6C97E496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4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inemur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Shimizu Y. Gut microbiota and liver diseas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World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enter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691-1702 [PMID: 25684933 DOI: 10.3748/wjg.v21.i6.1691]</w:t>
      </w:r>
    </w:p>
    <w:p w14:paraId="1A293466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andal P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oychowdhur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Park PH, Pratt BT, Roger T, Nagy LE. Adiponectin an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m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oxygenase-1 suppress TLR4/MyD88-independent signaling in rat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upff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ells and in mice after chronic ethanol exposur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Immun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928-4937 [PMID: 20861358 DOI: 10.4049/jimmunol.1002060]</w:t>
      </w:r>
    </w:p>
    <w:p w14:paraId="39CBE1B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6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yun EH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Omur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, Yamada K, Tachibana H. Green tea polyphenol epigallocatechin-3-gallate inhibits TLR2 signaling induced by peptidoglycan through the polyphenol sensing molecule 67-kD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amin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eceptor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FEBS Let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8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14-820 [PMID: 21320497 DOI: 10.1016/j.febslet.2011.02.010]</w:t>
      </w:r>
    </w:p>
    <w:p w14:paraId="5D9F9102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7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yun EB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oi HG, Sung NY, Byun EH. Green tea polyphenol epigallocatechin-3-gallate inhibits TLR4 signaling through the 67-kD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amin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eceptor on lipopolysaccharide-stimulated dendritic cell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ommu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2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80-485 [PMID: 22960171 DOI: 10.1016/j.bbrc.2012.08.096]</w:t>
      </w:r>
    </w:p>
    <w:p w14:paraId="4D8ADDE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8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won HJ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Won YS, Park O, Chang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urye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J, Thiele GE, Matsumoto A, Singh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bdelmegee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A, Song BJ, Kawamoto T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Vasilio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, Thiele GM, Gao B. Aldehyde dehydrogenase 2 deficiency ameliorates alcoholic fatty liver but worsens liver inflammation and fibrosis in mic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Hepatolog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46-157 [PMID: 24492981 DOI: 10.1002/hep.27036]</w:t>
      </w:r>
    </w:p>
    <w:p w14:paraId="636FE18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59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Elami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Jonker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Juuti-Uusital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, va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Ijzendoor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roos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uime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roer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Verheye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, Dekker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scle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. Effects of ethanol and acetaldehyde on tight junction integrity: in vitro study in a three dimensional intestinal epithelial cell culture model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35008 [PMID: 22563376 DOI: 10.1371/journal.pone.0035008]</w:t>
      </w:r>
    </w:p>
    <w:p w14:paraId="562ACBA2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60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urohit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V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Bode JC, Bode C, Brenner DA, Choudhry MA, Hamilton F, Kang Y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eshavarzi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Rao R, Sartor RB, Swanson C, Turner JR. Alcohol, intestinal bacterial growth, intestinal permeability to endotoxin, and medical consequences: summary of a symposium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lcoho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2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49-361 [PMID: 18504085 DOI: 10.1016/j.alcohol.2008.03.131]</w:t>
      </w:r>
    </w:p>
    <w:p w14:paraId="42D2E16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Das UN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 A defect in the activities of Δ and Δ desaturases and pro-resolution bioactive lipids in the pathobiology of non-alcoholic fatty liver dis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World J Diabet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76-188 [PMID: 22087354 DOI: 10.4239/wjd.v2.i11.176]</w:t>
      </w:r>
    </w:p>
    <w:p w14:paraId="2F1E780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Yan S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Yang HT, Lee HL, Yin MC. Protective effects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slin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id against alcohol-induced acute liver injury in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49-155 [PMID: 25301236 DOI: 10.1016/j.fct.2014.09.018]</w:t>
      </w:r>
    </w:p>
    <w:p w14:paraId="3EEE5F5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ookoi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irol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J. PNPLA3, the triacylglycerol synthesis/hydrolysis/storage dilemma, and nonalcoholic fatty liver dis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World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enter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018-6026 [PMID: 23155331 DOI: 10.3748/wjg.v18.i42.6018]</w:t>
      </w:r>
    </w:p>
    <w:p w14:paraId="59CC16B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4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ognar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arszeg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Z, Szabo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ebrece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alm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ucse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Z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umeg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llya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. Antioxidant and anti-inflammatory effects in RAW264.7 macrophages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lvid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a major red wine polyphenol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65355 [PMID: 23755222 DOI: 10.1371/journal.pone.0065355]</w:t>
      </w:r>
    </w:p>
    <w:p w14:paraId="05907EB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im D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Kim B, Shin HS, Kwon HJ, Park ES. The protective effect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ispid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gainst hydrogen peroxide-induced apoptosis in H9c2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rdiomyoblas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ells through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k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/GSK-3β and ERK1/2 signaling pathway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xp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Cell R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2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64-275 [PMID: 25128810 DOI: 10.1016/j.yexcr.2014.07.037]</w:t>
      </w:r>
    </w:p>
    <w:p w14:paraId="13590AB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6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hall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U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Ram PT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Iyenga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. MAP kinase phosphatase as a locus of flexibility in a mitogen-activated protein kinase signaling network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enc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9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018-1023 [PMID: 12169734 DOI: 10.1126/science.1068873]</w:t>
      </w:r>
    </w:p>
    <w:p w14:paraId="59FCF41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mat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H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onda S, Maeda S, Chang L, Hirata H, Karin M. Reactive oxygen species promote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NFalph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-induced death and sustained JNK activation by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inhibiting MAP kinase phosphatas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el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2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49-661 [PMID: 15766528 DOI: 10.1016/j.cell.2004.12.041]</w:t>
      </w:r>
    </w:p>
    <w:p w14:paraId="582CAF2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8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Olmos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Sánchez-Gómez FJ, Wild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rcí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-Quintans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bezud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Lamas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nsal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. SirT1 regulation of antioxidant genes is dependent on the formation of a FoxO3a/PGC-1α complex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ntioxid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dox Signa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507-1521 [PMID: 23461683 DOI: 10.1089/ars.2012.4713]</w:t>
      </w:r>
    </w:p>
    <w:p w14:paraId="45487017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69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ullikotil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P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en H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uniyapp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, Greenberg CC, Yang S, Reiter CE, Lee JW, Chung JH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Quo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J. Epigallocatech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lla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duces expression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m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oxygenase-1 in endothelial cells via p38 MAPK and Nrf-2 that suppresse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roinflammator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tions of TNF-α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34-1145 [PMID: 22137262 DOI: 10.1016/j.jnutbio.2011.06.007]</w:t>
      </w:r>
    </w:p>
    <w:p w14:paraId="0701050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0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ngelon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C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tor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abbr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lagut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eonci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orenzi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reli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. H2O2 preconditioning modulates phase II enzymes through p38 MAPK and PI3K/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k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tivat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m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Heart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ir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0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H2196-H2205 [PMID: 21478407 DOI: 10.1152/ajpheart.00934.2010]</w:t>
      </w:r>
    </w:p>
    <w:p w14:paraId="4D2B0C9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Nam TW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Yo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I, Kim HT, Kwon CH, Park JY, Kim YK. The flavonoid quercetin induces apoptosis and inhibits migration through a MAPK-dependent mechanism in osteoblas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Bone Miner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etab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51-560 [PMID: 18979154 DOI: 10.1007/s00774-008-0864-2]</w:t>
      </w:r>
    </w:p>
    <w:p w14:paraId="078E493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i H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en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Xiong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Wei H, Yin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u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. Apoptosis Induction by the Total Flavonoids from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rachniod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xil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 HepG2 Cells through Reactive Oxygen Species-Mediated Mitochondrial Dysfunction Involving MAPK Activation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vid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Based Complement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lternat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Me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01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906941 [PMID: 24976852 DOI: 10.1155/2014/906941]</w:t>
      </w:r>
    </w:p>
    <w:p w14:paraId="789C308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3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Huang K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uang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Xi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X, Wang S, Chen C, Shen X, Liu P, Huang H. Sirt1 resists advanced glycation end products-induced expressions of fibronectin and TGF-β1 by activating the Nrf2/ARE pathway in glomerular mesangial cel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ree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Rad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Me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28-540 [PMID: 23891678 DOI: 10.1016/j.freeradbiomed.2013.07.029]</w:t>
      </w:r>
    </w:p>
    <w:p w14:paraId="1AFD971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7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wai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rduñ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Theodore M, Yang J, Arinze IJ. Acetylation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eacetylatio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of the transcription factor Nrf2 (nuclear factor erythroid 2-related factor 2) regulates its transcriptional activity and nucleocytoplasmic localizat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8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7629-7640 [PMID: 21196497 DOI: 10.1074/jbc.M110.208173]</w:t>
      </w:r>
    </w:p>
    <w:p w14:paraId="0D98FE55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5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ovahed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Yu 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handapill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J, Louis X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etticad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. Resveratrol protects adult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rdiomyocyt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gainst oxidative stress mediated cell injury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rch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2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74-80 [PMID: 22633977 DOI: 10.1016/j.abb.2012.05.002]</w:t>
      </w:r>
    </w:p>
    <w:p w14:paraId="4161BB3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6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hen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Dong H, Thompson D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hertz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G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eber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W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Vasilio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. Glutathione defense mechanism in liver injury: insights from animal mode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8-44 [PMID: 23856494 DOI: 10.1016/j.fct.2013.07.008]</w:t>
      </w:r>
    </w:p>
    <w:p w14:paraId="5D586A5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7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Hashimoto N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Noda T, Kim SJ, Yamauchi H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akigaw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Matsuura-Endo C, Suzuki T, Han KH, Fukushima M. Colored potato extracts induce superoxide dismutase-2 mRNA via ERK1/2 pathway in HepG2 cel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Plant Foods Hum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66-270 [PMID: 20582572 DOI: 10.1007/s11130-010-0171-7]</w:t>
      </w:r>
    </w:p>
    <w:p w14:paraId="23F3CC3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ad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G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oz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Yildiz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B. Redox regulation of antioxidant enzymes: post-translational modulation of catalase and glutathione peroxidase activity by resveratrol in diabetic rat liver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Cell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9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1-122 [PMID: 24740756 DOI: 10.1007/s11010-014-2051-1]</w:t>
      </w:r>
    </w:p>
    <w:p w14:paraId="5AEE408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7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kasaki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Alvarez-Garcia O, Saito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ramé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Iwamoto Y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otz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K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ox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ranscription factors support oxidative stress resistance in human chondrocyt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rthriti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Rheumat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349-3358 [PMID: 25186470 DOI: 10.1002/art.38868]</w:t>
      </w:r>
    </w:p>
    <w:p w14:paraId="012F7AF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Zhu X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Fan WG, Li DP, Kung H, Lin MC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m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oxygenase-1 system and gastrointestinal inflammation: a short review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World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enter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283-4288 [PMID: 22090784 DOI: 10.3748/wjg.v17.i38.4283]</w:t>
      </w:r>
    </w:p>
    <w:p w14:paraId="158D982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hen C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Jang JH, Li MH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urh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YJ. Resveratrol upregulate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m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oxygenase-1 expression via activation of NF-E2-related factor 2 in PC12 cell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ommu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3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993-1000 [PMID: 15882976 DOI: 10.1016/j.bbrc.2005.03.237]</w:t>
      </w:r>
    </w:p>
    <w:p w14:paraId="7413912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Zeng 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Zhang CL, Song FY, Zhao XL, Yu LH, Zhu ZP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Xi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Q. The activation of HO-1/Nrf-2 contributes to the protective effects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ially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isulfide (DADS) against ethanol-induced oxidative stres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i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ct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3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848-4859 [PMID: 23816986 DOI: 10.1016/j.bbagen.2013.06.028]</w:t>
      </w:r>
    </w:p>
    <w:p w14:paraId="2DB52B6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sztelan-Szczerbinsk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B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urdac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lom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olin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elin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mole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zczerbin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. Association of serum adiponectin, leptin, an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esist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oncentrations with the severity of liver dysfunction and the disease complications in alcoholic liver diseas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Mediator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Inflam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01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48526 [PMID: 24259947 DOI: 10.1155/2013/148526]</w:t>
      </w:r>
    </w:p>
    <w:p w14:paraId="1A4DD0A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ohen JI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oychowdhur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iBell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M, Jacobsen DW, Nagy LE. Exogenou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hioredox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revents ethanol-induced oxidative damage and apoptosis in mouse liver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Hepatolog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709-1717 [PMID: 19205032 DOI: 10.1002/hep.22837]</w:t>
      </w:r>
    </w:p>
    <w:p w14:paraId="3649604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5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urapanen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K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riy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V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lli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. Pioglitazone, quercetin an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ydrox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itric acid effect on cytochrome P450 2E1 (CYP2E1) enzyme levels in experimentally induced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on alcohol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teatohepatit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(NASH)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u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v Me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736-2741 [PMID: 25317811]</w:t>
      </w:r>
    </w:p>
    <w:p w14:paraId="37FFF2BD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6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im SK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, Novak RF. The role of intracellular signaling in insulin-mediated regulation of drug metabolizing enzyme gene and protein expression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h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1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8-120 [PMID: 17097148 DOI: 10.1016/j.pharmthera.2006.07.004]</w:t>
      </w:r>
    </w:p>
    <w:p w14:paraId="7110202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7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hukla U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umm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ratsch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ombkow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Novak RF. Insights into insulin-mediated regulation of CYP2E1: miR-132/-212 targeting of CYP2E1 and role of phosphatidylinositol 3-kinas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k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(protein kinase B), mammalian target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apamyc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ignaling in regulating miR-132/-212 and miR-122/-181a expression in primary cultured rat hepatocyt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Drug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etab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Dispo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769-1777 [PMID: 23920219 DOI: 10.1124/dmd.113.052860]</w:t>
      </w:r>
    </w:p>
    <w:p w14:paraId="12AECD7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8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ovac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ngelov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R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olmströ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M, Zhang Y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inkova-Kostov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T, Abramov AY. Nrf2 regulates ROS production by mitochondria and NADPH oxidas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i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ct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5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794-801 [PMID: 25484314 DOI: 10.1016/j.bbagen.2014.11.021]</w:t>
      </w:r>
    </w:p>
    <w:p w14:paraId="570E135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8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im S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Chung MJ, Ha TJ, Choi HN, Jang SJ, Kim SO, Chun MH, Do SI, Choo YK, Park YI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europrotec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ffects of black soybea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nthocyanin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ia inactivation of ASK1-JNK/p38 pathways and mobilization of cellular sialic acid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Life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9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874-882 [PMID: 22575822 DOI: 10.1016/j.lfs.2012.04.025]</w:t>
      </w:r>
    </w:p>
    <w:p w14:paraId="5208F62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0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asu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Betts N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uluget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Tong C, Newman E, Lyons TJ. Green tea supplementation increases glutathione and plasma antioxidant capacity in adults with the metabolic syndrom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80-187 [PMID: 23507223 DOI: 10.1016/j.nutres.2012.12.010]</w:t>
      </w:r>
    </w:p>
    <w:p w14:paraId="3CD71DB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1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ujawsk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Ignatowicz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wertows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rkowsk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Jodynis-Lieber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. Cloudy apple juice protects against chemical-induced oxidative stress in rat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u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3-60 [PMID: 20490519 DOI: 10.1007/s00394-010-0114-y]</w:t>
      </w:r>
    </w:p>
    <w:p w14:paraId="239AD0A4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hen X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Sun CK, Han GZ, Peng JY, Li Y, Liu YX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v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YY, Liu KX, Zhou Q, Sun HJ. Protective effect of tea polyphenols against paracetamol-induced hepatotoxicity in mice is significantly correlated with cytochrome P450 suppress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World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enter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829-1835 [PMID: 19370779]</w:t>
      </w:r>
    </w:p>
    <w:p w14:paraId="0542E60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sdallah-Griss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rnagu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ouan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ammam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El May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harb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amou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El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azaâ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. Resveratrol, a red wine polyphenol, attenuates ethanol-induced oxidative stress in rat liver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Life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8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033-1039 [PMID: 17258234 DOI: 10.1016/j.lfs.2006.11.044]</w:t>
      </w:r>
    </w:p>
    <w:p w14:paraId="727FEBE4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Yao P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a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ussl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Lehmann A, Song F, Zhao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euhau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, Liu 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ussl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. The protective role of HO-1 and its generated products (CO, bilirubin, and Fe) in ethanol-induced human hepatocyte damag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m 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Gastrointest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Liver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9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G1318-G1323 [PMID: 19325051 DOI: 10.1152/ajpgi.00555.2007]</w:t>
      </w:r>
    </w:p>
    <w:p w14:paraId="3089770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Xing H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iu Y, Chen JH, Sun FJ, Shi HQ, Xia PY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yperosid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ttenuates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 xml:space="preserve">hydrogen peroxide-induced L02 cell damage via MAPK-dependent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eap</w:t>
      </w:r>
      <w:proofErr w:type="spellEnd"/>
      <w:r w:rsidRPr="0075194C">
        <w:rPr>
          <w:rFonts w:ascii="Cambria Math" w:hAnsi="Cambria Math" w:cs="Cambria Math"/>
          <w:color w:val="000000"/>
          <w:sz w:val="24"/>
          <w:szCs w:val="24"/>
          <w:lang w:eastAsia="zh-CN"/>
        </w:rPr>
        <w:t>₁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rf</w:t>
      </w:r>
      <w:proofErr w:type="spellEnd"/>
      <w:r w:rsidRPr="0075194C">
        <w:rPr>
          <w:rFonts w:ascii="Cambria Math" w:hAnsi="Cambria Math" w:cs="Cambria Math"/>
          <w:color w:val="000000"/>
          <w:sz w:val="24"/>
          <w:szCs w:val="24"/>
          <w:lang w:eastAsia="zh-CN"/>
        </w:rPr>
        <w:t>₂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-ARE signaling pathway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ommu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1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759-765 [PMID: 21689633 DOI: 10.1016/j.bbrc.2011.06.046]</w:t>
      </w:r>
    </w:p>
    <w:p w14:paraId="24A7078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6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akikaw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Inoue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ori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sud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. Dietary anthocyanin-rich bilberry extract ameliorates hyperglycemia and insulin sensitivity via activation of AMP-activated protein kinase in diabetic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4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27-533 [PMID: 20089785 DOI: 10.3945/jn.109.118216]</w:t>
      </w:r>
    </w:p>
    <w:p w14:paraId="36D7A4C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Noguer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erez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onos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avarro E, Garcia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arrill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C. Intake of alcohol-free red wine modulates antioxidant enzyme activities in a human intervention study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09-614 [PMID: 22484523 DOI: 10.1016/j.phrs.2012.03.003]</w:t>
      </w:r>
    </w:p>
    <w:p w14:paraId="09DA0426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anald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G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Mancini 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erruzz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ambu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Y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erozz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. Effects of red wine o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ochratox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 toxicity in intestinal Caco-2/TC7 cell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In Vitro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04-210 [PMID: 17107771 DOI: 10.1016/j.tiv.2006.09.005]</w:t>
      </w:r>
    </w:p>
    <w:p w14:paraId="0BDDD7B6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99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owpland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C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Su GM, Murray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udde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B, Croft KD. Effect of alcohol on cytochrome p450 arachidonic acid metabolism and blood pressure in rats and its modulation by red wine polyphenolic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xp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6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83-188 [PMID: 16487260 DOI: 10.1111/j.1440-1681.2006.04337.x]</w:t>
      </w:r>
    </w:p>
    <w:p w14:paraId="58A9138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Yun JW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Kim YK, Lee BS, Kim CW, Hyun J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i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H, Kim JJ, Kim BH. Effect of dietary epigallocatechin-3-gallate on cytochrome P450 2E1-dependent alcoholic liver damage: enhancement of fatty acid oxidation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sci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techn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999-3006 [PMID: 18071271 DOI: 10.1271/bbb.70403]</w:t>
      </w:r>
    </w:p>
    <w:p w14:paraId="695F9EB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i J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Ye L, Wang X, Liu J, Wang Y, Zhou Y, Ho W. (-)-Epigallocatech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lla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hibits endotoxin-induced expression of inflammatory cytokines in human cerebral microvascular endothelial cel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euroinflammatio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61 [PMID: 22768975 DOI: 10.1186/1742-2094-9-161]</w:t>
      </w:r>
    </w:p>
    <w:p w14:paraId="145825C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2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Lee SJ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ee KW. Protective effect of (-)-epigallocatech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lla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gainst advanced glycatio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ndproduct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-induced injury in neuronal cell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Pharm Bul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369-1373 [PMID: 17666787]</w:t>
      </w:r>
    </w:p>
    <w:p w14:paraId="14ACFFB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103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sukamoto 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uang Y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Umed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Yamada S, Yamashita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umazo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Kim Y, Murata M, Yamada K, Tachibana H. 67-kD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amin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eceptor-dependent protein phosphatase 2A (PP2A) activation elicits melanoma-specific antitumor activity overcoming drug resistan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8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2671-32681 [PMID: 25294877 DOI: 10.1074/jbc.M114.604983]</w:t>
      </w:r>
    </w:p>
    <w:p w14:paraId="4BDB7FA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4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Gundimed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U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McNeill TH, Fan TK, Deng R, Rayudu D, Chen Z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dena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opalakrishn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. Green te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techin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potentiate the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neuritogenic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ction of brain-derived neurotrophic factor: role of 67-kD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amin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receptor and hydrogen peroxide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ommu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4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218-224 [PMID: 24508265 DOI: 10.1016/j.bbrc.2014.01.166]</w:t>
      </w:r>
    </w:p>
    <w:p w14:paraId="3EBBFD09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obb E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Page M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Wien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E, Stuart JA. Molecular mechanisms of oxidative stress resistance induced by resveratrol: Specific and progressive induction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nSO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ommu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6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06-412 [PMID: 18167310 DOI: 10.1016/j.bbrc.2007.12.138]</w:t>
      </w:r>
    </w:p>
    <w:p w14:paraId="4CE708ED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6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atalgol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B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atire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ag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Y, Ozer NK. Resveratrol: French paradox revisited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ront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41 [PMID: 22822401 DOI: 10.3389/fphar.2012.00141]</w:t>
      </w:r>
    </w:p>
    <w:p w14:paraId="564E50F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Gualdoni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G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ovarik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J, Hofer J, Dose F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ignitt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ober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Steinberger P, Somoza V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Wolz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Zlabing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J. Resveratrol enhances TNF-α production in human monocytes upon bacterial stimulation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i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phy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ct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84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95-105 [PMID: 24035785 DOI: 10.1016/j.bbagen.2013.09.009]</w:t>
      </w:r>
    </w:p>
    <w:p w14:paraId="158466D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8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iso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suruo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idokor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Matsumoto I, Abe K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esam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gestion regulates the transcription levels of hepatic metabolizing enzymes for alcohol and lipids in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lcohol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lin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Exp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6S-120S [PMID: 16344595]</w:t>
      </w:r>
    </w:p>
    <w:p w14:paraId="136A743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09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suruok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N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idokor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Matsumoto I, Abe K, Kiso Y. Modulating effect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esam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a functional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ign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 sesame seeds, on the transcription levels of lipid- and alcohol-metabolizing enzymes in rat liver: a DNA microarray study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sci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techn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79-188 [PMID: 15665483 DOI: 10.1271/bbb.69.179]</w:t>
      </w:r>
    </w:p>
    <w:p w14:paraId="75FA2717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El-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gamy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D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. Comparative effects of curcumin and resveratrol on 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aflatoxin B(1)-induced liver injury in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rch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84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89-396 [PMID: 20112103 DOI: 10.1007/s00204-010-0511-2]</w:t>
      </w:r>
    </w:p>
    <w:p w14:paraId="18BAA2E1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1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ahi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K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Orh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uzc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Z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uzc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ah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. Curcum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meloriate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eat stress via inhibition of oxidative stress and modulation of Nrf2/HO-1 pathway in quail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Toxi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0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035-4041 [PMID: 22939939 DOI: 10.1016/j.fct.2012.08.029]</w:t>
      </w:r>
    </w:p>
    <w:p w14:paraId="4B075F7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2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Barreto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JC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revis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T, Hull WE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Erbe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, de Brito E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fundste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Würtel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piegelhald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B, Owen RW. Characterization and quantitation of polyphenolic compounds in bark, kernel, leaves, and peel of mango (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ngifer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indic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.)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gr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5599-5610 [PMID: 18558692 DOI: 10.1021/jf800738r]</w:t>
      </w:r>
    </w:p>
    <w:p w14:paraId="74E5336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3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Moselhy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S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Ali HK.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patoprotectiv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effect of cinnamon extracts against carbon tetrachloride induced oxidative stress and liver injury in rat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Re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9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2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93-98 [PMID: 19621136 DOI: /S0716-97602009000100009]</w:t>
      </w:r>
    </w:p>
    <w:p w14:paraId="17F145CB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ang NJ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ee KM, Kim JH, Lee BK, Kwon JY, Lee KW, Lee HJ. Inhibition of gap junctional intercellular communication by the green tea polyphenol (-)-epigallocatechi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alla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 normal rat liver epithelial cel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gr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0422-10427 [PMID: 18828601 DOI: 10.1021/jf801981w]</w:t>
      </w:r>
    </w:p>
    <w:p w14:paraId="1E0F34B8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5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Wen 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uang X, Zhang M, Zhang L, Chen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u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Y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a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M. Resveratrol attenuates diabetic nephropathy via modulating angiogenesi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82336 [PMID: 24312656 DOI: 10.1371/journal.pone.0082336]</w:t>
      </w:r>
    </w:p>
    <w:p w14:paraId="4866449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6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riram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N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alayaras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udhandir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. Enhancement of antioxidant defense system by epigallocatechin-3-gallate during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leomyc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duced experimental pulmonary fibrosi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Pharm Bull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31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306-1311 [PMID: 18591765]</w:t>
      </w:r>
    </w:p>
    <w:p w14:paraId="16635012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7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Wang Y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Shen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Xiong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X, Xu Y, Zhang H, Huang C, Tian Y, Jiao C, Wang X, Li X. Remote ischemic preconditioning protects against liver ischemia-reperfusion injury via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hem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oxygenase-1-induced autophagy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98834 [PMID: 24914543 DOI: 10.1371/journal.pone.0098834]</w:t>
      </w:r>
    </w:p>
    <w:p w14:paraId="7B0380E0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11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ovalska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ovalsk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L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ikuskov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damkov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atarkov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Z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ehotsk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. p-ERK involvement in the neuroprotection exerted by ischemic preconditioning in rat hippocampus subjected to four vessel occlus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ys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harmac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4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767-776 [PMID: 25554980]</w:t>
      </w:r>
    </w:p>
    <w:p w14:paraId="5074165F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1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Zhang J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ia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J, Li XX, Liu XB, Sun JP, Li N, Zhang Y, Ji XP. ERK-MAPK signaling opposes rho-kinase to reduce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rdiomyocy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poptosis in heart ischemic preconditioning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Me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307-315 [PMID: 20383434 DOI: 10.2119/molmed.2009.00121]</w:t>
      </w:r>
    </w:p>
    <w:p w14:paraId="108B243D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Chen P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i J, Barnes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Kokkone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C, Lee JC, Liu Y. Restraint of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proinflammator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ytokine biosynthesis by mitogen-activated protein kinase phosphatase-1 in lipopolysaccharide-stimulated macrophag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Immuno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69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408-6416 [PMID: 12444149]</w:t>
      </w:r>
    </w:p>
    <w:p w14:paraId="44F9F6F3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1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Kim 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Murakami A, Kawabata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Ohigash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H. (-)-Epigallocatechin-3-gallate promotes pro-matrix metalloproteinase-7 production via activation of the JNK1/2 pathway in HT-29 human colorectal cancer cell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arcinogenesi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5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2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553-1562 [PMID: 15860507 DOI: 10.1093/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rc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/bgi104]</w:t>
      </w:r>
    </w:p>
    <w:p w14:paraId="4483AA5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2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Turpaev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K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. Keap1-Nrf2 signaling pathway: mechanisms of regulation and role in protection of cells against toxicity caused by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xenobiotic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d electrophile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chemistry (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os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)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7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1-126 [PMID: 23581983 DOI: 10.1134/S0006297913020016]</w:t>
      </w:r>
    </w:p>
    <w:p w14:paraId="0A2B5C59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3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Satoh T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cKerch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R, Lipton SA. Nrf2/ARE-mediated antioxidant actions of pro-electrophilic drug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Free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Rad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Biol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Med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45-657 [PMID: 23892355 DOI: 10.1016/j.freeradbiomed.2013.07.022]</w:t>
      </w:r>
    </w:p>
    <w:p w14:paraId="3C827C67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4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Ramiro-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Puig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Urpí-Sardà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Pérez-Cano F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ranch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astello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Andrés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acuev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Izquierd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-Pulido M, Castell M. Cocoa-enriched diet enhances antioxidant enzyme activity and modulates lymphocyte composition in thymus from young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Agric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Food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Che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7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5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431-6438 [PMID: 17630760 DOI: 10.1021/jf070487w]</w:t>
      </w:r>
    </w:p>
    <w:p w14:paraId="74EB4C7D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lastRenderedPageBreak/>
        <w:t>125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nandh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A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Tamilselva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Vijayraj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D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shokkuma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ajasanka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nivasagam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T. Resveratrol attenuates oxidative stress and improve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ehaviou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in 1 -methyl-4-phenyl-1,2,3,6-tetrahydropyridine (MPTP) challenged mice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nn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eurosci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0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13-119 [PMID: 25205886 DOI: 10.5214/ans.0972-7531.1017304]</w:t>
      </w:r>
    </w:p>
    <w:p w14:paraId="01E245C9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6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Hashimoto N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Nakamura Y, Noda T, Han KH, Fukushima M. Effects of feeding potato pulp on cholesterol metabolism and its association with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eca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onditions in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Plant Foods Hum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1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66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401-407 [PMID: 21948633 DOI: 10.1007/s11130-011-0255-z]</w:t>
      </w:r>
    </w:p>
    <w:p w14:paraId="609BD28F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7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Jakobsdottir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G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Xu 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li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G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Ahrné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Nyman M. High-fat diet reduces the formation of butyrate, but increases succinate, inflammation, liver fat and cholesterol in rats, while dietary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fibr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ounteracts these effects. 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PLoS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One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8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e80476 [PMID: 24236183 DOI: 10.1371/journal.pone.0080476]</w:t>
      </w:r>
    </w:p>
    <w:p w14:paraId="54E9AE0A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8 </w:t>
      </w:r>
      <w:proofErr w:type="spellStart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Aprikian</w:t>
      </w:r>
      <w:proofErr w:type="spellEnd"/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 xml:space="preserve"> O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uclo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V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Guyot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esson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anach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Bernalie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orand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Rémésy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Demigné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C. Apple pectin and a polyphenol-rich apple concentrate are more effective together than separately on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eca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fermentations and plasma lipids in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J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3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133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860-1865 [PMID: 12771330]</w:t>
      </w:r>
    </w:p>
    <w:p w14:paraId="23C68A4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29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Han KH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Hayashi N, Hashimoto N, Shimada K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Sekikaw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, Noda T, Fukushima M. Feeding potato flakes affect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ecal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short-chain fatty acids, microflora and fecal bile acids in rats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Ann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Nutr</w:t>
      </w:r>
      <w:proofErr w:type="spellEnd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 xml:space="preserve"> </w:t>
      </w:r>
      <w:proofErr w:type="spellStart"/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Metab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08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52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1-7 [PMID: 18235187 DOI: 000114288]</w:t>
      </w:r>
    </w:p>
    <w:p w14:paraId="12B48F8E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 w:cs="宋体"/>
          <w:color w:val="000000"/>
          <w:sz w:val="24"/>
          <w:szCs w:val="24"/>
          <w:lang w:eastAsia="zh-CN"/>
        </w:rPr>
      </w:pP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130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Ferreira TM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, Leonel AJ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elo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A, Santos RR, Cara DC, Cardoso VN,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Correia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MI, Alvarez-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Leite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JI. Oral supplementation of butyrate reduces </w:t>
      </w:r>
      <w:proofErr w:type="spellStart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mucositis</w:t>
      </w:r>
      <w:proofErr w:type="spellEnd"/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 xml:space="preserve"> and intestinal permeability associated with 5-Fluorouracil administration. </w:t>
      </w:r>
      <w:r w:rsidRPr="0075194C">
        <w:rPr>
          <w:rFonts w:ascii="Book Antiqua" w:hAnsi="Book Antiqua" w:cs="宋体"/>
          <w:i/>
          <w:iCs/>
          <w:color w:val="000000"/>
          <w:sz w:val="24"/>
          <w:szCs w:val="24"/>
          <w:lang w:eastAsia="zh-CN"/>
        </w:rPr>
        <w:t>Lipids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 2012; </w:t>
      </w:r>
      <w:r w:rsidRPr="0075194C">
        <w:rPr>
          <w:rFonts w:ascii="Book Antiqua" w:hAnsi="Book Antiqua" w:cs="宋体"/>
          <w:b/>
          <w:bCs/>
          <w:color w:val="000000"/>
          <w:sz w:val="24"/>
          <w:szCs w:val="24"/>
          <w:lang w:eastAsia="zh-CN"/>
        </w:rPr>
        <w:t>47</w:t>
      </w:r>
      <w:r w:rsidRPr="0075194C">
        <w:rPr>
          <w:rFonts w:ascii="Book Antiqua" w:hAnsi="Book Antiqua" w:cs="宋体"/>
          <w:color w:val="000000"/>
          <w:sz w:val="24"/>
          <w:szCs w:val="24"/>
          <w:lang w:eastAsia="zh-CN"/>
        </w:rPr>
        <w:t>: 669-678 [PMID: 22648862 DOI: 10.1007/s11745-012-3680-3]</w:t>
      </w:r>
    </w:p>
    <w:p w14:paraId="33F3FD6C" w14:textId="77777777" w:rsidR="00711C20" w:rsidRPr="0075194C" w:rsidRDefault="00711C20" w:rsidP="004465E1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  <w:lang w:val="en-GB"/>
        </w:rPr>
      </w:pPr>
    </w:p>
    <w:p w14:paraId="369D73C8" w14:textId="0EF8957A" w:rsidR="003D1A36" w:rsidRPr="004465E1" w:rsidRDefault="00711C20" w:rsidP="004465E1">
      <w:pPr>
        <w:adjustRightInd w:val="0"/>
        <w:snapToGrid w:val="0"/>
        <w:spacing w:line="360" w:lineRule="auto"/>
        <w:jc w:val="right"/>
        <w:rPr>
          <w:rFonts w:ascii="Book Antiqua" w:eastAsia="宋体" w:hAnsi="Book Antiqua"/>
          <w:b/>
          <w:bCs/>
          <w:sz w:val="24"/>
          <w:lang w:eastAsia="zh-CN"/>
        </w:rPr>
      </w:pPr>
      <w:r w:rsidRPr="005F7DC3">
        <w:rPr>
          <w:rFonts w:ascii="Book Antiqua" w:hAnsi="Book Antiqua"/>
          <w:b/>
          <w:bCs/>
          <w:sz w:val="24"/>
        </w:rPr>
        <w:t xml:space="preserve">P-Reviewer: </w:t>
      </w:r>
      <w:proofErr w:type="spellStart"/>
      <w:r w:rsidRPr="00711C20">
        <w:rPr>
          <w:rFonts w:ascii="Book Antiqua" w:hAnsi="Book Antiqua"/>
          <w:bCs/>
          <w:sz w:val="24"/>
        </w:rPr>
        <w:t>Pirola</w:t>
      </w:r>
      <w:proofErr w:type="spellEnd"/>
      <w:r w:rsidRPr="00711C20">
        <w:rPr>
          <w:rFonts w:ascii="Book Antiqua" w:eastAsia="宋体" w:hAnsi="Book Antiqua" w:hint="eastAsia"/>
          <w:bCs/>
          <w:sz w:val="24"/>
          <w:lang w:eastAsia="zh-CN"/>
        </w:rPr>
        <w:t xml:space="preserve"> CJ</w:t>
      </w:r>
      <w:r>
        <w:rPr>
          <w:rFonts w:ascii="Book Antiqua" w:hAnsi="Book Antiqua" w:hint="eastAsia"/>
          <w:b/>
          <w:bCs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S-Editor:</w:t>
      </w:r>
      <w:r w:rsidRPr="005F7DC3">
        <w:rPr>
          <w:rFonts w:ascii="Book Antiqua" w:hAnsi="Book Antiqua"/>
          <w:sz w:val="24"/>
        </w:rPr>
        <w:t xml:space="preserve"> </w:t>
      </w:r>
      <w:r>
        <w:rPr>
          <w:rFonts w:ascii="Book Antiqua" w:hAnsi="Book Antiqua" w:hint="eastAsia"/>
          <w:sz w:val="24"/>
        </w:rPr>
        <w:t>Ma YJ</w:t>
      </w:r>
      <w:r w:rsidRPr="005F7DC3">
        <w:rPr>
          <w:rFonts w:ascii="Book Antiqua" w:hAnsi="Book Antiqua" w:hint="eastAsia"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L-Editor:</w:t>
      </w:r>
      <w:r w:rsidRPr="005F7DC3">
        <w:rPr>
          <w:rFonts w:ascii="Book Antiqua" w:hAnsi="Book Antiqua"/>
          <w:sz w:val="24"/>
        </w:rPr>
        <w:t xml:space="preserve"> </w:t>
      </w:r>
      <w:r w:rsidRPr="005F7DC3">
        <w:rPr>
          <w:rFonts w:ascii="Book Antiqua" w:hAnsi="Book Antiqua" w:hint="eastAsia"/>
          <w:sz w:val="24"/>
        </w:rPr>
        <w:t xml:space="preserve"> </w:t>
      </w:r>
      <w:r w:rsidRPr="005F7DC3">
        <w:rPr>
          <w:rFonts w:ascii="Book Antiqua" w:hAnsi="Book Antiqua"/>
          <w:sz w:val="24"/>
        </w:rPr>
        <w:t xml:space="preserve"> </w:t>
      </w:r>
      <w:r w:rsidRPr="005F7DC3">
        <w:rPr>
          <w:rFonts w:ascii="Book Antiqua" w:hAnsi="Book Antiqua"/>
          <w:b/>
          <w:bCs/>
          <w:sz w:val="24"/>
        </w:rPr>
        <w:t>E-Editor:</w:t>
      </w:r>
    </w:p>
    <w:p w14:paraId="2ADEF602" w14:textId="77777777" w:rsidR="00711C20" w:rsidRDefault="00711C20" w:rsidP="004465E1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/>
          <w:sz w:val="24"/>
          <w:szCs w:val="24"/>
        </w:rPr>
      </w:pPr>
      <w:r>
        <w:rPr>
          <w:rFonts w:ascii="Book Antiqua" w:hAnsi="Book Antiqua"/>
          <w:b/>
          <w:i/>
          <w:color w:val="000000"/>
          <w:sz w:val="24"/>
          <w:szCs w:val="24"/>
        </w:rPr>
        <w:br w:type="page"/>
      </w:r>
    </w:p>
    <w:p w14:paraId="553FDF8F" w14:textId="63A4D150" w:rsidR="00711C20" w:rsidRDefault="00DE1AE5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44FECD6B" wp14:editId="0DD506DA">
            <wp:extent cx="5400040" cy="3155648"/>
            <wp:effectExtent l="0" t="0" r="0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155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04D30" w14:textId="77777777" w:rsidR="00711C20" w:rsidRDefault="00711C20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</w:pPr>
    </w:p>
    <w:p w14:paraId="07F58B44" w14:textId="1ED7C464" w:rsidR="003D1A36" w:rsidRPr="00711C20" w:rsidRDefault="003D1A36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711C20">
        <w:rPr>
          <w:rFonts w:ascii="Book Antiqua" w:hAnsi="Book Antiqua"/>
          <w:b/>
          <w:color w:val="000000"/>
          <w:sz w:val="24"/>
          <w:szCs w:val="24"/>
        </w:rPr>
        <w:t>Figure 1 Oxidative stress</w:t>
      </w:r>
      <w:r w:rsidR="00711C20" w:rsidRPr="00711C20">
        <w:rPr>
          <w:rFonts w:ascii="Book Antiqua" w:hAnsi="Book Antiqua"/>
          <w:b/>
          <w:color w:val="000000"/>
          <w:sz w:val="24"/>
          <w:szCs w:val="24"/>
        </w:rPr>
        <w:t>-stimulating signaling pathways</w:t>
      </w:r>
      <w:r w:rsidR="00711C20" w:rsidRPr="00711C20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>.</w:t>
      </w:r>
      <w:r w:rsidR="00711C20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The oval with the shadow indicates the start point; boxes with shadows indicate consequences; other boxes indicate key substances. ARE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Antioxidant </w:t>
      </w:r>
      <w:r w:rsidRPr="0074106F">
        <w:rPr>
          <w:rFonts w:ascii="Book Antiqua" w:hAnsi="Book Antiqua"/>
          <w:color w:val="000000"/>
          <w:sz w:val="24"/>
          <w:szCs w:val="24"/>
        </w:rPr>
        <w:t>responsive element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FoxO3: </w:t>
      </w:r>
      <w:proofErr w:type="spellStart"/>
      <w:r w:rsidR="00DE1AE5" w:rsidRPr="0074106F">
        <w:rPr>
          <w:rFonts w:ascii="Book Antiqua" w:hAnsi="Book Antiqua"/>
          <w:color w:val="000000"/>
          <w:sz w:val="24"/>
          <w:szCs w:val="24"/>
        </w:rPr>
        <w:t>Forkhead</w:t>
      </w:r>
      <w:proofErr w:type="spellEnd"/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winged-helix box class O3 transcription factor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HO-1: </w:t>
      </w:r>
      <w:proofErr w:type="spellStart"/>
      <w:r w:rsidR="00DE1AE5" w:rsidRPr="0074106F">
        <w:rPr>
          <w:rFonts w:ascii="Book Antiqua" w:hAnsi="Book Antiqua"/>
          <w:color w:val="000000"/>
          <w:sz w:val="24"/>
          <w:szCs w:val="24"/>
        </w:rPr>
        <w:t>Heme</w:t>
      </w:r>
      <w:proofErr w:type="spellEnd"/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oxygenase-1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Keap1: </w:t>
      </w:r>
      <w:proofErr w:type="spellStart"/>
      <w:r w:rsidR="00DE1AE5" w:rsidRPr="0074106F">
        <w:rPr>
          <w:rFonts w:ascii="Book Antiqua" w:hAnsi="Book Antiqua"/>
          <w:color w:val="000000"/>
          <w:sz w:val="24"/>
          <w:szCs w:val="24"/>
        </w:rPr>
        <w:t>Kelch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-like ECH-associated protein 1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LR: </w:t>
      </w:r>
      <w:proofErr w:type="spellStart"/>
      <w:r w:rsidR="00DE1AE5" w:rsidRPr="0074106F">
        <w:rPr>
          <w:rFonts w:ascii="Book Antiqua" w:hAnsi="Book Antiqua"/>
          <w:color w:val="000000"/>
          <w:sz w:val="24"/>
          <w:szCs w:val="24"/>
        </w:rPr>
        <w:t>Laminin</w:t>
      </w:r>
      <w:proofErr w:type="spellEnd"/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receptor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MAPK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>Mitogen</w:t>
      </w:r>
      <w:r w:rsidRPr="0074106F">
        <w:rPr>
          <w:rFonts w:ascii="Book Antiqua" w:hAnsi="Book Antiqua"/>
          <w:color w:val="000000"/>
          <w:sz w:val="24"/>
          <w:szCs w:val="24"/>
        </w:rPr>
        <w:t>-activating protein kinase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Nrf2: NF-E2-related factor-2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GC-1α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Peroxisome </w:t>
      </w:r>
      <w:r w:rsidRPr="0074106F">
        <w:rPr>
          <w:rFonts w:ascii="Book Antiqua" w:hAnsi="Book Antiqua"/>
          <w:color w:val="000000"/>
          <w:sz w:val="24"/>
          <w:szCs w:val="24"/>
        </w:rPr>
        <w:t>proliferator-activated responsive element γ</w:t>
      </w:r>
      <w:r w:rsidR="009E0B93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coactivator-1α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KC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Protein </w:t>
      </w:r>
      <w:r w:rsidRPr="0074106F">
        <w:rPr>
          <w:rFonts w:ascii="Book Antiqua" w:hAnsi="Book Antiqua"/>
          <w:color w:val="000000"/>
          <w:sz w:val="24"/>
          <w:szCs w:val="24"/>
        </w:rPr>
        <w:t>kinase C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PP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Protein </w:t>
      </w:r>
      <w:r w:rsidRPr="0074106F">
        <w:rPr>
          <w:rFonts w:ascii="Book Antiqua" w:hAnsi="Book Antiqua"/>
          <w:color w:val="000000"/>
          <w:sz w:val="24"/>
          <w:szCs w:val="24"/>
        </w:rPr>
        <w:t>phosphatase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ROS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Reactive </w:t>
      </w:r>
      <w:r w:rsidRPr="0074106F">
        <w:rPr>
          <w:rFonts w:ascii="Book Antiqua" w:hAnsi="Book Antiqua"/>
          <w:color w:val="000000"/>
          <w:sz w:val="24"/>
          <w:szCs w:val="24"/>
        </w:rPr>
        <w:t>oxygen species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irt1: </w:t>
      </w:r>
      <w:proofErr w:type="spellStart"/>
      <w:r w:rsidR="00DE1AE5" w:rsidRPr="0074106F">
        <w:rPr>
          <w:rFonts w:ascii="Book Antiqua" w:hAnsi="Book Antiqua"/>
          <w:color w:val="000000"/>
          <w:sz w:val="24"/>
          <w:szCs w:val="24"/>
        </w:rPr>
        <w:t>Sirtuin</w:t>
      </w:r>
      <w:proofErr w:type="spellEnd"/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r w:rsidRPr="0074106F">
        <w:rPr>
          <w:rFonts w:ascii="Book Antiqua" w:hAnsi="Book Antiqua"/>
          <w:color w:val="000000"/>
          <w:sz w:val="24"/>
          <w:szCs w:val="24"/>
        </w:rPr>
        <w:t>1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SOD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Superoxide </w:t>
      </w:r>
      <w:r w:rsidRPr="0074106F">
        <w:rPr>
          <w:rFonts w:ascii="Book Antiqua" w:hAnsi="Book Antiqua"/>
          <w:color w:val="000000"/>
          <w:sz w:val="24"/>
          <w:szCs w:val="24"/>
        </w:rPr>
        <w:t>dismutase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</w:t>
      </w:r>
      <w:proofErr w:type="spellStart"/>
      <w:r w:rsidRPr="0074106F">
        <w:rPr>
          <w:rFonts w:ascii="Book Antiqua" w:hAnsi="Book Antiqua"/>
          <w:color w:val="000000"/>
          <w:sz w:val="24"/>
          <w:szCs w:val="24"/>
        </w:rPr>
        <w:t>Trx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 xml:space="preserve">: </w:t>
      </w:r>
      <w:proofErr w:type="spellStart"/>
      <w:r w:rsidR="00DE1AE5" w:rsidRPr="0074106F">
        <w:rPr>
          <w:rFonts w:ascii="Book Antiqua" w:hAnsi="Book Antiqua"/>
          <w:color w:val="000000"/>
          <w:sz w:val="24"/>
          <w:szCs w:val="24"/>
        </w:rPr>
        <w:t>Thioredoxin</w:t>
      </w:r>
      <w:proofErr w:type="spellEnd"/>
      <w:r w:rsidRPr="0074106F">
        <w:rPr>
          <w:rFonts w:ascii="Book Antiqua" w:hAnsi="Book Antiqua"/>
          <w:color w:val="000000"/>
          <w:sz w:val="24"/>
          <w:szCs w:val="24"/>
        </w:rPr>
        <w:t>.</w:t>
      </w:r>
    </w:p>
    <w:p w14:paraId="71EC70AA" w14:textId="77777777" w:rsidR="003D1A36" w:rsidRDefault="003D1A36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4F3188EE" w14:textId="67962C64" w:rsidR="00DE1AE5" w:rsidRDefault="00DE1AE5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/>
          <w:color w:val="000000"/>
          <w:sz w:val="24"/>
          <w:szCs w:val="24"/>
          <w:lang w:eastAsia="zh-CN"/>
        </w:rPr>
        <w:br w:type="page"/>
      </w:r>
    </w:p>
    <w:p w14:paraId="0731EAD3" w14:textId="0DE1207D" w:rsidR="00DE1AE5" w:rsidRPr="00DE1AE5" w:rsidRDefault="00DE1AE5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10A82418" wp14:editId="7E39478C">
            <wp:extent cx="5400040" cy="6595049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595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AB161B" w14:textId="5695E2FB" w:rsidR="003D1A36" w:rsidRPr="00DE1AE5" w:rsidRDefault="003D1A36" w:rsidP="004465E1">
      <w:pPr>
        <w:adjustRightInd w:val="0"/>
        <w:snapToGrid w:val="0"/>
        <w:spacing w:line="360" w:lineRule="auto"/>
        <w:rPr>
          <w:rFonts w:ascii="Book Antiqua" w:eastAsia="宋体" w:hAnsi="Book Antiqua"/>
          <w:b/>
          <w:color w:val="000000"/>
          <w:sz w:val="24"/>
          <w:szCs w:val="24"/>
          <w:lang w:eastAsia="zh-CN"/>
        </w:rPr>
      </w:pPr>
      <w:r w:rsidRPr="00DE1AE5">
        <w:rPr>
          <w:rFonts w:ascii="Book Antiqua" w:hAnsi="Book Antiqua"/>
          <w:b/>
          <w:color w:val="000000"/>
          <w:sz w:val="24"/>
          <w:szCs w:val="24"/>
        </w:rPr>
        <w:t>Figure 2 Structures of representative plant antioxidants and their classification</w:t>
      </w:r>
      <w:r w:rsidR="00DE1AE5" w:rsidRPr="00DE1AE5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>.</w:t>
      </w:r>
    </w:p>
    <w:p w14:paraId="3C7BD650" w14:textId="77777777" w:rsidR="003D1A36" w:rsidRDefault="003D1A36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</w:p>
    <w:p w14:paraId="00EA7FC2" w14:textId="44743636" w:rsidR="00DE1AE5" w:rsidRDefault="00DE1AE5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rFonts w:ascii="Book Antiqua" w:eastAsia="宋体" w:hAnsi="Book Antiqua"/>
          <w:color w:val="000000"/>
          <w:sz w:val="24"/>
          <w:szCs w:val="24"/>
          <w:lang w:eastAsia="zh-CN"/>
        </w:rPr>
        <w:br w:type="page"/>
      </w:r>
    </w:p>
    <w:p w14:paraId="395095FA" w14:textId="7B4DE5EE" w:rsidR="00DE1AE5" w:rsidRPr="00DE1AE5" w:rsidRDefault="00DE1AE5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>
        <w:rPr>
          <w:noProof/>
          <w:lang w:eastAsia="zh-CN"/>
        </w:rPr>
        <w:lastRenderedPageBreak/>
        <w:drawing>
          <wp:inline distT="0" distB="0" distL="0" distR="0" wp14:anchorId="767AC87B" wp14:editId="61A068E9">
            <wp:extent cx="5400040" cy="407815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78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037AC" w14:textId="5BCDCAD0" w:rsidR="003D1A36" w:rsidRPr="00DE1AE5" w:rsidRDefault="003D1A36" w:rsidP="004465E1">
      <w:pPr>
        <w:adjustRightInd w:val="0"/>
        <w:snapToGrid w:val="0"/>
        <w:spacing w:line="360" w:lineRule="auto"/>
        <w:rPr>
          <w:rFonts w:ascii="Book Antiqua" w:eastAsia="宋体" w:hAnsi="Book Antiqua"/>
          <w:color w:val="000000"/>
          <w:sz w:val="24"/>
          <w:szCs w:val="24"/>
          <w:lang w:eastAsia="zh-CN"/>
        </w:rPr>
      </w:pPr>
      <w:r w:rsidRPr="00DE1AE5">
        <w:rPr>
          <w:rFonts w:ascii="Book Antiqua" w:hAnsi="Book Antiqua"/>
          <w:b/>
          <w:color w:val="000000"/>
          <w:sz w:val="24"/>
          <w:szCs w:val="24"/>
        </w:rPr>
        <w:t xml:space="preserve">Figure 3 Potential multiple effects of crop components on </w:t>
      </w:r>
      <w:r w:rsidR="00DE1AE5" w:rsidRPr="00DE1AE5">
        <w:rPr>
          <w:rFonts w:ascii="Book Antiqua" w:hAnsi="Book Antiqua"/>
          <w:b/>
          <w:color w:val="000000"/>
          <w:sz w:val="24"/>
          <w:szCs w:val="24"/>
        </w:rPr>
        <w:t>alcoholic liver disease</w:t>
      </w:r>
      <w:r w:rsidR="00DE1AE5" w:rsidRPr="00DE1AE5">
        <w:rPr>
          <w:rFonts w:ascii="Book Antiqua" w:eastAsia="宋体" w:hAnsi="Book Antiqua" w:hint="eastAsia"/>
          <w:b/>
          <w:color w:val="000000"/>
          <w:sz w:val="24"/>
          <w:szCs w:val="24"/>
          <w:lang w:eastAsia="zh-CN"/>
        </w:rPr>
        <w:t xml:space="preserve">. 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LPS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>Lipopolysaccharide</w:t>
      </w:r>
      <w:r w:rsidR="00DE1AE5">
        <w:rPr>
          <w:rFonts w:ascii="Book Antiqua" w:eastAsia="宋体" w:hAnsi="Book Antiqua" w:hint="eastAsia"/>
          <w:color w:val="000000"/>
          <w:sz w:val="24"/>
          <w:szCs w:val="24"/>
          <w:lang w:eastAsia="zh-CN"/>
        </w:rPr>
        <w:t>;</w:t>
      </w:r>
      <w:r w:rsidRPr="0074106F">
        <w:rPr>
          <w:rFonts w:ascii="Book Antiqua" w:hAnsi="Book Antiqua"/>
          <w:color w:val="000000"/>
          <w:sz w:val="24"/>
          <w:szCs w:val="24"/>
        </w:rPr>
        <w:t xml:space="preserve"> ROS: </w:t>
      </w:r>
      <w:r w:rsidR="00DE1AE5" w:rsidRPr="0074106F">
        <w:rPr>
          <w:rFonts w:ascii="Book Antiqua" w:hAnsi="Book Antiqua"/>
          <w:color w:val="000000"/>
          <w:sz w:val="24"/>
          <w:szCs w:val="24"/>
        </w:rPr>
        <w:t xml:space="preserve">Reactive </w:t>
      </w:r>
      <w:r w:rsidRPr="0074106F">
        <w:rPr>
          <w:rFonts w:ascii="Book Antiqua" w:hAnsi="Book Antiqua"/>
          <w:color w:val="000000"/>
          <w:sz w:val="24"/>
          <w:szCs w:val="24"/>
        </w:rPr>
        <w:t>oxygen species.</w:t>
      </w:r>
    </w:p>
    <w:p w14:paraId="6D3499D3" w14:textId="77777777" w:rsidR="003D1A36" w:rsidRPr="0074106F" w:rsidRDefault="003D1A36" w:rsidP="004465E1">
      <w:pPr>
        <w:adjustRightInd w:val="0"/>
        <w:snapToGrid w:val="0"/>
        <w:spacing w:line="360" w:lineRule="auto"/>
        <w:ind w:firstLine="840"/>
        <w:rPr>
          <w:rFonts w:ascii="Book Antiqua" w:hAnsi="Book Antiqua"/>
          <w:color w:val="000000"/>
          <w:sz w:val="24"/>
          <w:szCs w:val="24"/>
        </w:rPr>
      </w:pPr>
    </w:p>
    <w:p w14:paraId="15AC7AB3" w14:textId="63FD1981" w:rsidR="00BF7A38" w:rsidRPr="0074106F" w:rsidRDefault="00BF7A38" w:rsidP="004465E1">
      <w:pPr>
        <w:adjustRightInd w:val="0"/>
        <w:snapToGrid w:val="0"/>
        <w:spacing w:line="360" w:lineRule="auto"/>
        <w:ind w:firstLine="839"/>
        <w:rPr>
          <w:rFonts w:ascii="Book Antiqua" w:hAnsi="Book Antiqua"/>
          <w:color w:val="000000"/>
          <w:sz w:val="24"/>
          <w:szCs w:val="24"/>
        </w:rPr>
      </w:pPr>
    </w:p>
    <w:sectPr w:rsidR="00BF7A38" w:rsidRPr="0074106F" w:rsidSect="0074106F">
      <w:pgSz w:w="11906" w:h="16838" w:code="9"/>
      <w:pgMar w:top="1985" w:right="1701" w:bottom="1701" w:left="1701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13A7BC9" w14:textId="77777777" w:rsidR="008435E0" w:rsidRDefault="008435E0" w:rsidP="00734D2B">
      <w:r>
        <w:separator/>
      </w:r>
    </w:p>
  </w:endnote>
  <w:endnote w:type="continuationSeparator" w:id="0">
    <w:p w14:paraId="23E60E00" w14:textId="77777777" w:rsidR="008435E0" w:rsidRDefault="008435E0" w:rsidP="00734D2B">
      <w:r>
        <w:continuationSeparator/>
      </w:r>
    </w:p>
  </w:endnote>
  <w:endnote w:type="continuationNotice" w:id="1">
    <w:p w14:paraId="4E335D3D" w14:textId="77777777" w:rsidR="008435E0" w:rsidRDefault="008435E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E3EE81" w14:textId="77777777" w:rsidR="008435E0" w:rsidRDefault="008435E0" w:rsidP="00734D2B">
      <w:r>
        <w:separator/>
      </w:r>
    </w:p>
  </w:footnote>
  <w:footnote w:type="continuationSeparator" w:id="0">
    <w:p w14:paraId="640C1EA2" w14:textId="77777777" w:rsidR="008435E0" w:rsidRDefault="008435E0" w:rsidP="00734D2B">
      <w:r>
        <w:continuationSeparator/>
      </w:r>
    </w:p>
  </w:footnote>
  <w:footnote w:type="continuationNotice" w:id="1">
    <w:p w14:paraId="5E328D45" w14:textId="77777777" w:rsidR="008435E0" w:rsidRDefault="008435E0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43158AA"/>
    <w:multiLevelType w:val="hybridMultilevel"/>
    <w:tmpl w:val="E6F4CFCE"/>
    <w:lvl w:ilvl="0" w:tplc="04B00C02">
      <w:start w:val="1"/>
      <w:numFmt w:val="decimal"/>
      <w:lvlText w:val="(%1)"/>
      <w:lvlJc w:val="left"/>
      <w:pPr>
        <w:ind w:left="120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680" w:hanging="42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210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42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940" w:hanging="42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36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80" w:hanging="42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200" w:hanging="42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620" w:hanging="420"/>
      </w:pPr>
      <w:rPr>
        <w:rFonts w:cs="Times New Roman"/>
      </w:rPr>
    </w:lvl>
  </w:abstractNum>
  <w:abstractNum w:abstractNumId="1">
    <w:nsid w:val="60515452"/>
    <w:multiLevelType w:val="hybridMultilevel"/>
    <w:tmpl w:val="6E844F9E"/>
    <w:lvl w:ilvl="0" w:tplc="CA50029E">
      <w:start w:val="1"/>
      <w:numFmt w:val="decimal"/>
      <w:lvlText w:val="%1."/>
      <w:lvlJc w:val="left"/>
      <w:pPr>
        <w:ind w:left="120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680" w:hanging="42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210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42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940" w:hanging="42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36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80" w:hanging="42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200" w:hanging="42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620" w:hanging="420"/>
      </w:pPr>
      <w:rPr>
        <w:rFonts w:cs="Times New Roman"/>
      </w:rPr>
    </w:lvl>
  </w:abstractNum>
  <w:abstractNum w:abstractNumId="2">
    <w:nsid w:val="737A64F6"/>
    <w:multiLevelType w:val="hybridMultilevel"/>
    <w:tmpl w:val="11647878"/>
    <w:lvl w:ilvl="0" w:tplc="8822F64A">
      <w:start w:val="3"/>
      <w:numFmt w:val="decimal"/>
      <w:lvlText w:val="%1."/>
      <w:lvlJc w:val="left"/>
      <w:pPr>
        <w:ind w:left="120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680" w:hanging="42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210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42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940" w:hanging="42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36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80" w:hanging="42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200" w:hanging="42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620" w:hanging="420"/>
      </w:pPr>
      <w:rPr>
        <w:rFonts w:cs="Times New Roman"/>
      </w:rPr>
    </w:lvl>
  </w:abstractNum>
  <w:abstractNum w:abstractNumId="3">
    <w:nsid w:val="7A1F3AD4"/>
    <w:multiLevelType w:val="hybridMultilevel"/>
    <w:tmpl w:val="81FC35CE"/>
    <w:lvl w:ilvl="0" w:tplc="BC42CF34">
      <w:start w:val="1"/>
      <w:numFmt w:val="decimal"/>
      <w:lvlText w:val="%1."/>
      <w:lvlJc w:val="left"/>
      <w:pPr>
        <w:ind w:left="1200" w:hanging="360"/>
      </w:pPr>
      <w:rPr>
        <w:rFonts w:cs="Times New Roman" w:hint="default"/>
      </w:rPr>
    </w:lvl>
    <w:lvl w:ilvl="1" w:tplc="04090017" w:tentative="1">
      <w:start w:val="1"/>
      <w:numFmt w:val="aiueoFullWidth"/>
      <w:lvlText w:val="(%2)"/>
      <w:lvlJc w:val="left"/>
      <w:pPr>
        <w:ind w:left="1680" w:hanging="420"/>
      </w:pPr>
      <w:rPr>
        <w:rFonts w:cs="Times New Roman"/>
      </w:rPr>
    </w:lvl>
    <w:lvl w:ilvl="2" w:tplc="04090011" w:tentative="1">
      <w:start w:val="1"/>
      <w:numFmt w:val="decimalEnclosedCircle"/>
      <w:lvlText w:val="%3"/>
      <w:lvlJc w:val="left"/>
      <w:pPr>
        <w:ind w:left="2100" w:hanging="42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420"/>
      </w:pPr>
      <w:rPr>
        <w:rFonts w:cs="Times New Roman"/>
      </w:rPr>
    </w:lvl>
    <w:lvl w:ilvl="4" w:tplc="04090017" w:tentative="1">
      <w:start w:val="1"/>
      <w:numFmt w:val="aiueoFullWidth"/>
      <w:lvlText w:val="(%5)"/>
      <w:lvlJc w:val="left"/>
      <w:pPr>
        <w:ind w:left="2940" w:hanging="420"/>
      </w:pPr>
      <w:rPr>
        <w:rFonts w:cs="Times New Roman"/>
      </w:rPr>
    </w:lvl>
    <w:lvl w:ilvl="5" w:tplc="04090011" w:tentative="1">
      <w:start w:val="1"/>
      <w:numFmt w:val="decimalEnclosedCircle"/>
      <w:lvlText w:val="%6"/>
      <w:lvlJc w:val="left"/>
      <w:pPr>
        <w:ind w:left="3360" w:hanging="42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3780" w:hanging="420"/>
      </w:pPr>
      <w:rPr>
        <w:rFonts w:cs="Times New Roman"/>
      </w:rPr>
    </w:lvl>
    <w:lvl w:ilvl="7" w:tplc="04090017" w:tentative="1">
      <w:start w:val="1"/>
      <w:numFmt w:val="aiueoFullWidth"/>
      <w:lvlText w:val="(%8)"/>
      <w:lvlJc w:val="left"/>
      <w:pPr>
        <w:ind w:left="4200" w:hanging="420"/>
      </w:pPr>
      <w:rPr>
        <w:rFonts w:cs="Times New Roman"/>
      </w:rPr>
    </w:lvl>
    <w:lvl w:ilvl="8" w:tplc="04090011" w:tentative="1">
      <w:start w:val="1"/>
      <w:numFmt w:val="decimalEnclosedCircle"/>
      <w:lvlText w:val="%9"/>
      <w:lvlJc w:val="left"/>
      <w:pPr>
        <w:ind w:left="4620" w:hanging="420"/>
      </w:pPr>
      <w:rPr>
        <w:rFonts w:cs="Times New Roman"/>
      </w:r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48EF5893-BCDE-40BB-A67A-B21D48890A1B}"/>
    <w:docVar w:name="dgnword-eventsink" w:val="1566383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47E61"/>
    <w:rsid w:val="00000AA5"/>
    <w:rsid w:val="00003F37"/>
    <w:rsid w:val="0000600C"/>
    <w:rsid w:val="00006BED"/>
    <w:rsid w:val="000115F7"/>
    <w:rsid w:val="000147D5"/>
    <w:rsid w:val="0002196E"/>
    <w:rsid w:val="00026DBC"/>
    <w:rsid w:val="000371D1"/>
    <w:rsid w:val="0004098B"/>
    <w:rsid w:val="0004232D"/>
    <w:rsid w:val="00045C4F"/>
    <w:rsid w:val="00046BA9"/>
    <w:rsid w:val="00047B45"/>
    <w:rsid w:val="000519DE"/>
    <w:rsid w:val="00052B7D"/>
    <w:rsid w:val="00052ED6"/>
    <w:rsid w:val="00053094"/>
    <w:rsid w:val="00053F7C"/>
    <w:rsid w:val="00055259"/>
    <w:rsid w:val="00056626"/>
    <w:rsid w:val="0006162E"/>
    <w:rsid w:val="000641A6"/>
    <w:rsid w:val="00071880"/>
    <w:rsid w:val="00076A0F"/>
    <w:rsid w:val="000770F0"/>
    <w:rsid w:val="00080F31"/>
    <w:rsid w:val="0008505F"/>
    <w:rsid w:val="00085A91"/>
    <w:rsid w:val="000862AB"/>
    <w:rsid w:val="0009103E"/>
    <w:rsid w:val="000939EE"/>
    <w:rsid w:val="00095C66"/>
    <w:rsid w:val="000A0636"/>
    <w:rsid w:val="000A296B"/>
    <w:rsid w:val="000A52EE"/>
    <w:rsid w:val="000A723D"/>
    <w:rsid w:val="000C1A64"/>
    <w:rsid w:val="000C2903"/>
    <w:rsid w:val="000C2CB6"/>
    <w:rsid w:val="000C3320"/>
    <w:rsid w:val="000D2926"/>
    <w:rsid w:val="000D2D33"/>
    <w:rsid w:val="000D33B6"/>
    <w:rsid w:val="000D3444"/>
    <w:rsid w:val="000D6C42"/>
    <w:rsid w:val="000E4BDF"/>
    <w:rsid w:val="000E621D"/>
    <w:rsid w:val="000E7023"/>
    <w:rsid w:val="000F2995"/>
    <w:rsid w:val="000F558C"/>
    <w:rsid w:val="00103ABD"/>
    <w:rsid w:val="001041F7"/>
    <w:rsid w:val="0010665A"/>
    <w:rsid w:val="00107595"/>
    <w:rsid w:val="001112D3"/>
    <w:rsid w:val="001158F5"/>
    <w:rsid w:val="00116F80"/>
    <w:rsid w:val="001215F8"/>
    <w:rsid w:val="00122F3D"/>
    <w:rsid w:val="00123B57"/>
    <w:rsid w:val="0013101A"/>
    <w:rsid w:val="00134233"/>
    <w:rsid w:val="00134744"/>
    <w:rsid w:val="001355DA"/>
    <w:rsid w:val="00135975"/>
    <w:rsid w:val="00143871"/>
    <w:rsid w:val="00143D5A"/>
    <w:rsid w:val="0014482A"/>
    <w:rsid w:val="00144ADB"/>
    <w:rsid w:val="001517DD"/>
    <w:rsid w:val="001542A9"/>
    <w:rsid w:val="001548BD"/>
    <w:rsid w:val="00160A6F"/>
    <w:rsid w:val="00161A13"/>
    <w:rsid w:val="0016462F"/>
    <w:rsid w:val="00164FF7"/>
    <w:rsid w:val="00166A8A"/>
    <w:rsid w:val="00166DE3"/>
    <w:rsid w:val="00167DD4"/>
    <w:rsid w:val="00170D73"/>
    <w:rsid w:val="001718ED"/>
    <w:rsid w:val="001746CB"/>
    <w:rsid w:val="0017474B"/>
    <w:rsid w:val="00176D3F"/>
    <w:rsid w:val="0018179F"/>
    <w:rsid w:val="00181B91"/>
    <w:rsid w:val="0018411B"/>
    <w:rsid w:val="001844F9"/>
    <w:rsid w:val="001850BA"/>
    <w:rsid w:val="0019010E"/>
    <w:rsid w:val="00191954"/>
    <w:rsid w:val="00194F81"/>
    <w:rsid w:val="00195DF1"/>
    <w:rsid w:val="00196934"/>
    <w:rsid w:val="001A4274"/>
    <w:rsid w:val="001A5F80"/>
    <w:rsid w:val="001A6B47"/>
    <w:rsid w:val="001B0795"/>
    <w:rsid w:val="001B099D"/>
    <w:rsid w:val="001B3D75"/>
    <w:rsid w:val="001B411B"/>
    <w:rsid w:val="001B4D0A"/>
    <w:rsid w:val="001B637B"/>
    <w:rsid w:val="001B6AE3"/>
    <w:rsid w:val="001B7239"/>
    <w:rsid w:val="001C0C63"/>
    <w:rsid w:val="001C5368"/>
    <w:rsid w:val="001C58A9"/>
    <w:rsid w:val="001C6BE0"/>
    <w:rsid w:val="001D04B9"/>
    <w:rsid w:val="001E200C"/>
    <w:rsid w:val="001E248E"/>
    <w:rsid w:val="001E32D3"/>
    <w:rsid w:val="001E50FA"/>
    <w:rsid w:val="001E5818"/>
    <w:rsid w:val="001E71CE"/>
    <w:rsid w:val="001F177D"/>
    <w:rsid w:val="001F6C9B"/>
    <w:rsid w:val="001F7731"/>
    <w:rsid w:val="00201105"/>
    <w:rsid w:val="00201776"/>
    <w:rsid w:val="00201FBA"/>
    <w:rsid w:val="0020768E"/>
    <w:rsid w:val="00211113"/>
    <w:rsid w:val="002139CF"/>
    <w:rsid w:val="00213E25"/>
    <w:rsid w:val="00214B11"/>
    <w:rsid w:val="00214B91"/>
    <w:rsid w:val="0022009E"/>
    <w:rsid w:val="002205B0"/>
    <w:rsid w:val="00220FB0"/>
    <w:rsid w:val="00221F85"/>
    <w:rsid w:val="002229C1"/>
    <w:rsid w:val="00226B07"/>
    <w:rsid w:val="00227D1A"/>
    <w:rsid w:val="0023123B"/>
    <w:rsid w:val="00232B10"/>
    <w:rsid w:val="002330A3"/>
    <w:rsid w:val="0023351D"/>
    <w:rsid w:val="002400CF"/>
    <w:rsid w:val="00243399"/>
    <w:rsid w:val="00247A13"/>
    <w:rsid w:val="00253B8E"/>
    <w:rsid w:val="0026289D"/>
    <w:rsid w:val="002637E0"/>
    <w:rsid w:val="00264A15"/>
    <w:rsid w:val="00267320"/>
    <w:rsid w:val="00275F28"/>
    <w:rsid w:val="00281B10"/>
    <w:rsid w:val="00282C59"/>
    <w:rsid w:val="0028549D"/>
    <w:rsid w:val="002916D1"/>
    <w:rsid w:val="0029317B"/>
    <w:rsid w:val="00293ED3"/>
    <w:rsid w:val="00294DC1"/>
    <w:rsid w:val="00295691"/>
    <w:rsid w:val="002A20E3"/>
    <w:rsid w:val="002A2AFD"/>
    <w:rsid w:val="002A3570"/>
    <w:rsid w:val="002A765E"/>
    <w:rsid w:val="002B0DF7"/>
    <w:rsid w:val="002B4FA2"/>
    <w:rsid w:val="002B5153"/>
    <w:rsid w:val="002C15EC"/>
    <w:rsid w:val="002C2030"/>
    <w:rsid w:val="002C2D74"/>
    <w:rsid w:val="002C302D"/>
    <w:rsid w:val="002C3850"/>
    <w:rsid w:val="002C40D6"/>
    <w:rsid w:val="002C64B6"/>
    <w:rsid w:val="002C71CB"/>
    <w:rsid w:val="002D0264"/>
    <w:rsid w:val="002D34C9"/>
    <w:rsid w:val="002D7292"/>
    <w:rsid w:val="002E0F69"/>
    <w:rsid w:val="002E1819"/>
    <w:rsid w:val="002E435C"/>
    <w:rsid w:val="002E7F8E"/>
    <w:rsid w:val="002F0659"/>
    <w:rsid w:val="002F08AA"/>
    <w:rsid w:val="002F241B"/>
    <w:rsid w:val="002F3D44"/>
    <w:rsid w:val="002F449A"/>
    <w:rsid w:val="002F7D9B"/>
    <w:rsid w:val="00300C91"/>
    <w:rsid w:val="00301651"/>
    <w:rsid w:val="00301883"/>
    <w:rsid w:val="00302F1B"/>
    <w:rsid w:val="0030371F"/>
    <w:rsid w:val="00304DCF"/>
    <w:rsid w:val="003101E3"/>
    <w:rsid w:val="0031308C"/>
    <w:rsid w:val="00315FE0"/>
    <w:rsid w:val="0031613B"/>
    <w:rsid w:val="00317BB1"/>
    <w:rsid w:val="0032063A"/>
    <w:rsid w:val="003217AA"/>
    <w:rsid w:val="00322ED3"/>
    <w:rsid w:val="00326FC7"/>
    <w:rsid w:val="003271D9"/>
    <w:rsid w:val="00331440"/>
    <w:rsid w:val="0033588C"/>
    <w:rsid w:val="00337538"/>
    <w:rsid w:val="00337D87"/>
    <w:rsid w:val="00341682"/>
    <w:rsid w:val="00357463"/>
    <w:rsid w:val="0035775E"/>
    <w:rsid w:val="00363605"/>
    <w:rsid w:val="00365BB7"/>
    <w:rsid w:val="00366B79"/>
    <w:rsid w:val="00372559"/>
    <w:rsid w:val="00375434"/>
    <w:rsid w:val="00382193"/>
    <w:rsid w:val="003824F4"/>
    <w:rsid w:val="00387EBD"/>
    <w:rsid w:val="00390286"/>
    <w:rsid w:val="003908D3"/>
    <w:rsid w:val="00390B7F"/>
    <w:rsid w:val="00392D55"/>
    <w:rsid w:val="00393A92"/>
    <w:rsid w:val="003A36D8"/>
    <w:rsid w:val="003A441E"/>
    <w:rsid w:val="003A45F3"/>
    <w:rsid w:val="003A695D"/>
    <w:rsid w:val="003A78A1"/>
    <w:rsid w:val="003B01AB"/>
    <w:rsid w:val="003B0C83"/>
    <w:rsid w:val="003B5302"/>
    <w:rsid w:val="003B5BE3"/>
    <w:rsid w:val="003B7B0F"/>
    <w:rsid w:val="003C00DB"/>
    <w:rsid w:val="003C1386"/>
    <w:rsid w:val="003C2882"/>
    <w:rsid w:val="003C6227"/>
    <w:rsid w:val="003D02EC"/>
    <w:rsid w:val="003D0688"/>
    <w:rsid w:val="003D0A43"/>
    <w:rsid w:val="003D1A36"/>
    <w:rsid w:val="003D4BA6"/>
    <w:rsid w:val="003D5E30"/>
    <w:rsid w:val="003D6E85"/>
    <w:rsid w:val="003E03B0"/>
    <w:rsid w:val="003E208B"/>
    <w:rsid w:val="003F2346"/>
    <w:rsid w:val="003F7041"/>
    <w:rsid w:val="00400A9E"/>
    <w:rsid w:val="00401EB1"/>
    <w:rsid w:val="004042DB"/>
    <w:rsid w:val="00406431"/>
    <w:rsid w:val="004066EC"/>
    <w:rsid w:val="00407809"/>
    <w:rsid w:val="00416FFC"/>
    <w:rsid w:val="00417C3B"/>
    <w:rsid w:val="0042139C"/>
    <w:rsid w:val="00422616"/>
    <w:rsid w:val="00424D24"/>
    <w:rsid w:val="0043162C"/>
    <w:rsid w:val="004321D5"/>
    <w:rsid w:val="0043354C"/>
    <w:rsid w:val="0043598B"/>
    <w:rsid w:val="0043670C"/>
    <w:rsid w:val="00436C5F"/>
    <w:rsid w:val="00440998"/>
    <w:rsid w:val="0044291D"/>
    <w:rsid w:val="00444159"/>
    <w:rsid w:val="0044415B"/>
    <w:rsid w:val="004450C8"/>
    <w:rsid w:val="004465E1"/>
    <w:rsid w:val="004508FD"/>
    <w:rsid w:val="004531E0"/>
    <w:rsid w:val="00454833"/>
    <w:rsid w:val="00457A47"/>
    <w:rsid w:val="00460ADB"/>
    <w:rsid w:val="0046269E"/>
    <w:rsid w:val="004630CD"/>
    <w:rsid w:val="0046323A"/>
    <w:rsid w:val="004642E8"/>
    <w:rsid w:val="00465977"/>
    <w:rsid w:val="004659F9"/>
    <w:rsid w:val="00466050"/>
    <w:rsid w:val="00466198"/>
    <w:rsid w:val="00467FD9"/>
    <w:rsid w:val="004702CF"/>
    <w:rsid w:val="0047539F"/>
    <w:rsid w:val="00475791"/>
    <w:rsid w:val="004776DC"/>
    <w:rsid w:val="00482D94"/>
    <w:rsid w:val="004868D4"/>
    <w:rsid w:val="00487F4C"/>
    <w:rsid w:val="00490399"/>
    <w:rsid w:val="0049161B"/>
    <w:rsid w:val="00495454"/>
    <w:rsid w:val="00495858"/>
    <w:rsid w:val="004964D8"/>
    <w:rsid w:val="00496A57"/>
    <w:rsid w:val="004A2241"/>
    <w:rsid w:val="004A285C"/>
    <w:rsid w:val="004A2B93"/>
    <w:rsid w:val="004A6F4D"/>
    <w:rsid w:val="004A7B95"/>
    <w:rsid w:val="004B1287"/>
    <w:rsid w:val="004B171F"/>
    <w:rsid w:val="004B1973"/>
    <w:rsid w:val="004B7CAC"/>
    <w:rsid w:val="004C3D43"/>
    <w:rsid w:val="004C4410"/>
    <w:rsid w:val="004C4B70"/>
    <w:rsid w:val="004D0246"/>
    <w:rsid w:val="004D3329"/>
    <w:rsid w:val="004D46DD"/>
    <w:rsid w:val="004D4B1A"/>
    <w:rsid w:val="004D4CA8"/>
    <w:rsid w:val="004D55FA"/>
    <w:rsid w:val="004D5C7F"/>
    <w:rsid w:val="004D602F"/>
    <w:rsid w:val="004E214B"/>
    <w:rsid w:val="004E2E9E"/>
    <w:rsid w:val="004E4814"/>
    <w:rsid w:val="004E5182"/>
    <w:rsid w:val="004E792C"/>
    <w:rsid w:val="004F05EB"/>
    <w:rsid w:val="004F0D5A"/>
    <w:rsid w:val="004F20B1"/>
    <w:rsid w:val="004F244A"/>
    <w:rsid w:val="004F4DA0"/>
    <w:rsid w:val="00506ABF"/>
    <w:rsid w:val="00507972"/>
    <w:rsid w:val="00507DF8"/>
    <w:rsid w:val="00512F64"/>
    <w:rsid w:val="005144CE"/>
    <w:rsid w:val="00523014"/>
    <w:rsid w:val="0052366C"/>
    <w:rsid w:val="00525307"/>
    <w:rsid w:val="005254E1"/>
    <w:rsid w:val="0053062C"/>
    <w:rsid w:val="00534E3B"/>
    <w:rsid w:val="00535ED5"/>
    <w:rsid w:val="005374E4"/>
    <w:rsid w:val="00537A50"/>
    <w:rsid w:val="00537E0F"/>
    <w:rsid w:val="0054215D"/>
    <w:rsid w:val="005440E2"/>
    <w:rsid w:val="00546200"/>
    <w:rsid w:val="00550EAF"/>
    <w:rsid w:val="005515EE"/>
    <w:rsid w:val="0055360F"/>
    <w:rsid w:val="00553618"/>
    <w:rsid w:val="005537D6"/>
    <w:rsid w:val="00555D36"/>
    <w:rsid w:val="005567F5"/>
    <w:rsid w:val="0055744E"/>
    <w:rsid w:val="00560E70"/>
    <w:rsid w:val="0056163C"/>
    <w:rsid w:val="00561F18"/>
    <w:rsid w:val="0056348C"/>
    <w:rsid w:val="00566905"/>
    <w:rsid w:val="005718A9"/>
    <w:rsid w:val="00572A4F"/>
    <w:rsid w:val="005733FE"/>
    <w:rsid w:val="005757B2"/>
    <w:rsid w:val="00577896"/>
    <w:rsid w:val="005842DB"/>
    <w:rsid w:val="0058431F"/>
    <w:rsid w:val="00585303"/>
    <w:rsid w:val="00586945"/>
    <w:rsid w:val="00592EE3"/>
    <w:rsid w:val="0059503C"/>
    <w:rsid w:val="005A2B10"/>
    <w:rsid w:val="005A3371"/>
    <w:rsid w:val="005A3D0C"/>
    <w:rsid w:val="005A3DA9"/>
    <w:rsid w:val="005A3DAC"/>
    <w:rsid w:val="005A449A"/>
    <w:rsid w:val="005A5F7A"/>
    <w:rsid w:val="005B1FF7"/>
    <w:rsid w:val="005B4DF8"/>
    <w:rsid w:val="005C05F0"/>
    <w:rsid w:val="005C21B0"/>
    <w:rsid w:val="005C463F"/>
    <w:rsid w:val="005C59A4"/>
    <w:rsid w:val="005C7629"/>
    <w:rsid w:val="005D3902"/>
    <w:rsid w:val="005D53F1"/>
    <w:rsid w:val="005D592D"/>
    <w:rsid w:val="005D7F72"/>
    <w:rsid w:val="005E493C"/>
    <w:rsid w:val="005E4DF6"/>
    <w:rsid w:val="005E6778"/>
    <w:rsid w:val="005F0949"/>
    <w:rsid w:val="005F0B5A"/>
    <w:rsid w:val="005F3D04"/>
    <w:rsid w:val="005F4222"/>
    <w:rsid w:val="005F44FD"/>
    <w:rsid w:val="005F5EB9"/>
    <w:rsid w:val="005F62F6"/>
    <w:rsid w:val="005F725F"/>
    <w:rsid w:val="00600FB8"/>
    <w:rsid w:val="00601C6E"/>
    <w:rsid w:val="00602A01"/>
    <w:rsid w:val="00605BB8"/>
    <w:rsid w:val="00611AEF"/>
    <w:rsid w:val="00611F17"/>
    <w:rsid w:val="00613171"/>
    <w:rsid w:val="00616D6C"/>
    <w:rsid w:val="006174D1"/>
    <w:rsid w:val="0062145C"/>
    <w:rsid w:val="006253AF"/>
    <w:rsid w:val="0062738F"/>
    <w:rsid w:val="006325DE"/>
    <w:rsid w:val="00632FD1"/>
    <w:rsid w:val="00634047"/>
    <w:rsid w:val="0063547E"/>
    <w:rsid w:val="00641535"/>
    <w:rsid w:val="006434FF"/>
    <w:rsid w:val="00645EE0"/>
    <w:rsid w:val="00650F25"/>
    <w:rsid w:val="00651FE2"/>
    <w:rsid w:val="00653689"/>
    <w:rsid w:val="00657439"/>
    <w:rsid w:val="0066657E"/>
    <w:rsid w:val="00666709"/>
    <w:rsid w:val="00667C72"/>
    <w:rsid w:val="006703DE"/>
    <w:rsid w:val="00671B82"/>
    <w:rsid w:val="006732C4"/>
    <w:rsid w:val="006759C2"/>
    <w:rsid w:val="006815A1"/>
    <w:rsid w:val="00684D4E"/>
    <w:rsid w:val="006873F2"/>
    <w:rsid w:val="00690B0A"/>
    <w:rsid w:val="006915F9"/>
    <w:rsid w:val="00691A1D"/>
    <w:rsid w:val="006926EB"/>
    <w:rsid w:val="006935CB"/>
    <w:rsid w:val="00694593"/>
    <w:rsid w:val="0069498A"/>
    <w:rsid w:val="006A231B"/>
    <w:rsid w:val="006A60DE"/>
    <w:rsid w:val="006B1AE0"/>
    <w:rsid w:val="006B536D"/>
    <w:rsid w:val="006B5F4C"/>
    <w:rsid w:val="006B732C"/>
    <w:rsid w:val="006C0E5D"/>
    <w:rsid w:val="006C2AF0"/>
    <w:rsid w:val="006C3667"/>
    <w:rsid w:val="006C70DC"/>
    <w:rsid w:val="006D3B0E"/>
    <w:rsid w:val="006D4648"/>
    <w:rsid w:val="006D50A4"/>
    <w:rsid w:val="006E456B"/>
    <w:rsid w:val="006E686E"/>
    <w:rsid w:val="006F0F9D"/>
    <w:rsid w:val="006F3422"/>
    <w:rsid w:val="006F43E1"/>
    <w:rsid w:val="006F5D21"/>
    <w:rsid w:val="0070250E"/>
    <w:rsid w:val="00703128"/>
    <w:rsid w:val="00703166"/>
    <w:rsid w:val="007049D1"/>
    <w:rsid w:val="00705B81"/>
    <w:rsid w:val="007067D4"/>
    <w:rsid w:val="00706DCE"/>
    <w:rsid w:val="007073E4"/>
    <w:rsid w:val="0071170A"/>
    <w:rsid w:val="00711C20"/>
    <w:rsid w:val="00713465"/>
    <w:rsid w:val="007144F2"/>
    <w:rsid w:val="0071452D"/>
    <w:rsid w:val="00715515"/>
    <w:rsid w:val="007176BA"/>
    <w:rsid w:val="0071786D"/>
    <w:rsid w:val="0072100A"/>
    <w:rsid w:val="00723AE0"/>
    <w:rsid w:val="007256FB"/>
    <w:rsid w:val="00726A71"/>
    <w:rsid w:val="00734D2B"/>
    <w:rsid w:val="00736496"/>
    <w:rsid w:val="0073668C"/>
    <w:rsid w:val="0074080E"/>
    <w:rsid w:val="00740CB7"/>
    <w:rsid w:val="0074106F"/>
    <w:rsid w:val="00744BDA"/>
    <w:rsid w:val="00751EB3"/>
    <w:rsid w:val="0075257F"/>
    <w:rsid w:val="00752605"/>
    <w:rsid w:val="00753082"/>
    <w:rsid w:val="0075406D"/>
    <w:rsid w:val="00754237"/>
    <w:rsid w:val="0075527F"/>
    <w:rsid w:val="00757BC3"/>
    <w:rsid w:val="00761EC0"/>
    <w:rsid w:val="007623C7"/>
    <w:rsid w:val="00762529"/>
    <w:rsid w:val="0076262A"/>
    <w:rsid w:val="00764E16"/>
    <w:rsid w:val="00770ED4"/>
    <w:rsid w:val="00771FE7"/>
    <w:rsid w:val="00772959"/>
    <w:rsid w:val="007746F0"/>
    <w:rsid w:val="0077693D"/>
    <w:rsid w:val="0077790D"/>
    <w:rsid w:val="0078220D"/>
    <w:rsid w:val="00782646"/>
    <w:rsid w:val="00783882"/>
    <w:rsid w:val="00786379"/>
    <w:rsid w:val="00791B69"/>
    <w:rsid w:val="00792B2E"/>
    <w:rsid w:val="00795C55"/>
    <w:rsid w:val="007A26C4"/>
    <w:rsid w:val="007A5C6C"/>
    <w:rsid w:val="007A6EA9"/>
    <w:rsid w:val="007A7449"/>
    <w:rsid w:val="007A74FE"/>
    <w:rsid w:val="007B0458"/>
    <w:rsid w:val="007B3E30"/>
    <w:rsid w:val="007B4983"/>
    <w:rsid w:val="007B55CE"/>
    <w:rsid w:val="007C08BD"/>
    <w:rsid w:val="007C46A8"/>
    <w:rsid w:val="007C550C"/>
    <w:rsid w:val="007C7E94"/>
    <w:rsid w:val="007D2205"/>
    <w:rsid w:val="007D23A0"/>
    <w:rsid w:val="007D46D6"/>
    <w:rsid w:val="007D4C72"/>
    <w:rsid w:val="007D5233"/>
    <w:rsid w:val="007D65B5"/>
    <w:rsid w:val="007E209E"/>
    <w:rsid w:val="007E3E31"/>
    <w:rsid w:val="007E5602"/>
    <w:rsid w:val="007F77E9"/>
    <w:rsid w:val="007F7B2A"/>
    <w:rsid w:val="008022D4"/>
    <w:rsid w:val="008050E8"/>
    <w:rsid w:val="00805A94"/>
    <w:rsid w:val="00805F4B"/>
    <w:rsid w:val="008064FE"/>
    <w:rsid w:val="00806536"/>
    <w:rsid w:val="00814D8B"/>
    <w:rsid w:val="008240D8"/>
    <w:rsid w:val="00824256"/>
    <w:rsid w:val="0082501B"/>
    <w:rsid w:val="00825739"/>
    <w:rsid w:val="008259EC"/>
    <w:rsid w:val="008316DD"/>
    <w:rsid w:val="00831973"/>
    <w:rsid w:val="0084069E"/>
    <w:rsid w:val="008435E0"/>
    <w:rsid w:val="00843BC6"/>
    <w:rsid w:val="0084471A"/>
    <w:rsid w:val="00846888"/>
    <w:rsid w:val="0084773D"/>
    <w:rsid w:val="00850E12"/>
    <w:rsid w:val="008516AD"/>
    <w:rsid w:val="00851A7E"/>
    <w:rsid w:val="00866651"/>
    <w:rsid w:val="00873F85"/>
    <w:rsid w:val="00877439"/>
    <w:rsid w:val="008774AB"/>
    <w:rsid w:val="0088452D"/>
    <w:rsid w:val="008861B7"/>
    <w:rsid w:val="008870BF"/>
    <w:rsid w:val="00890482"/>
    <w:rsid w:val="008920A4"/>
    <w:rsid w:val="00893751"/>
    <w:rsid w:val="00894508"/>
    <w:rsid w:val="00896407"/>
    <w:rsid w:val="008A1868"/>
    <w:rsid w:val="008A1D92"/>
    <w:rsid w:val="008A439E"/>
    <w:rsid w:val="008A4D0B"/>
    <w:rsid w:val="008A5860"/>
    <w:rsid w:val="008A6B78"/>
    <w:rsid w:val="008B5B55"/>
    <w:rsid w:val="008B7766"/>
    <w:rsid w:val="008C1CAD"/>
    <w:rsid w:val="008C3451"/>
    <w:rsid w:val="008C47A4"/>
    <w:rsid w:val="008C76EE"/>
    <w:rsid w:val="008D06B0"/>
    <w:rsid w:val="008D0EB6"/>
    <w:rsid w:val="008D171B"/>
    <w:rsid w:val="008D4A9B"/>
    <w:rsid w:val="008D5A7C"/>
    <w:rsid w:val="008D6185"/>
    <w:rsid w:val="008E1710"/>
    <w:rsid w:val="008E5865"/>
    <w:rsid w:val="008E7196"/>
    <w:rsid w:val="008F0FE7"/>
    <w:rsid w:val="008F1A45"/>
    <w:rsid w:val="008F2853"/>
    <w:rsid w:val="008F33C7"/>
    <w:rsid w:val="009038F2"/>
    <w:rsid w:val="00903A8B"/>
    <w:rsid w:val="009067B3"/>
    <w:rsid w:val="009072AC"/>
    <w:rsid w:val="00907ADC"/>
    <w:rsid w:val="009101BA"/>
    <w:rsid w:val="00916214"/>
    <w:rsid w:val="0092412E"/>
    <w:rsid w:val="0092456D"/>
    <w:rsid w:val="009330B2"/>
    <w:rsid w:val="00934037"/>
    <w:rsid w:val="009375EC"/>
    <w:rsid w:val="00941460"/>
    <w:rsid w:val="0094158F"/>
    <w:rsid w:val="00942E82"/>
    <w:rsid w:val="0094474C"/>
    <w:rsid w:val="009501BC"/>
    <w:rsid w:val="0095602C"/>
    <w:rsid w:val="0095782A"/>
    <w:rsid w:val="0096375D"/>
    <w:rsid w:val="00963832"/>
    <w:rsid w:val="009730D5"/>
    <w:rsid w:val="00973F0A"/>
    <w:rsid w:val="009742E5"/>
    <w:rsid w:val="0097662B"/>
    <w:rsid w:val="009802E9"/>
    <w:rsid w:val="009840C6"/>
    <w:rsid w:val="00986451"/>
    <w:rsid w:val="00990532"/>
    <w:rsid w:val="009931B9"/>
    <w:rsid w:val="009947E2"/>
    <w:rsid w:val="00997458"/>
    <w:rsid w:val="009A1812"/>
    <w:rsid w:val="009A38E2"/>
    <w:rsid w:val="009A4390"/>
    <w:rsid w:val="009A480E"/>
    <w:rsid w:val="009B66FF"/>
    <w:rsid w:val="009B7066"/>
    <w:rsid w:val="009C68E9"/>
    <w:rsid w:val="009D0DE3"/>
    <w:rsid w:val="009D1A5C"/>
    <w:rsid w:val="009D228B"/>
    <w:rsid w:val="009D25FB"/>
    <w:rsid w:val="009D3634"/>
    <w:rsid w:val="009D47A5"/>
    <w:rsid w:val="009E0B93"/>
    <w:rsid w:val="009E4016"/>
    <w:rsid w:val="009E4225"/>
    <w:rsid w:val="009E5539"/>
    <w:rsid w:val="009F08A2"/>
    <w:rsid w:val="009F13FF"/>
    <w:rsid w:val="009F1DB3"/>
    <w:rsid w:val="009F2C5A"/>
    <w:rsid w:val="009F76B4"/>
    <w:rsid w:val="009F7B81"/>
    <w:rsid w:val="00A016BB"/>
    <w:rsid w:val="00A03F17"/>
    <w:rsid w:val="00A0446A"/>
    <w:rsid w:val="00A119C6"/>
    <w:rsid w:val="00A12B60"/>
    <w:rsid w:val="00A147AD"/>
    <w:rsid w:val="00A16A88"/>
    <w:rsid w:val="00A17397"/>
    <w:rsid w:val="00A20F6D"/>
    <w:rsid w:val="00A21AE8"/>
    <w:rsid w:val="00A22375"/>
    <w:rsid w:val="00A228C2"/>
    <w:rsid w:val="00A231E9"/>
    <w:rsid w:val="00A26E30"/>
    <w:rsid w:val="00A26FD0"/>
    <w:rsid w:val="00A31763"/>
    <w:rsid w:val="00A33385"/>
    <w:rsid w:val="00A33BAE"/>
    <w:rsid w:val="00A35A56"/>
    <w:rsid w:val="00A40293"/>
    <w:rsid w:val="00A40921"/>
    <w:rsid w:val="00A441B2"/>
    <w:rsid w:val="00A44945"/>
    <w:rsid w:val="00A46613"/>
    <w:rsid w:val="00A46D2E"/>
    <w:rsid w:val="00A55ED6"/>
    <w:rsid w:val="00A55F99"/>
    <w:rsid w:val="00A609E7"/>
    <w:rsid w:val="00A60AEA"/>
    <w:rsid w:val="00A614A2"/>
    <w:rsid w:val="00A631CB"/>
    <w:rsid w:val="00A635F9"/>
    <w:rsid w:val="00A65193"/>
    <w:rsid w:val="00A67810"/>
    <w:rsid w:val="00A70CD6"/>
    <w:rsid w:val="00A70DA5"/>
    <w:rsid w:val="00A71096"/>
    <w:rsid w:val="00A7502C"/>
    <w:rsid w:val="00A871B1"/>
    <w:rsid w:val="00A878B4"/>
    <w:rsid w:val="00A9036A"/>
    <w:rsid w:val="00A91449"/>
    <w:rsid w:val="00A918B9"/>
    <w:rsid w:val="00A9279C"/>
    <w:rsid w:val="00A94FFB"/>
    <w:rsid w:val="00A9561C"/>
    <w:rsid w:val="00A963AE"/>
    <w:rsid w:val="00A9647D"/>
    <w:rsid w:val="00A97CB7"/>
    <w:rsid w:val="00AA044E"/>
    <w:rsid w:val="00AA0C84"/>
    <w:rsid w:val="00AA182A"/>
    <w:rsid w:val="00AA185C"/>
    <w:rsid w:val="00AA30B9"/>
    <w:rsid w:val="00AA4005"/>
    <w:rsid w:val="00AA7103"/>
    <w:rsid w:val="00AA75E7"/>
    <w:rsid w:val="00AB093C"/>
    <w:rsid w:val="00AB1D5F"/>
    <w:rsid w:val="00AB3016"/>
    <w:rsid w:val="00AB3478"/>
    <w:rsid w:val="00AB4602"/>
    <w:rsid w:val="00AB5903"/>
    <w:rsid w:val="00AB628B"/>
    <w:rsid w:val="00AB66A5"/>
    <w:rsid w:val="00AC1DD2"/>
    <w:rsid w:val="00AC7170"/>
    <w:rsid w:val="00AD4A23"/>
    <w:rsid w:val="00AD6894"/>
    <w:rsid w:val="00AD7FAE"/>
    <w:rsid w:val="00AE31F1"/>
    <w:rsid w:val="00AF26F9"/>
    <w:rsid w:val="00AF29E9"/>
    <w:rsid w:val="00AF2AF7"/>
    <w:rsid w:val="00AF642D"/>
    <w:rsid w:val="00AF7EA7"/>
    <w:rsid w:val="00B022CC"/>
    <w:rsid w:val="00B0330D"/>
    <w:rsid w:val="00B058C9"/>
    <w:rsid w:val="00B12F71"/>
    <w:rsid w:val="00B13512"/>
    <w:rsid w:val="00B139A2"/>
    <w:rsid w:val="00B14CCA"/>
    <w:rsid w:val="00B153FD"/>
    <w:rsid w:val="00B156AA"/>
    <w:rsid w:val="00B16C9C"/>
    <w:rsid w:val="00B25C97"/>
    <w:rsid w:val="00B27CB4"/>
    <w:rsid w:val="00B30470"/>
    <w:rsid w:val="00B33594"/>
    <w:rsid w:val="00B420DD"/>
    <w:rsid w:val="00B440DB"/>
    <w:rsid w:val="00B459C4"/>
    <w:rsid w:val="00B46532"/>
    <w:rsid w:val="00B47130"/>
    <w:rsid w:val="00B47AE3"/>
    <w:rsid w:val="00B50BE5"/>
    <w:rsid w:val="00B52918"/>
    <w:rsid w:val="00B52CCE"/>
    <w:rsid w:val="00B53C98"/>
    <w:rsid w:val="00B53FEA"/>
    <w:rsid w:val="00B5436B"/>
    <w:rsid w:val="00B54AD1"/>
    <w:rsid w:val="00B55BBE"/>
    <w:rsid w:val="00B57AF3"/>
    <w:rsid w:val="00B620B6"/>
    <w:rsid w:val="00B623B7"/>
    <w:rsid w:val="00B627EC"/>
    <w:rsid w:val="00B67678"/>
    <w:rsid w:val="00B754C1"/>
    <w:rsid w:val="00B755EC"/>
    <w:rsid w:val="00B757B8"/>
    <w:rsid w:val="00B75C90"/>
    <w:rsid w:val="00B77F22"/>
    <w:rsid w:val="00B8029E"/>
    <w:rsid w:val="00B80A7B"/>
    <w:rsid w:val="00B81716"/>
    <w:rsid w:val="00B8269A"/>
    <w:rsid w:val="00B83A70"/>
    <w:rsid w:val="00B8426A"/>
    <w:rsid w:val="00B9020D"/>
    <w:rsid w:val="00B91E2D"/>
    <w:rsid w:val="00B92189"/>
    <w:rsid w:val="00B92AE2"/>
    <w:rsid w:val="00B93EA5"/>
    <w:rsid w:val="00B93ECB"/>
    <w:rsid w:val="00B943B7"/>
    <w:rsid w:val="00B96967"/>
    <w:rsid w:val="00BA4788"/>
    <w:rsid w:val="00BA47DD"/>
    <w:rsid w:val="00BA7333"/>
    <w:rsid w:val="00BB6C84"/>
    <w:rsid w:val="00BB6F2E"/>
    <w:rsid w:val="00BC0A25"/>
    <w:rsid w:val="00BC1DCF"/>
    <w:rsid w:val="00BC1F35"/>
    <w:rsid w:val="00BC4F25"/>
    <w:rsid w:val="00BD0504"/>
    <w:rsid w:val="00BD1E10"/>
    <w:rsid w:val="00BD237D"/>
    <w:rsid w:val="00BE05B3"/>
    <w:rsid w:val="00BE0A94"/>
    <w:rsid w:val="00BE0D07"/>
    <w:rsid w:val="00BE189B"/>
    <w:rsid w:val="00BE2E20"/>
    <w:rsid w:val="00BE5C0F"/>
    <w:rsid w:val="00BE64B8"/>
    <w:rsid w:val="00BF2147"/>
    <w:rsid w:val="00BF4156"/>
    <w:rsid w:val="00BF46C8"/>
    <w:rsid w:val="00BF5C90"/>
    <w:rsid w:val="00BF7A38"/>
    <w:rsid w:val="00C00A56"/>
    <w:rsid w:val="00C059AC"/>
    <w:rsid w:val="00C059FA"/>
    <w:rsid w:val="00C06B8E"/>
    <w:rsid w:val="00C077A6"/>
    <w:rsid w:val="00C12387"/>
    <w:rsid w:val="00C125DA"/>
    <w:rsid w:val="00C154F2"/>
    <w:rsid w:val="00C16D31"/>
    <w:rsid w:val="00C20954"/>
    <w:rsid w:val="00C21C46"/>
    <w:rsid w:val="00C246DC"/>
    <w:rsid w:val="00C2559C"/>
    <w:rsid w:val="00C25A20"/>
    <w:rsid w:val="00C2664E"/>
    <w:rsid w:val="00C3205A"/>
    <w:rsid w:val="00C32EE2"/>
    <w:rsid w:val="00C33367"/>
    <w:rsid w:val="00C36071"/>
    <w:rsid w:val="00C36423"/>
    <w:rsid w:val="00C4283E"/>
    <w:rsid w:val="00C45220"/>
    <w:rsid w:val="00C50985"/>
    <w:rsid w:val="00C555E0"/>
    <w:rsid w:val="00C561DB"/>
    <w:rsid w:val="00C627EB"/>
    <w:rsid w:val="00C63CBD"/>
    <w:rsid w:val="00C7016A"/>
    <w:rsid w:val="00C70CA2"/>
    <w:rsid w:val="00C70D50"/>
    <w:rsid w:val="00C7168D"/>
    <w:rsid w:val="00C71E2A"/>
    <w:rsid w:val="00C74595"/>
    <w:rsid w:val="00C7505C"/>
    <w:rsid w:val="00C77578"/>
    <w:rsid w:val="00C77941"/>
    <w:rsid w:val="00C81776"/>
    <w:rsid w:val="00C82014"/>
    <w:rsid w:val="00C82537"/>
    <w:rsid w:val="00C9173E"/>
    <w:rsid w:val="00C950DC"/>
    <w:rsid w:val="00CA305B"/>
    <w:rsid w:val="00CA7BD2"/>
    <w:rsid w:val="00CB0640"/>
    <w:rsid w:val="00CB2265"/>
    <w:rsid w:val="00CB4109"/>
    <w:rsid w:val="00CB5486"/>
    <w:rsid w:val="00CB7ED7"/>
    <w:rsid w:val="00CC1045"/>
    <w:rsid w:val="00CC123E"/>
    <w:rsid w:val="00CC2A03"/>
    <w:rsid w:val="00CC4E03"/>
    <w:rsid w:val="00CC6B59"/>
    <w:rsid w:val="00CC6D8A"/>
    <w:rsid w:val="00CD0F81"/>
    <w:rsid w:val="00CD2CAE"/>
    <w:rsid w:val="00CD3191"/>
    <w:rsid w:val="00CD39CC"/>
    <w:rsid w:val="00CD6318"/>
    <w:rsid w:val="00CD6F00"/>
    <w:rsid w:val="00CE00FC"/>
    <w:rsid w:val="00CE2EE7"/>
    <w:rsid w:val="00CE56CE"/>
    <w:rsid w:val="00CE56EF"/>
    <w:rsid w:val="00CE59D7"/>
    <w:rsid w:val="00CF3D73"/>
    <w:rsid w:val="00CF4042"/>
    <w:rsid w:val="00CF5407"/>
    <w:rsid w:val="00CF6841"/>
    <w:rsid w:val="00D00234"/>
    <w:rsid w:val="00D01880"/>
    <w:rsid w:val="00D01FF7"/>
    <w:rsid w:val="00D0228A"/>
    <w:rsid w:val="00D0248F"/>
    <w:rsid w:val="00D115EA"/>
    <w:rsid w:val="00D12252"/>
    <w:rsid w:val="00D13EFD"/>
    <w:rsid w:val="00D17626"/>
    <w:rsid w:val="00D23906"/>
    <w:rsid w:val="00D27052"/>
    <w:rsid w:val="00D35CFF"/>
    <w:rsid w:val="00D35FED"/>
    <w:rsid w:val="00D45207"/>
    <w:rsid w:val="00D45F4C"/>
    <w:rsid w:val="00D46D95"/>
    <w:rsid w:val="00D47A22"/>
    <w:rsid w:val="00D47C7D"/>
    <w:rsid w:val="00D51909"/>
    <w:rsid w:val="00D531FA"/>
    <w:rsid w:val="00D53EAF"/>
    <w:rsid w:val="00D548C5"/>
    <w:rsid w:val="00D559B3"/>
    <w:rsid w:val="00D57826"/>
    <w:rsid w:val="00D57DB2"/>
    <w:rsid w:val="00D633E2"/>
    <w:rsid w:val="00D73589"/>
    <w:rsid w:val="00D74E79"/>
    <w:rsid w:val="00D75B6E"/>
    <w:rsid w:val="00D77A5B"/>
    <w:rsid w:val="00D77CFE"/>
    <w:rsid w:val="00D77E34"/>
    <w:rsid w:val="00D80B7C"/>
    <w:rsid w:val="00D87E07"/>
    <w:rsid w:val="00D9065F"/>
    <w:rsid w:val="00D915B2"/>
    <w:rsid w:val="00D94F30"/>
    <w:rsid w:val="00DA00EA"/>
    <w:rsid w:val="00DA1D94"/>
    <w:rsid w:val="00DA2140"/>
    <w:rsid w:val="00DA238D"/>
    <w:rsid w:val="00DA381C"/>
    <w:rsid w:val="00DA66DF"/>
    <w:rsid w:val="00DB2917"/>
    <w:rsid w:val="00DB49FF"/>
    <w:rsid w:val="00DB4C63"/>
    <w:rsid w:val="00DB52F9"/>
    <w:rsid w:val="00DB7EF7"/>
    <w:rsid w:val="00DC0C84"/>
    <w:rsid w:val="00DC324A"/>
    <w:rsid w:val="00DC5187"/>
    <w:rsid w:val="00DC7B55"/>
    <w:rsid w:val="00DD04E4"/>
    <w:rsid w:val="00DD1CF2"/>
    <w:rsid w:val="00DD521A"/>
    <w:rsid w:val="00DD5767"/>
    <w:rsid w:val="00DD5AA0"/>
    <w:rsid w:val="00DD5B1A"/>
    <w:rsid w:val="00DD7EA6"/>
    <w:rsid w:val="00DE1AE5"/>
    <w:rsid w:val="00DE26F1"/>
    <w:rsid w:val="00DE492B"/>
    <w:rsid w:val="00DF6BBA"/>
    <w:rsid w:val="00DF6C65"/>
    <w:rsid w:val="00DF768D"/>
    <w:rsid w:val="00DF7F5A"/>
    <w:rsid w:val="00E04699"/>
    <w:rsid w:val="00E0678A"/>
    <w:rsid w:val="00E13499"/>
    <w:rsid w:val="00E14024"/>
    <w:rsid w:val="00E1558D"/>
    <w:rsid w:val="00E2017D"/>
    <w:rsid w:val="00E20CFB"/>
    <w:rsid w:val="00E250CC"/>
    <w:rsid w:val="00E257BE"/>
    <w:rsid w:val="00E258D2"/>
    <w:rsid w:val="00E2674A"/>
    <w:rsid w:val="00E27B12"/>
    <w:rsid w:val="00E27EBB"/>
    <w:rsid w:val="00E30A0C"/>
    <w:rsid w:val="00E33E48"/>
    <w:rsid w:val="00E35CFB"/>
    <w:rsid w:val="00E36065"/>
    <w:rsid w:val="00E40591"/>
    <w:rsid w:val="00E4319A"/>
    <w:rsid w:val="00E45853"/>
    <w:rsid w:val="00E4657D"/>
    <w:rsid w:val="00E47E61"/>
    <w:rsid w:val="00E55494"/>
    <w:rsid w:val="00E5673A"/>
    <w:rsid w:val="00E56829"/>
    <w:rsid w:val="00E62B99"/>
    <w:rsid w:val="00E65010"/>
    <w:rsid w:val="00E66167"/>
    <w:rsid w:val="00E67084"/>
    <w:rsid w:val="00E7203D"/>
    <w:rsid w:val="00E76208"/>
    <w:rsid w:val="00E77AD4"/>
    <w:rsid w:val="00E77FA7"/>
    <w:rsid w:val="00E8097E"/>
    <w:rsid w:val="00E8297D"/>
    <w:rsid w:val="00E841EE"/>
    <w:rsid w:val="00E85A19"/>
    <w:rsid w:val="00E8693A"/>
    <w:rsid w:val="00E94D8A"/>
    <w:rsid w:val="00E95161"/>
    <w:rsid w:val="00E95CF3"/>
    <w:rsid w:val="00E9668F"/>
    <w:rsid w:val="00EA074F"/>
    <w:rsid w:val="00EA1333"/>
    <w:rsid w:val="00EA35B5"/>
    <w:rsid w:val="00EB04A2"/>
    <w:rsid w:val="00EB1558"/>
    <w:rsid w:val="00EB25D6"/>
    <w:rsid w:val="00EB496B"/>
    <w:rsid w:val="00EB574A"/>
    <w:rsid w:val="00EB6AC2"/>
    <w:rsid w:val="00EC0964"/>
    <w:rsid w:val="00EC2C30"/>
    <w:rsid w:val="00EC48D0"/>
    <w:rsid w:val="00EC4EC9"/>
    <w:rsid w:val="00EC63BD"/>
    <w:rsid w:val="00EC759F"/>
    <w:rsid w:val="00ED09FA"/>
    <w:rsid w:val="00ED5EB4"/>
    <w:rsid w:val="00ED64C6"/>
    <w:rsid w:val="00ED6528"/>
    <w:rsid w:val="00EE1C17"/>
    <w:rsid w:val="00EE50D4"/>
    <w:rsid w:val="00EE774B"/>
    <w:rsid w:val="00EF055D"/>
    <w:rsid w:val="00F008CC"/>
    <w:rsid w:val="00F00FBC"/>
    <w:rsid w:val="00F051F6"/>
    <w:rsid w:val="00F05B79"/>
    <w:rsid w:val="00F068F4"/>
    <w:rsid w:val="00F07145"/>
    <w:rsid w:val="00F1120F"/>
    <w:rsid w:val="00F11E69"/>
    <w:rsid w:val="00F12619"/>
    <w:rsid w:val="00F158ED"/>
    <w:rsid w:val="00F2501D"/>
    <w:rsid w:val="00F27D0C"/>
    <w:rsid w:val="00F27DF2"/>
    <w:rsid w:val="00F3179D"/>
    <w:rsid w:val="00F33B66"/>
    <w:rsid w:val="00F35270"/>
    <w:rsid w:val="00F368B7"/>
    <w:rsid w:val="00F36E6B"/>
    <w:rsid w:val="00F404A5"/>
    <w:rsid w:val="00F45A2D"/>
    <w:rsid w:val="00F4786B"/>
    <w:rsid w:val="00F479C2"/>
    <w:rsid w:val="00F56137"/>
    <w:rsid w:val="00F57C9F"/>
    <w:rsid w:val="00F61A0F"/>
    <w:rsid w:val="00F64EA2"/>
    <w:rsid w:val="00F64F3F"/>
    <w:rsid w:val="00F657EF"/>
    <w:rsid w:val="00F67D3E"/>
    <w:rsid w:val="00F71E17"/>
    <w:rsid w:val="00F74D78"/>
    <w:rsid w:val="00F81F14"/>
    <w:rsid w:val="00F83D61"/>
    <w:rsid w:val="00F84DB1"/>
    <w:rsid w:val="00F85D48"/>
    <w:rsid w:val="00F86105"/>
    <w:rsid w:val="00F861EC"/>
    <w:rsid w:val="00F90AAC"/>
    <w:rsid w:val="00F92C16"/>
    <w:rsid w:val="00FA171E"/>
    <w:rsid w:val="00FA228D"/>
    <w:rsid w:val="00FA2F36"/>
    <w:rsid w:val="00FA3502"/>
    <w:rsid w:val="00FB62C2"/>
    <w:rsid w:val="00FC14CC"/>
    <w:rsid w:val="00FC209D"/>
    <w:rsid w:val="00FC26BA"/>
    <w:rsid w:val="00FC31A6"/>
    <w:rsid w:val="00FC34D4"/>
    <w:rsid w:val="00FC3F2E"/>
    <w:rsid w:val="00FC404D"/>
    <w:rsid w:val="00FC56D1"/>
    <w:rsid w:val="00FC6672"/>
    <w:rsid w:val="00FC6873"/>
    <w:rsid w:val="00FD1E54"/>
    <w:rsid w:val="00FD4226"/>
    <w:rsid w:val="00FD4A6D"/>
    <w:rsid w:val="00FD565C"/>
    <w:rsid w:val="00FD6719"/>
    <w:rsid w:val="00FD697B"/>
    <w:rsid w:val="00FD76A9"/>
    <w:rsid w:val="00FE120C"/>
    <w:rsid w:val="00FE13B5"/>
    <w:rsid w:val="00FE3503"/>
    <w:rsid w:val="00FE3BAD"/>
    <w:rsid w:val="00FE7C4E"/>
    <w:rsid w:val="00FF25AD"/>
    <w:rsid w:val="00FF3113"/>
    <w:rsid w:val="00FF3C97"/>
    <w:rsid w:val="00FF4F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efaultImageDpi w14:val="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34D2B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locked/>
    <w:rsid w:val="00734D2B"/>
    <w:rPr>
      <w:rFonts w:cs="Times New Roman"/>
    </w:rPr>
  </w:style>
  <w:style w:type="paragraph" w:styleId="a4">
    <w:name w:val="footer"/>
    <w:basedOn w:val="a"/>
    <w:link w:val="Char0"/>
    <w:uiPriority w:val="99"/>
    <w:unhideWhenUsed/>
    <w:rsid w:val="00734D2B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locked/>
    <w:rsid w:val="00734D2B"/>
    <w:rPr>
      <w:rFonts w:cs="Times New Roman"/>
    </w:rPr>
  </w:style>
  <w:style w:type="paragraph" w:styleId="a5">
    <w:name w:val="List Paragraph"/>
    <w:basedOn w:val="a"/>
    <w:uiPriority w:val="34"/>
    <w:qFormat/>
    <w:rsid w:val="00052B7D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D13EFD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locked/>
    <w:rsid w:val="00D13EFD"/>
    <w:rPr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sid w:val="00D13EFD"/>
    <w:rPr>
      <w:noProof/>
      <w:sz w:val="20"/>
    </w:rPr>
  </w:style>
  <w:style w:type="character" w:customStyle="1" w:styleId="EndNoteBibliography0">
    <w:name w:val="EndNote Bibliography (文字)"/>
    <w:link w:val="EndNoteBibliography"/>
    <w:locked/>
    <w:rsid w:val="00D13EFD"/>
    <w:rPr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BF2147"/>
    <w:rPr>
      <w:rFonts w:ascii="Arial" w:eastAsia="MS Gothic" w:hAnsi="Arial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locked/>
    <w:rsid w:val="00BF2147"/>
    <w:rPr>
      <w:rFonts w:ascii="Arial" w:eastAsia="MS Gothic" w:hAnsi="Arial" w:cs="Times New Roman"/>
      <w:sz w:val="18"/>
    </w:rPr>
  </w:style>
  <w:style w:type="character" w:styleId="a7">
    <w:name w:val="line number"/>
    <w:basedOn w:val="a0"/>
    <w:uiPriority w:val="99"/>
    <w:semiHidden/>
    <w:unhideWhenUsed/>
    <w:rsid w:val="008C76EE"/>
    <w:rPr>
      <w:rFonts w:cs="Times New Roman"/>
    </w:rPr>
  </w:style>
  <w:style w:type="character" w:styleId="a8">
    <w:name w:val="annotation reference"/>
    <w:basedOn w:val="a0"/>
    <w:uiPriority w:val="99"/>
    <w:semiHidden/>
    <w:unhideWhenUsed/>
    <w:rsid w:val="00BA47DD"/>
    <w:rPr>
      <w:rFonts w:cs="Times New Roman"/>
      <w:sz w:val="16"/>
    </w:rPr>
  </w:style>
  <w:style w:type="paragraph" w:styleId="a9">
    <w:name w:val="annotation text"/>
    <w:basedOn w:val="a"/>
    <w:link w:val="Char2"/>
    <w:uiPriority w:val="99"/>
    <w:semiHidden/>
    <w:unhideWhenUsed/>
    <w:rsid w:val="00BA47DD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locked/>
    <w:rsid w:val="00BA47DD"/>
    <w:rPr>
      <w:rFonts w:cs="Times New Roman"/>
      <w:sz w:val="20"/>
      <w:lang w:val="en-US" w:eastAsia="ja-JP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A47DD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locked/>
    <w:rsid w:val="00BA47DD"/>
    <w:rPr>
      <w:rFonts w:cs="Times New Roman"/>
      <w:b/>
      <w:sz w:val="20"/>
      <w:lang w:val="en-US" w:eastAsia="ja-JP"/>
    </w:rPr>
  </w:style>
  <w:style w:type="character" w:customStyle="1" w:styleId="apple-converted-space">
    <w:name w:val="apple-converted-space"/>
    <w:basedOn w:val="a0"/>
    <w:rsid w:val="00711C2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34D2B"/>
    <w:pPr>
      <w:tabs>
        <w:tab w:val="center" w:pos="4252"/>
        <w:tab w:val="right" w:pos="8504"/>
      </w:tabs>
      <w:snapToGrid w:val="0"/>
    </w:pPr>
  </w:style>
  <w:style w:type="character" w:customStyle="1" w:styleId="Char">
    <w:name w:val="页眉 Char"/>
    <w:basedOn w:val="a0"/>
    <w:link w:val="a3"/>
    <w:uiPriority w:val="99"/>
    <w:locked/>
    <w:rsid w:val="00734D2B"/>
    <w:rPr>
      <w:rFonts w:cs="Times New Roman"/>
    </w:rPr>
  </w:style>
  <w:style w:type="paragraph" w:styleId="a4">
    <w:name w:val="footer"/>
    <w:basedOn w:val="a"/>
    <w:link w:val="Char0"/>
    <w:uiPriority w:val="99"/>
    <w:unhideWhenUsed/>
    <w:rsid w:val="00734D2B"/>
    <w:pPr>
      <w:tabs>
        <w:tab w:val="center" w:pos="4252"/>
        <w:tab w:val="right" w:pos="8504"/>
      </w:tabs>
      <w:snapToGrid w:val="0"/>
    </w:pPr>
  </w:style>
  <w:style w:type="character" w:customStyle="1" w:styleId="Char0">
    <w:name w:val="页脚 Char"/>
    <w:basedOn w:val="a0"/>
    <w:link w:val="a4"/>
    <w:uiPriority w:val="99"/>
    <w:locked/>
    <w:rsid w:val="00734D2B"/>
    <w:rPr>
      <w:rFonts w:cs="Times New Roman"/>
    </w:rPr>
  </w:style>
  <w:style w:type="paragraph" w:styleId="a5">
    <w:name w:val="List Paragraph"/>
    <w:basedOn w:val="a"/>
    <w:uiPriority w:val="34"/>
    <w:qFormat/>
    <w:rsid w:val="00052B7D"/>
    <w:pPr>
      <w:ind w:leftChars="400" w:left="840"/>
    </w:pPr>
  </w:style>
  <w:style w:type="paragraph" w:customStyle="1" w:styleId="EndNoteBibliographyTitle">
    <w:name w:val="EndNote Bibliography Title"/>
    <w:basedOn w:val="a"/>
    <w:link w:val="EndNoteBibliographyTitle0"/>
    <w:rsid w:val="00D13EFD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locked/>
    <w:rsid w:val="00D13EFD"/>
    <w:rPr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rsid w:val="00D13EFD"/>
    <w:rPr>
      <w:noProof/>
      <w:sz w:val="20"/>
    </w:rPr>
  </w:style>
  <w:style w:type="character" w:customStyle="1" w:styleId="EndNoteBibliography0">
    <w:name w:val="EndNote Bibliography (文字)"/>
    <w:link w:val="EndNoteBibliography"/>
    <w:locked/>
    <w:rsid w:val="00D13EFD"/>
    <w:rPr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BF2147"/>
    <w:rPr>
      <w:rFonts w:ascii="Arial" w:eastAsia="MS Gothic" w:hAnsi="Arial"/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locked/>
    <w:rsid w:val="00BF2147"/>
    <w:rPr>
      <w:rFonts w:ascii="Arial" w:eastAsia="MS Gothic" w:hAnsi="Arial" w:cs="Times New Roman"/>
      <w:sz w:val="18"/>
    </w:rPr>
  </w:style>
  <w:style w:type="character" w:styleId="a7">
    <w:name w:val="line number"/>
    <w:basedOn w:val="a0"/>
    <w:uiPriority w:val="99"/>
    <w:semiHidden/>
    <w:unhideWhenUsed/>
    <w:rsid w:val="008C76EE"/>
    <w:rPr>
      <w:rFonts w:cs="Times New Roman"/>
    </w:rPr>
  </w:style>
  <w:style w:type="character" w:styleId="a8">
    <w:name w:val="annotation reference"/>
    <w:basedOn w:val="a0"/>
    <w:uiPriority w:val="99"/>
    <w:semiHidden/>
    <w:unhideWhenUsed/>
    <w:rsid w:val="00BA47DD"/>
    <w:rPr>
      <w:rFonts w:cs="Times New Roman"/>
      <w:sz w:val="16"/>
    </w:rPr>
  </w:style>
  <w:style w:type="paragraph" w:styleId="a9">
    <w:name w:val="annotation text"/>
    <w:basedOn w:val="a"/>
    <w:link w:val="Char2"/>
    <w:uiPriority w:val="99"/>
    <w:semiHidden/>
    <w:unhideWhenUsed/>
    <w:rsid w:val="00BA47DD"/>
    <w:rPr>
      <w:sz w:val="20"/>
      <w:szCs w:val="20"/>
    </w:rPr>
  </w:style>
  <w:style w:type="character" w:customStyle="1" w:styleId="Char2">
    <w:name w:val="批注文字 Char"/>
    <w:basedOn w:val="a0"/>
    <w:link w:val="a9"/>
    <w:uiPriority w:val="99"/>
    <w:semiHidden/>
    <w:locked/>
    <w:rsid w:val="00BA47DD"/>
    <w:rPr>
      <w:rFonts w:cs="Times New Roman"/>
      <w:sz w:val="20"/>
      <w:lang w:val="en-US" w:eastAsia="ja-JP"/>
    </w:rPr>
  </w:style>
  <w:style w:type="paragraph" w:styleId="aa">
    <w:name w:val="annotation subject"/>
    <w:basedOn w:val="a9"/>
    <w:next w:val="a9"/>
    <w:link w:val="Char3"/>
    <w:uiPriority w:val="99"/>
    <w:semiHidden/>
    <w:unhideWhenUsed/>
    <w:rsid w:val="00BA47DD"/>
    <w:rPr>
      <w:b/>
      <w:bCs/>
    </w:rPr>
  </w:style>
  <w:style w:type="character" w:customStyle="1" w:styleId="Char3">
    <w:name w:val="批注主题 Char"/>
    <w:basedOn w:val="Char2"/>
    <w:link w:val="aa"/>
    <w:uiPriority w:val="99"/>
    <w:semiHidden/>
    <w:locked/>
    <w:rsid w:val="00BA47DD"/>
    <w:rPr>
      <w:rFonts w:cs="Times New Roman"/>
      <w:b/>
      <w:sz w:val="20"/>
      <w:lang w:val="en-US" w:eastAsia="ja-JP"/>
    </w:rPr>
  </w:style>
  <w:style w:type="character" w:customStyle="1" w:styleId="apple-converted-space">
    <w:name w:val="apple-converted-space"/>
    <w:basedOn w:val="a0"/>
    <w:rsid w:val="00711C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66107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9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20B0EF-19BA-4B55-9F85-87252083E5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1</Pages>
  <Words>37540</Words>
  <Characters>213982</Characters>
  <Application>Microsoft Office Word</Application>
  <DocSecurity>0</DocSecurity>
  <Lines>1783</Lines>
  <Paragraphs>50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10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02601</dc:creator>
  <cp:lastModifiedBy>Windows 用户</cp:lastModifiedBy>
  <cp:revision>3</cp:revision>
  <cp:lastPrinted>2015-03-13T08:33:00Z</cp:lastPrinted>
  <dcterms:created xsi:type="dcterms:W3CDTF">2015-09-01T23:36:00Z</dcterms:created>
  <dcterms:modified xsi:type="dcterms:W3CDTF">2015-09-02T06:40:00Z</dcterms:modified>
</cp:coreProperties>
</file>